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0809" w:rsidRPr="00101E3E" w:rsidRDefault="00C61270" w:rsidP="00101E3E">
      <w:pPr>
        <w:spacing w:line="480" w:lineRule="auto"/>
        <w:jc w:val="center"/>
        <w:rPr>
          <w:b/>
          <w:sz w:val="32"/>
          <w:szCs w:val="32"/>
        </w:rPr>
      </w:pPr>
      <w:proofErr w:type="spellStart"/>
      <w:r>
        <w:rPr>
          <w:b/>
          <w:sz w:val="32"/>
          <w:szCs w:val="32"/>
        </w:rPr>
        <w:t>Intramolecular</w:t>
      </w:r>
      <w:proofErr w:type="spellEnd"/>
      <w:r>
        <w:rPr>
          <w:b/>
          <w:sz w:val="32"/>
          <w:szCs w:val="32"/>
        </w:rPr>
        <w:t xml:space="preserve"> cross</w:t>
      </w:r>
      <w:r w:rsidR="00444E27">
        <w:rPr>
          <w:b/>
          <w:sz w:val="32"/>
          <w:szCs w:val="32"/>
        </w:rPr>
        <w:t>-</w:t>
      </w:r>
      <w:r>
        <w:rPr>
          <w:b/>
          <w:sz w:val="32"/>
          <w:szCs w:val="32"/>
        </w:rPr>
        <w:t>link</w:t>
      </w:r>
      <w:r w:rsidR="00085D44">
        <w:rPr>
          <w:b/>
          <w:sz w:val="32"/>
          <w:szCs w:val="32"/>
        </w:rPr>
        <w:t>ing</w:t>
      </w:r>
      <w:r>
        <w:rPr>
          <w:b/>
          <w:sz w:val="32"/>
          <w:szCs w:val="32"/>
        </w:rPr>
        <w:t xml:space="preserve"> </w:t>
      </w:r>
      <w:r w:rsidR="00444E27">
        <w:rPr>
          <w:b/>
          <w:sz w:val="32"/>
          <w:szCs w:val="32"/>
        </w:rPr>
        <w:t>in the native</w:t>
      </w:r>
      <w:r>
        <w:rPr>
          <w:b/>
          <w:sz w:val="32"/>
          <w:szCs w:val="32"/>
        </w:rPr>
        <w:t xml:space="preserve"> JHBP molecule </w:t>
      </w:r>
    </w:p>
    <w:p w:rsidR="006C0809" w:rsidRPr="00C61270" w:rsidRDefault="006C0809" w:rsidP="006C0809">
      <w:pPr>
        <w:spacing w:line="480" w:lineRule="auto"/>
        <w:jc w:val="both"/>
      </w:pPr>
    </w:p>
    <w:p w:rsidR="006C0809" w:rsidRPr="00095F8A" w:rsidRDefault="00B20887" w:rsidP="00095F8A">
      <w:pPr>
        <w:spacing w:line="480" w:lineRule="auto"/>
        <w:jc w:val="center"/>
        <w:rPr>
          <w:sz w:val="24"/>
          <w:szCs w:val="24"/>
          <w:vertAlign w:val="superscript"/>
        </w:rPr>
      </w:pPr>
      <w:r w:rsidRPr="00095F8A">
        <w:rPr>
          <w:sz w:val="24"/>
          <w:szCs w:val="24"/>
        </w:rPr>
        <w:t>Dominika Bystranowska</w:t>
      </w:r>
      <w:r w:rsidR="00900663" w:rsidRPr="00095F8A">
        <w:rPr>
          <w:sz w:val="24"/>
          <w:szCs w:val="24"/>
          <w:vertAlign w:val="superscript"/>
        </w:rPr>
        <w:t>1</w:t>
      </w:r>
      <w:r w:rsidRPr="00095F8A">
        <w:rPr>
          <w:sz w:val="24"/>
          <w:szCs w:val="24"/>
        </w:rPr>
        <w:t>, Zbigniew Szewczuk</w:t>
      </w:r>
      <w:r w:rsidR="00900663" w:rsidRPr="00095F8A">
        <w:rPr>
          <w:sz w:val="24"/>
          <w:szCs w:val="24"/>
          <w:vertAlign w:val="superscript"/>
        </w:rPr>
        <w:t>2</w:t>
      </w:r>
      <w:r w:rsidRPr="00095F8A">
        <w:rPr>
          <w:sz w:val="24"/>
          <w:szCs w:val="24"/>
        </w:rPr>
        <w:t>, Marek Lisowski</w:t>
      </w:r>
      <w:r w:rsidR="00900663" w:rsidRPr="00095F8A">
        <w:rPr>
          <w:sz w:val="24"/>
          <w:szCs w:val="24"/>
          <w:vertAlign w:val="superscript"/>
        </w:rPr>
        <w:t>2</w:t>
      </w:r>
      <w:r w:rsidRPr="00095F8A">
        <w:rPr>
          <w:sz w:val="24"/>
          <w:szCs w:val="24"/>
        </w:rPr>
        <w:t>, Ewa Sitkiewicz</w:t>
      </w:r>
      <w:r w:rsidR="00900663" w:rsidRPr="00095F8A">
        <w:rPr>
          <w:sz w:val="24"/>
          <w:szCs w:val="24"/>
          <w:vertAlign w:val="superscript"/>
        </w:rPr>
        <w:t>3</w:t>
      </w:r>
      <w:r w:rsidRPr="00095F8A">
        <w:rPr>
          <w:sz w:val="24"/>
          <w:szCs w:val="24"/>
        </w:rPr>
        <w:t>, Andrzej Ożyhar</w:t>
      </w:r>
      <w:r w:rsidR="00900663" w:rsidRPr="00095F8A">
        <w:rPr>
          <w:sz w:val="24"/>
          <w:szCs w:val="24"/>
          <w:vertAlign w:val="superscript"/>
        </w:rPr>
        <w:t>1</w:t>
      </w:r>
      <w:r w:rsidRPr="00095F8A">
        <w:rPr>
          <w:sz w:val="24"/>
          <w:szCs w:val="24"/>
        </w:rPr>
        <w:t>, Marian Kochman</w:t>
      </w:r>
      <w:r w:rsidR="00900663" w:rsidRPr="00095F8A">
        <w:rPr>
          <w:sz w:val="24"/>
          <w:szCs w:val="24"/>
          <w:vertAlign w:val="superscript"/>
        </w:rPr>
        <w:t>1,</w:t>
      </w:r>
      <w:r w:rsidR="00900663" w:rsidRPr="00095F8A">
        <w:rPr>
          <w:rFonts w:cstheme="minorHAnsi"/>
          <w:sz w:val="24"/>
          <w:szCs w:val="24"/>
        </w:rPr>
        <w:t>*</w:t>
      </w:r>
    </w:p>
    <w:p w:rsidR="006C0809" w:rsidRDefault="006C0809" w:rsidP="006C0809">
      <w:pPr>
        <w:spacing w:line="480" w:lineRule="auto"/>
        <w:jc w:val="both"/>
      </w:pPr>
    </w:p>
    <w:p w:rsidR="00801242" w:rsidRDefault="00801242" w:rsidP="006C0809">
      <w:pPr>
        <w:spacing w:line="480" w:lineRule="auto"/>
        <w:jc w:val="both"/>
      </w:pPr>
      <w:r>
        <w:rPr>
          <w:vertAlign w:val="superscript"/>
        </w:rPr>
        <w:t>1</w:t>
      </w:r>
      <w:r w:rsidRPr="00801242">
        <w:t xml:space="preserve">Department of Biochemistry, Faculty of Chemistry, </w:t>
      </w:r>
      <w:proofErr w:type="spellStart"/>
      <w:r w:rsidRPr="00801242">
        <w:t>Wrocław</w:t>
      </w:r>
      <w:proofErr w:type="spellEnd"/>
      <w:r w:rsidRPr="00801242">
        <w:t xml:space="preserve"> University of Technology, </w:t>
      </w:r>
      <w:proofErr w:type="spellStart"/>
      <w:r w:rsidRPr="00801242">
        <w:t>Wybrzeże</w:t>
      </w:r>
      <w:proofErr w:type="spellEnd"/>
      <w:r w:rsidRPr="00801242">
        <w:t xml:space="preserve"> </w:t>
      </w:r>
      <w:proofErr w:type="spellStart"/>
      <w:r w:rsidRPr="00801242">
        <w:t>Wyspiańskiego</w:t>
      </w:r>
      <w:proofErr w:type="spellEnd"/>
      <w:r w:rsidRPr="00801242">
        <w:t xml:space="preserve"> 27, 50-370 </w:t>
      </w:r>
      <w:proofErr w:type="spellStart"/>
      <w:r w:rsidRPr="00801242">
        <w:t>Wrocław</w:t>
      </w:r>
      <w:proofErr w:type="spellEnd"/>
      <w:r w:rsidRPr="00801242">
        <w:t>, Poland.</w:t>
      </w:r>
    </w:p>
    <w:p w:rsidR="00801242" w:rsidRDefault="00801242" w:rsidP="006C0809">
      <w:pPr>
        <w:spacing w:line="480" w:lineRule="auto"/>
        <w:jc w:val="both"/>
      </w:pPr>
      <w:r>
        <w:rPr>
          <w:vertAlign w:val="superscript"/>
        </w:rPr>
        <w:t>2</w:t>
      </w:r>
      <w:r w:rsidRPr="00801242">
        <w:t xml:space="preserve">Faculty of Chemistry, University of </w:t>
      </w:r>
      <w:proofErr w:type="spellStart"/>
      <w:r w:rsidRPr="00801242">
        <w:t>Wrocław</w:t>
      </w:r>
      <w:proofErr w:type="spellEnd"/>
      <w:r w:rsidRPr="00801242">
        <w:t>, 50-</w:t>
      </w:r>
      <w:r w:rsidR="002A7F96">
        <w:t>383</w:t>
      </w:r>
      <w:r w:rsidRPr="00801242">
        <w:t xml:space="preserve"> </w:t>
      </w:r>
      <w:proofErr w:type="spellStart"/>
      <w:r w:rsidRPr="00801242">
        <w:t>Wrocław</w:t>
      </w:r>
      <w:proofErr w:type="spellEnd"/>
      <w:r w:rsidRPr="00801242">
        <w:t>, Poland</w:t>
      </w:r>
      <w:r>
        <w:t>.</w:t>
      </w:r>
    </w:p>
    <w:p w:rsidR="00C23FAF" w:rsidRPr="00801242" w:rsidRDefault="00C23FAF" w:rsidP="006C0809">
      <w:pPr>
        <w:spacing w:line="480" w:lineRule="auto"/>
        <w:jc w:val="both"/>
      </w:pPr>
      <w:r>
        <w:rPr>
          <w:vertAlign w:val="superscript"/>
        </w:rPr>
        <w:t>3</w:t>
      </w:r>
      <w:r w:rsidRPr="00C23FAF">
        <w:t>Institute of Biochemistry and Biophysics, Department of Biophysics, Polish Academy of Sciences, Warszawa, Poland</w:t>
      </w:r>
      <w:r w:rsidR="002A7F96">
        <w:t>.</w:t>
      </w:r>
    </w:p>
    <w:p w:rsidR="00801242" w:rsidRPr="00801242" w:rsidRDefault="00801242" w:rsidP="006C0809">
      <w:pPr>
        <w:spacing w:line="480" w:lineRule="auto"/>
        <w:jc w:val="both"/>
      </w:pPr>
    </w:p>
    <w:p w:rsidR="00E32790" w:rsidRDefault="007F032F" w:rsidP="007F032F">
      <w:pPr>
        <w:spacing w:line="480" w:lineRule="auto"/>
        <w:jc w:val="both"/>
      </w:pPr>
      <w:r>
        <w:t>*</w:t>
      </w:r>
      <w:r w:rsidRPr="007F032F">
        <w:t>To whom correspondence should b</w:t>
      </w:r>
      <w:r w:rsidR="001B093C">
        <w:t>e addressed. Telephone: +48(71)</w:t>
      </w:r>
      <w:r w:rsidRPr="007F032F">
        <w:t xml:space="preserve">3206332. Fax: +48(71)3206337. E-mail: </w:t>
      </w:r>
      <w:r w:rsidR="00E32790" w:rsidRPr="00E32790">
        <w:t>marian.kochman@pwr.wroc.pl</w:t>
      </w:r>
      <w:r w:rsidRPr="007F032F">
        <w:t>.</w:t>
      </w:r>
    </w:p>
    <w:p w:rsidR="00E32790" w:rsidRDefault="00E32790" w:rsidP="007F032F">
      <w:pPr>
        <w:spacing w:line="480" w:lineRule="auto"/>
        <w:jc w:val="both"/>
      </w:pPr>
    </w:p>
    <w:p w:rsidR="001E7752" w:rsidRDefault="001E7752" w:rsidP="007F032F">
      <w:pPr>
        <w:spacing w:line="480" w:lineRule="auto"/>
        <w:jc w:val="both"/>
      </w:pPr>
    </w:p>
    <w:p w:rsidR="008E6AE2" w:rsidRPr="008E6AE2" w:rsidRDefault="00553D7B" w:rsidP="001E7752">
      <w:r>
        <w:t>S</w:t>
      </w:r>
      <w:r w:rsidR="008E6AE2">
        <w:t xml:space="preserve">hort </w:t>
      </w:r>
      <w:r>
        <w:t>R</w:t>
      </w:r>
      <w:r w:rsidR="008E6AE2">
        <w:t xml:space="preserve">unning </w:t>
      </w:r>
      <w:r>
        <w:t>T</w:t>
      </w:r>
      <w:r w:rsidR="008E6AE2">
        <w:t xml:space="preserve">itle: </w:t>
      </w:r>
      <w:proofErr w:type="spellStart"/>
      <w:r w:rsidR="008E6AE2">
        <w:t>Intramolecular</w:t>
      </w:r>
      <w:proofErr w:type="spellEnd"/>
      <w:r w:rsidR="008E6AE2">
        <w:t xml:space="preserve"> JHBP cross-linking</w:t>
      </w:r>
    </w:p>
    <w:p w:rsidR="001E7752" w:rsidRDefault="001E7752" w:rsidP="007F032F">
      <w:pPr>
        <w:spacing w:line="480" w:lineRule="auto"/>
        <w:jc w:val="both"/>
      </w:pPr>
    </w:p>
    <w:p w:rsidR="006C0809" w:rsidRPr="00801242" w:rsidRDefault="006C0809" w:rsidP="007F032F">
      <w:pPr>
        <w:spacing w:line="480" w:lineRule="auto"/>
        <w:jc w:val="both"/>
      </w:pPr>
      <w:r w:rsidRPr="00801242">
        <w:br w:type="page"/>
      </w:r>
    </w:p>
    <w:p w:rsidR="00893898" w:rsidRPr="00CC7F29" w:rsidRDefault="00837FC6" w:rsidP="00893898">
      <w:pPr>
        <w:spacing w:after="0" w:line="480" w:lineRule="auto"/>
        <w:jc w:val="both"/>
        <w:rPr>
          <w:b/>
        </w:rPr>
      </w:pPr>
      <w:r>
        <w:rPr>
          <w:b/>
        </w:rPr>
        <w:lastRenderedPageBreak/>
        <w:t>Abstract</w:t>
      </w:r>
    </w:p>
    <w:p w:rsidR="00482837" w:rsidRPr="002149C1" w:rsidRDefault="002149C1" w:rsidP="002149C1">
      <w:pPr>
        <w:pStyle w:val="NormalnyWeb"/>
        <w:spacing w:line="480" w:lineRule="auto"/>
        <w:jc w:val="both"/>
        <w:rPr>
          <w:rFonts w:asciiTheme="minorHAnsi" w:hAnsiTheme="minorHAnsi" w:cstheme="minorHAnsi"/>
          <w:sz w:val="22"/>
          <w:szCs w:val="22"/>
        </w:rPr>
      </w:pPr>
      <w:r w:rsidRPr="002149C1">
        <w:rPr>
          <w:rFonts w:asciiTheme="minorHAnsi" w:hAnsiTheme="minorHAnsi" w:cstheme="minorHAnsi"/>
          <w:sz w:val="22"/>
          <w:szCs w:val="22"/>
        </w:rPr>
        <w:t xml:space="preserve">Juvenile hormone binding protein (JHBP) acts as a shuttle, carrying one of the most crucial hormones for insect development to target tissues. We have found that although the JHBP molecule does not contain tryptophan residues, it exhibits a weak fluorescence maximum near 420 nm upon excitation at 315 nm. Gel filtration experiments performed in denaturing conditions and ESI-MS analyses excluded the possibility that some low molecular ligand was bound to the protein molecules. Further UV and CD spectroscopy studies, as well as </w:t>
      </w:r>
      <w:proofErr w:type="spellStart"/>
      <w:r w:rsidRPr="002149C1">
        <w:rPr>
          <w:rFonts w:asciiTheme="minorHAnsi" w:hAnsiTheme="minorHAnsi" w:cstheme="minorHAnsi"/>
          <w:sz w:val="22"/>
          <w:szCs w:val="22"/>
        </w:rPr>
        <w:t>immunoblotting</w:t>
      </w:r>
      <w:proofErr w:type="spellEnd"/>
      <w:r w:rsidRPr="002149C1">
        <w:rPr>
          <w:rFonts w:asciiTheme="minorHAnsi" w:hAnsiTheme="minorHAnsi" w:cstheme="minorHAnsi"/>
          <w:sz w:val="22"/>
          <w:szCs w:val="22"/>
        </w:rPr>
        <w:t xml:space="preserve">, showed that the unusual JHBP optical properties were due to </w:t>
      </w:r>
      <w:proofErr w:type="spellStart"/>
      <w:r w:rsidRPr="002149C1">
        <w:rPr>
          <w:rFonts w:asciiTheme="minorHAnsi" w:hAnsiTheme="minorHAnsi" w:cstheme="minorHAnsi"/>
          <w:sz w:val="22"/>
          <w:szCs w:val="22"/>
        </w:rPr>
        <w:t>dityrosine</w:t>
      </w:r>
      <w:proofErr w:type="spellEnd"/>
      <w:r w:rsidRPr="002149C1">
        <w:rPr>
          <w:rFonts w:asciiTheme="minorHAnsi" w:hAnsiTheme="minorHAnsi" w:cstheme="minorHAnsi"/>
          <w:sz w:val="22"/>
          <w:szCs w:val="22"/>
        </w:rPr>
        <w:t xml:space="preserve"> </w:t>
      </w:r>
      <w:proofErr w:type="spellStart"/>
      <w:r w:rsidRPr="002149C1">
        <w:rPr>
          <w:rFonts w:asciiTheme="minorHAnsi" w:hAnsiTheme="minorHAnsi" w:cstheme="minorHAnsi"/>
          <w:sz w:val="22"/>
          <w:szCs w:val="22"/>
        </w:rPr>
        <w:t>intramolecular</w:t>
      </w:r>
      <w:proofErr w:type="spellEnd"/>
      <w:r w:rsidRPr="002149C1">
        <w:rPr>
          <w:rFonts w:asciiTheme="minorHAnsi" w:hAnsiTheme="minorHAnsi" w:cstheme="minorHAnsi"/>
          <w:sz w:val="22"/>
          <w:szCs w:val="22"/>
        </w:rPr>
        <w:t xml:space="preserve"> cross-linking. These bridges were detected both in native and recombinant protein molecules. We believe that in </w:t>
      </w:r>
      <w:r w:rsidRPr="002149C1">
        <w:rPr>
          <w:rStyle w:val="Uwydatnienie"/>
          <w:rFonts w:asciiTheme="minorHAnsi" w:hAnsiTheme="minorHAnsi" w:cstheme="minorHAnsi"/>
          <w:sz w:val="22"/>
          <w:szCs w:val="22"/>
        </w:rPr>
        <w:t xml:space="preserve">Galleria </w:t>
      </w:r>
      <w:proofErr w:type="spellStart"/>
      <w:r w:rsidRPr="002149C1">
        <w:rPr>
          <w:rStyle w:val="Uwydatnienie"/>
          <w:rFonts w:asciiTheme="minorHAnsi" w:hAnsiTheme="minorHAnsi" w:cstheme="minorHAnsi"/>
          <w:sz w:val="22"/>
          <w:szCs w:val="22"/>
        </w:rPr>
        <w:t>mellonella</w:t>
      </w:r>
      <w:proofErr w:type="spellEnd"/>
      <w:r w:rsidRPr="002149C1">
        <w:rPr>
          <w:rFonts w:asciiTheme="minorHAnsi" w:hAnsiTheme="minorHAnsi" w:cstheme="minorHAnsi"/>
          <w:sz w:val="22"/>
          <w:szCs w:val="22"/>
        </w:rPr>
        <w:t xml:space="preserve"> </w:t>
      </w:r>
      <w:proofErr w:type="spellStart"/>
      <w:r w:rsidRPr="002149C1">
        <w:rPr>
          <w:rFonts w:asciiTheme="minorHAnsi" w:hAnsiTheme="minorHAnsi" w:cstheme="minorHAnsi"/>
          <w:sz w:val="22"/>
          <w:szCs w:val="22"/>
        </w:rPr>
        <w:t>hemolymph</w:t>
      </w:r>
      <w:proofErr w:type="spellEnd"/>
      <w:r w:rsidRPr="002149C1">
        <w:rPr>
          <w:rFonts w:asciiTheme="minorHAnsi" w:hAnsiTheme="minorHAnsi" w:cstheme="minorHAnsi"/>
          <w:sz w:val="22"/>
          <w:szCs w:val="22"/>
        </w:rPr>
        <w:t xml:space="preserve"> the DT generation occurs via ROS-mediated oxidation leading to the formation of cross-linked JHBP monomers. MS analyses of peptides generated after JHBP proteolysis indicated, that the </w:t>
      </w:r>
      <w:proofErr w:type="spellStart"/>
      <w:r w:rsidRPr="002149C1">
        <w:rPr>
          <w:rFonts w:asciiTheme="minorHAnsi" w:hAnsiTheme="minorHAnsi" w:cstheme="minorHAnsi"/>
          <w:sz w:val="22"/>
          <w:szCs w:val="22"/>
        </w:rPr>
        <w:t>dityrosine</w:t>
      </w:r>
      <w:proofErr w:type="spellEnd"/>
      <w:r w:rsidRPr="002149C1">
        <w:rPr>
          <w:rFonts w:asciiTheme="minorHAnsi" w:hAnsiTheme="minorHAnsi" w:cstheme="minorHAnsi"/>
          <w:sz w:val="22"/>
          <w:szCs w:val="22"/>
        </w:rPr>
        <w:t xml:space="preserve"> bridge occurs between the Y128 and Y130 residues.</w:t>
      </w:r>
    </w:p>
    <w:p w:rsidR="00482837" w:rsidRDefault="00482837" w:rsidP="00482837">
      <w:r w:rsidRPr="00834294">
        <w:t xml:space="preserve">Keywords: </w:t>
      </w:r>
      <w:proofErr w:type="spellStart"/>
      <w:r>
        <w:t>dityrosine</w:t>
      </w:r>
      <w:proofErr w:type="spellEnd"/>
      <w:r>
        <w:t>,</w:t>
      </w:r>
      <w:r w:rsidRPr="00834294">
        <w:t xml:space="preserve"> </w:t>
      </w:r>
      <w:r w:rsidRPr="001A0122">
        <w:rPr>
          <w:i/>
        </w:rPr>
        <w:t xml:space="preserve">Galleria </w:t>
      </w:r>
      <w:proofErr w:type="spellStart"/>
      <w:r>
        <w:rPr>
          <w:i/>
        </w:rPr>
        <w:t>m</w:t>
      </w:r>
      <w:r w:rsidRPr="001A0122">
        <w:rPr>
          <w:i/>
        </w:rPr>
        <w:t>ellonella</w:t>
      </w:r>
      <w:proofErr w:type="spellEnd"/>
      <w:r>
        <w:t>, JHBP, protein oxidation</w:t>
      </w:r>
    </w:p>
    <w:p w:rsidR="00553D7B" w:rsidRDefault="00553D7B" w:rsidP="000405A6">
      <w:pPr>
        <w:spacing w:after="0" w:line="480" w:lineRule="auto"/>
        <w:jc w:val="both"/>
        <w:rPr>
          <w:b/>
        </w:rPr>
      </w:pPr>
    </w:p>
    <w:p w:rsidR="00553D7B" w:rsidRDefault="00553D7B" w:rsidP="00553D7B">
      <w:pPr>
        <w:spacing w:line="360" w:lineRule="auto"/>
        <w:jc w:val="both"/>
      </w:pPr>
      <w:r w:rsidRPr="00297986">
        <w:t>The abbreviations used are:</w:t>
      </w:r>
      <w:r>
        <w:t xml:space="preserve"> </w:t>
      </w:r>
      <w:r w:rsidRPr="00C5742B">
        <w:t xml:space="preserve">CD, circular </w:t>
      </w:r>
      <w:proofErr w:type="spellStart"/>
      <w:r w:rsidRPr="00C5742B">
        <w:t>dichroism</w:t>
      </w:r>
      <w:proofErr w:type="spellEnd"/>
      <w:r>
        <w:t>;</w:t>
      </w:r>
      <w:r w:rsidRPr="00C5742B">
        <w:t xml:space="preserve"> </w:t>
      </w:r>
      <w:r>
        <w:t xml:space="preserve">DT, </w:t>
      </w:r>
      <w:proofErr w:type="spellStart"/>
      <w:r>
        <w:t>dityrosine</w:t>
      </w:r>
      <w:proofErr w:type="spellEnd"/>
      <w:r>
        <w:t xml:space="preserve">; </w:t>
      </w:r>
      <w:r w:rsidR="00AB6295">
        <w:t xml:space="preserve">ESI-MS, </w:t>
      </w:r>
      <w:r w:rsidR="00AB6295" w:rsidRPr="00AB6295">
        <w:t>electrospray ionization mass spectrometry</w:t>
      </w:r>
      <w:r w:rsidR="00AB6295">
        <w:t xml:space="preserve">; </w:t>
      </w:r>
      <w:r>
        <w:t>JH, juvenile hormone; JHBP, juvenile hormone binding protein; MS/MS, tandem mass spectrometry;</w:t>
      </w:r>
      <w:r w:rsidRPr="004566DB">
        <w:t xml:space="preserve"> </w:t>
      </w:r>
      <w:r>
        <w:t>ROS, reactive oxygen species.</w:t>
      </w:r>
    </w:p>
    <w:p w:rsidR="001E7752" w:rsidRDefault="001E7752" w:rsidP="000405A6">
      <w:pPr>
        <w:spacing w:after="0" w:line="480" w:lineRule="auto"/>
        <w:jc w:val="both"/>
        <w:rPr>
          <w:b/>
        </w:rPr>
      </w:pPr>
      <w:r>
        <w:rPr>
          <w:b/>
        </w:rPr>
        <w:br w:type="page"/>
      </w:r>
    </w:p>
    <w:p w:rsidR="006D667D" w:rsidRPr="00CC7F29" w:rsidRDefault="000F70BA" w:rsidP="00A9007B">
      <w:pPr>
        <w:spacing w:after="0" w:line="480" w:lineRule="auto"/>
        <w:jc w:val="both"/>
        <w:rPr>
          <w:b/>
        </w:rPr>
      </w:pPr>
      <w:r w:rsidRPr="00CC7F29">
        <w:rPr>
          <w:b/>
        </w:rPr>
        <w:lastRenderedPageBreak/>
        <w:t>1. Introduction</w:t>
      </w:r>
      <w:r w:rsidR="004F406D" w:rsidRPr="00CC7F29">
        <w:rPr>
          <w:b/>
        </w:rPr>
        <w:t xml:space="preserve"> </w:t>
      </w:r>
    </w:p>
    <w:p w:rsidR="00E972CA" w:rsidRPr="00CC7F29" w:rsidRDefault="00E972CA" w:rsidP="00A9007B">
      <w:pPr>
        <w:spacing w:after="0" w:line="480" w:lineRule="auto"/>
        <w:jc w:val="both"/>
        <w:rPr>
          <w:b/>
        </w:rPr>
      </w:pPr>
    </w:p>
    <w:p w:rsidR="00BC13C9" w:rsidRPr="00CC7F29" w:rsidRDefault="00C20D1B" w:rsidP="00617069">
      <w:pPr>
        <w:spacing w:after="0" w:line="480" w:lineRule="auto"/>
        <w:ind w:firstLine="708"/>
        <w:jc w:val="both"/>
        <w:rPr>
          <w:rStyle w:val="shorttext"/>
          <w:rFonts w:cstheme="minorHAnsi"/>
        </w:rPr>
      </w:pPr>
      <w:r>
        <w:rPr>
          <w:rFonts w:cstheme="minorHAnsi"/>
        </w:rPr>
        <w:t>J</w:t>
      </w:r>
      <w:r w:rsidR="008B604D" w:rsidRPr="00CC7F29">
        <w:rPr>
          <w:rFonts w:cstheme="minorHAnsi"/>
        </w:rPr>
        <w:t>uvenile hormone (JH)</w:t>
      </w:r>
      <w:r>
        <w:rPr>
          <w:rFonts w:cstheme="minorHAnsi"/>
        </w:rPr>
        <w:t xml:space="preserve"> </w:t>
      </w:r>
      <w:r w:rsidR="00BC13C9" w:rsidRPr="00CC7F29">
        <w:rPr>
          <w:rFonts w:cstheme="minorHAnsi"/>
        </w:rPr>
        <w:t>is a</w:t>
      </w:r>
      <w:r w:rsidR="00FA6114">
        <w:rPr>
          <w:rFonts w:cstheme="minorHAnsi"/>
        </w:rPr>
        <w:t> </w:t>
      </w:r>
      <w:r w:rsidR="00BC13C9" w:rsidRPr="00CC7F29">
        <w:rPr>
          <w:rFonts w:cstheme="minorHAnsi"/>
        </w:rPr>
        <w:t xml:space="preserve">key hormone that regulates embryogenesis, </w:t>
      </w:r>
      <w:r w:rsidR="00047DB3" w:rsidRPr="00CC7F29">
        <w:rPr>
          <w:rFonts w:cstheme="minorHAnsi"/>
        </w:rPr>
        <w:t>controls</w:t>
      </w:r>
      <w:r w:rsidR="00BC13C9" w:rsidRPr="00CC7F29">
        <w:rPr>
          <w:rFonts w:cstheme="minorHAnsi"/>
        </w:rPr>
        <w:t xml:space="preserve"> </w:t>
      </w:r>
      <w:r w:rsidR="00047DB3" w:rsidRPr="00CC7F29">
        <w:rPr>
          <w:rFonts w:cstheme="minorHAnsi"/>
        </w:rPr>
        <w:t>larval development</w:t>
      </w:r>
      <w:r w:rsidR="00F26B04" w:rsidRPr="00CC7F29">
        <w:rPr>
          <w:rFonts w:cstheme="minorHAnsi"/>
        </w:rPr>
        <w:t xml:space="preserve"> </w:t>
      </w:r>
      <w:r w:rsidR="00BC13C9" w:rsidRPr="00CC7F29">
        <w:rPr>
          <w:rFonts w:cstheme="minorHAnsi"/>
        </w:rPr>
        <w:t xml:space="preserve">and stimulates </w:t>
      </w:r>
      <w:r w:rsidR="00047DB3" w:rsidRPr="00CC7F29">
        <w:rPr>
          <w:rFonts w:cstheme="minorHAnsi"/>
        </w:rPr>
        <w:t xml:space="preserve">adult insect </w:t>
      </w:r>
      <w:r w:rsidR="00BC13C9" w:rsidRPr="00CC7F29">
        <w:rPr>
          <w:rFonts w:cstheme="minorHAnsi"/>
        </w:rPr>
        <w:t>reproducti</w:t>
      </w:r>
      <w:r w:rsidR="00047DB3" w:rsidRPr="00CC7F29">
        <w:rPr>
          <w:rFonts w:cstheme="minorHAnsi"/>
        </w:rPr>
        <w:t>on</w:t>
      </w:r>
      <w:r w:rsidR="00FA101B">
        <w:rPr>
          <w:rFonts w:cstheme="minorHAnsi"/>
        </w:rPr>
        <w:t xml:space="preserve"> (reviewed in</w:t>
      </w:r>
      <w:r w:rsidR="000231AA">
        <w:rPr>
          <w:rFonts w:cstheme="minorHAnsi"/>
        </w:rPr>
        <w:t xml:space="preserve"> </w:t>
      </w:r>
      <w:r w:rsidR="00F96033">
        <w:rPr>
          <w:rFonts w:cstheme="minorHAnsi"/>
        </w:rPr>
        <w:fldChar w:fldCharType="begin">
          <w:fldData xml:space="preserve">PEVuZE5vdGU+PENpdGU+PEF1dGhvcj5Hb29kbWFuPC9BdXRob3I+PFllYXI+MjAwOTwvWWVhcj48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</w:fldData>
        </w:fldChar>
      </w:r>
      <w:r w:rsidR="001F6434">
        <w:rPr>
          <w:rFonts w:cstheme="minorHAnsi"/>
        </w:rPr>
        <w:instrText xml:space="preserve"> ADDIN EN.CITE </w:instrText>
      </w:r>
      <w:r w:rsidR="00F96033">
        <w:rPr>
          <w:rFonts w:cstheme="minorHAnsi"/>
        </w:rPr>
        <w:fldChar w:fldCharType="begin">
          <w:fldData xml:space="preserve">PEVuZE5vdGU+PENpdGU+PEF1dGhvcj5Hb29kbWFuPC9BdXRob3I+PFllYXI+MjAwOTwvWWVhcj48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</w:fldData>
        </w:fldChar>
      </w:r>
      <w:r w:rsidR="001F6434">
        <w:rPr>
          <w:rFonts w:cstheme="minorHAnsi"/>
        </w:rPr>
        <w:instrText xml:space="preserve"> ADDIN EN.CITE.DATA </w:instrText>
      </w:r>
      <w:r w:rsidR="00F96033">
        <w:rPr>
          <w:rFonts w:cstheme="minorHAnsi"/>
        </w:rPr>
      </w:r>
      <w:r w:rsidR="00F96033">
        <w:rPr>
          <w:rFonts w:cstheme="minorHAnsi"/>
        </w:rPr>
        <w:fldChar w:fldCharType="end"/>
      </w:r>
      <w:r w:rsidR="00F96033">
        <w:rPr>
          <w:rFonts w:cstheme="minorHAnsi"/>
        </w:rPr>
      </w:r>
      <w:r w:rsidR="00F96033">
        <w:rPr>
          <w:rFonts w:cstheme="minorHAnsi"/>
        </w:rPr>
        <w:fldChar w:fldCharType="separate"/>
      </w:r>
      <w:r w:rsidR="001F6434">
        <w:rPr>
          <w:rFonts w:cstheme="minorHAnsi"/>
          <w:noProof/>
        </w:rPr>
        <w:t>[</w:t>
      </w:r>
      <w:hyperlink w:anchor="_ENREF_1" w:tooltip="Goodman, 2009 #3024" w:history="1">
        <w:r w:rsidR="00AD079D">
          <w:rPr>
            <w:rFonts w:cstheme="minorHAnsi"/>
            <w:noProof/>
          </w:rPr>
          <w:t>1</w:t>
        </w:r>
      </w:hyperlink>
      <w:r w:rsidR="001F6434">
        <w:rPr>
          <w:rFonts w:cstheme="minorHAnsi"/>
          <w:noProof/>
        </w:rPr>
        <w:t>]</w:t>
      </w:r>
      <w:r w:rsidR="00F96033">
        <w:rPr>
          <w:rFonts w:cstheme="minorHAnsi"/>
        </w:rPr>
        <w:fldChar w:fldCharType="end"/>
      </w:r>
      <w:r w:rsidR="00C1625B">
        <w:rPr>
          <w:rFonts w:cstheme="minorHAnsi"/>
        </w:rPr>
        <w:t>)</w:t>
      </w:r>
      <w:r w:rsidR="008B604D" w:rsidRPr="00CC7F29">
        <w:rPr>
          <w:rFonts w:cstheme="minorHAnsi"/>
        </w:rPr>
        <w:t xml:space="preserve">. </w:t>
      </w:r>
      <w:r w:rsidR="00DF2A44" w:rsidRPr="00DF2A44">
        <w:rPr>
          <w:rFonts w:cstheme="minorHAnsi"/>
        </w:rPr>
        <w:t xml:space="preserve">During larval </w:t>
      </w:r>
      <w:r w:rsidR="00437305">
        <w:rPr>
          <w:rFonts w:cstheme="minorHAnsi"/>
        </w:rPr>
        <w:t>stages</w:t>
      </w:r>
      <w:r w:rsidR="00DF2A44" w:rsidRPr="00DF2A44">
        <w:rPr>
          <w:rFonts w:cstheme="minorHAnsi"/>
        </w:rPr>
        <w:t>, the presence of JH maintain</w:t>
      </w:r>
      <w:r w:rsidR="00081969">
        <w:rPr>
          <w:rFonts w:cstheme="minorHAnsi"/>
        </w:rPr>
        <w:t>s</w:t>
      </w:r>
      <w:r w:rsidR="00DF2A44" w:rsidRPr="00DF2A44">
        <w:rPr>
          <w:rFonts w:cstheme="minorHAnsi"/>
        </w:rPr>
        <w:t xml:space="preserve"> larval characteristics, whereas its disappearance </w:t>
      </w:r>
      <w:r w:rsidR="00081969">
        <w:rPr>
          <w:rFonts w:cstheme="minorHAnsi"/>
        </w:rPr>
        <w:t xml:space="preserve">when </w:t>
      </w:r>
      <w:proofErr w:type="spellStart"/>
      <w:r w:rsidR="00081969">
        <w:rPr>
          <w:rFonts w:cstheme="minorHAnsi"/>
        </w:rPr>
        <w:t>ecdysone</w:t>
      </w:r>
      <w:proofErr w:type="spellEnd"/>
      <w:r w:rsidR="00081969">
        <w:rPr>
          <w:rFonts w:cstheme="minorHAnsi"/>
        </w:rPr>
        <w:t xml:space="preserve"> is present </w:t>
      </w:r>
      <w:r w:rsidR="00DF2A44" w:rsidRPr="00DF2A44">
        <w:rPr>
          <w:rFonts w:cstheme="minorHAnsi"/>
        </w:rPr>
        <w:t>stimulates the initiation of metamorphosis</w:t>
      </w:r>
      <w:r w:rsidR="00DF2A44">
        <w:rPr>
          <w:rFonts w:cstheme="minorHAnsi"/>
        </w:rPr>
        <w:t xml:space="preserve">. </w:t>
      </w:r>
      <w:r w:rsidR="00617069">
        <w:rPr>
          <w:rFonts w:cstheme="minorHAnsi"/>
        </w:rPr>
        <w:t>B</w:t>
      </w:r>
      <w:r w:rsidR="004C43D6">
        <w:rPr>
          <w:rFonts w:cstheme="minorHAnsi"/>
        </w:rPr>
        <w:t>ecause of</w:t>
      </w:r>
      <w:r w:rsidR="00617069" w:rsidRPr="00617069">
        <w:rPr>
          <w:rFonts w:cstheme="minorHAnsi"/>
        </w:rPr>
        <w:t xml:space="preserve"> </w:t>
      </w:r>
      <w:r w:rsidR="00081969">
        <w:rPr>
          <w:rFonts w:cstheme="minorHAnsi"/>
        </w:rPr>
        <w:t xml:space="preserve">the </w:t>
      </w:r>
      <w:r w:rsidR="00B174C3" w:rsidRPr="00CC7F29">
        <w:rPr>
          <w:rStyle w:val="shorttext"/>
          <w:rFonts w:cstheme="minorHAnsi"/>
        </w:rPr>
        <w:t>lipophilic</w:t>
      </w:r>
      <w:r w:rsidR="00B174C3" w:rsidRPr="00617069">
        <w:rPr>
          <w:rFonts w:cstheme="minorHAnsi"/>
        </w:rPr>
        <w:t xml:space="preserve"> </w:t>
      </w:r>
      <w:r w:rsidR="00617069" w:rsidRPr="00617069">
        <w:rPr>
          <w:rFonts w:cstheme="minorHAnsi"/>
        </w:rPr>
        <w:t>nature</w:t>
      </w:r>
      <w:r w:rsidR="004C43D6">
        <w:rPr>
          <w:rFonts w:cstheme="minorHAnsi"/>
        </w:rPr>
        <w:t xml:space="preserve"> of juvenile hormone</w:t>
      </w:r>
      <w:r w:rsidR="00617069" w:rsidRPr="00617069">
        <w:rPr>
          <w:rFonts w:cstheme="minorHAnsi"/>
        </w:rPr>
        <w:t>, JH displays a</w:t>
      </w:r>
      <w:r w:rsidR="00FA6114">
        <w:rPr>
          <w:rFonts w:cstheme="minorHAnsi"/>
        </w:rPr>
        <w:t> </w:t>
      </w:r>
      <w:r w:rsidR="00617069" w:rsidRPr="00617069">
        <w:rPr>
          <w:rFonts w:cstheme="minorHAnsi"/>
        </w:rPr>
        <w:t xml:space="preserve">propensity for surface binding that makes its distribution </w:t>
      </w:r>
      <w:r w:rsidR="00087A49">
        <w:rPr>
          <w:rFonts w:cstheme="minorHAnsi"/>
        </w:rPr>
        <w:t>and concentration difficult to control</w:t>
      </w:r>
      <w:r w:rsidR="00617069">
        <w:rPr>
          <w:rFonts w:cstheme="minorHAnsi"/>
        </w:rPr>
        <w:t xml:space="preserve">. </w:t>
      </w:r>
      <w:r w:rsidR="00437305">
        <w:rPr>
          <w:rFonts w:cstheme="minorHAnsi"/>
        </w:rPr>
        <w:t xml:space="preserve">For this reason, in insect </w:t>
      </w:r>
      <w:proofErr w:type="spellStart"/>
      <w:r w:rsidR="00437305" w:rsidRPr="00617069">
        <w:rPr>
          <w:rFonts w:cstheme="minorHAnsi"/>
        </w:rPr>
        <w:t>hemolymph</w:t>
      </w:r>
      <w:r w:rsidR="00081969">
        <w:rPr>
          <w:rFonts w:cstheme="minorHAnsi"/>
        </w:rPr>
        <w:t>s</w:t>
      </w:r>
      <w:proofErr w:type="spellEnd"/>
      <w:r w:rsidR="00437305">
        <w:rPr>
          <w:rFonts w:cstheme="minorHAnsi"/>
        </w:rPr>
        <w:t>, JH is always bound to</w:t>
      </w:r>
      <w:r w:rsidR="00617069">
        <w:rPr>
          <w:rFonts w:cstheme="minorHAnsi"/>
        </w:rPr>
        <w:t xml:space="preserve"> a</w:t>
      </w:r>
      <w:r w:rsidR="00FA6114">
        <w:rPr>
          <w:rFonts w:cstheme="minorHAnsi"/>
        </w:rPr>
        <w:t> </w:t>
      </w:r>
      <w:r w:rsidR="00617069" w:rsidRPr="00617069">
        <w:rPr>
          <w:rFonts w:cstheme="minorHAnsi"/>
        </w:rPr>
        <w:t xml:space="preserve">highly specific </w:t>
      </w:r>
      <w:r w:rsidR="00617069">
        <w:rPr>
          <w:rFonts w:cstheme="minorHAnsi"/>
        </w:rPr>
        <w:t>JH</w:t>
      </w:r>
      <w:r w:rsidR="004F4355">
        <w:rPr>
          <w:rFonts w:cstheme="minorHAnsi"/>
        </w:rPr>
        <w:t xml:space="preserve"> </w:t>
      </w:r>
      <w:r w:rsidR="00B174C3">
        <w:rPr>
          <w:rFonts w:cstheme="minorHAnsi"/>
        </w:rPr>
        <w:t xml:space="preserve">binding </w:t>
      </w:r>
      <w:r w:rsidR="004C43D6">
        <w:rPr>
          <w:rFonts w:cstheme="minorHAnsi"/>
        </w:rPr>
        <w:t>protein</w:t>
      </w:r>
      <w:r w:rsidR="00437305">
        <w:rPr>
          <w:rFonts w:cstheme="minorHAnsi"/>
        </w:rPr>
        <w:t xml:space="preserve"> (JHBP)</w:t>
      </w:r>
      <w:r w:rsidR="00152296">
        <w:rPr>
          <w:rFonts w:cstheme="minorHAnsi"/>
        </w:rPr>
        <w:t xml:space="preserve"> </w:t>
      </w:r>
      <w:r w:rsidR="00F96033">
        <w:rPr>
          <w:rFonts w:cstheme="minorHAnsi"/>
        </w:rPr>
        <w:fldChar w:fldCharType="begin"/>
      </w:r>
      <w:r w:rsidR="001F6434">
        <w:rPr>
          <w:rFonts w:cstheme="minorHAnsi"/>
        </w:rPr>
        <w:instrText xml:space="preserve"> ADDIN EN.CITE &lt;EndNote&gt;&lt;Cite&gt;&lt;Author&gt;Hidayat&lt;/Author&gt;&lt;Year&gt;1994&lt;/Year&gt;&lt;RecNum&gt;555&lt;/RecNum&gt;&lt;DisplayText&gt;[2]&lt;/DisplayText&gt;&lt;record&gt;&lt;rec-number&gt;555&lt;/rec-number&gt;&lt;foreign-keys&gt;&lt;key app="EN" db-id="vedfrpv5cvtxaiez5xqxpst7dzfr9vpwas0d"&gt;555&lt;/key&gt;&lt;/foreign-keys&gt;&lt;ref-type name="Journal Article"&gt;17&lt;/ref-type&gt;&lt;contributors&gt;&lt;authors&gt;&lt;author&gt;Hidayat, P.&lt;/author&gt;&lt;author&gt;Goodman, W.G.&lt;/author&gt;&lt;/authors&gt;&lt;/contributors&gt;&lt;titles&gt;&lt;title&gt;&lt;style face="normal" font="default" size="100%"&gt;Juvenile hormone and hemolymph juvenile hormone binding protein titers and their interaction in the hemolymph of fourth stadium &lt;/style&gt;&lt;style face="italic" font="default" size="100%"&gt;Manduca sexta&lt;/style&gt;&lt;/title&gt;&lt;secondary-title&gt;Insect Biochem. Molec. Biol.&lt;/secondary-title&gt;&lt;/titles&gt;&lt;pages&gt;709-715&lt;/pages&gt;&lt;volume&gt;24&lt;/volume&gt;&lt;dates&gt;&lt;year&gt;1994&lt;/year&gt;&lt;/dates&gt;&lt;urls&gt;&lt;/urls&gt;&lt;/record&gt;&lt;/Cite&gt;&lt;/EndNote&gt;</w:instrText>
      </w:r>
      <w:r w:rsidR="00F96033">
        <w:rPr>
          <w:rFonts w:cstheme="minorHAnsi"/>
        </w:rPr>
        <w:fldChar w:fldCharType="separate"/>
      </w:r>
      <w:r w:rsidR="001F6434">
        <w:rPr>
          <w:rFonts w:cstheme="minorHAnsi"/>
          <w:noProof/>
        </w:rPr>
        <w:t>[</w:t>
      </w:r>
      <w:hyperlink w:anchor="_ENREF_2" w:tooltip="Hidayat, 1994 #555" w:history="1">
        <w:r w:rsidR="00AD079D">
          <w:rPr>
            <w:rFonts w:cstheme="minorHAnsi"/>
            <w:noProof/>
          </w:rPr>
          <w:t>2</w:t>
        </w:r>
      </w:hyperlink>
      <w:r w:rsidR="001F6434">
        <w:rPr>
          <w:rFonts w:cstheme="minorHAnsi"/>
          <w:noProof/>
        </w:rPr>
        <w:t>]</w:t>
      </w:r>
      <w:r w:rsidR="00F96033">
        <w:rPr>
          <w:rFonts w:cstheme="minorHAnsi"/>
        </w:rPr>
        <w:fldChar w:fldCharType="end"/>
      </w:r>
      <w:r w:rsidR="00437305">
        <w:rPr>
          <w:rFonts w:cstheme="minorHAnsi"/>
        </w:rPr>
        <w:t xml:space="preserve">. </w:t>
      </w:r>
      <w:r w:rsidR="004B0D6D" w:rsidRPr="00CC7F29">
        <w:rPr>
          <w:rFonts w:cstheme="minorHAnsi"/>
        </w:rPr>
        <w:t>The role of th</w:t>
      </w:r>
      <w:r w:rsidR="004C43D6">
        <w:rPr>
          <w:rFonts w:cstheme="minorHAnsi"/>
        </w:rPr>
        <w:t>is</w:t>
      </w:r>
      <w:r w:rsidR="004B0D6D" w:rsidRPr="00CC7F29">
        <w:rPr>
          <w:rFonts w:cstheme="minorHAnsi"/>
        </w:rPr>
        <w:t xml:space="preserve"> protein is </w:t>
      </w:r>
      <w:r w:rsidR="00081969">
        <w:rPr>
          <w:rFonts w:cstheme="minorHAnsi"/>
        </w:rPr>
        <w:t xml:space="preserve">to </w:t>
      </w:r>
      <w:r w:rsidR="004B0D6D" w:rsidRPr="00CC7F29">
        <w:rPr>
          <w:rFonts w:cstheme="minorHAnsi"/>
        </w:rPr>
        <w:t xml:space="preserve">transport hormone molecules from distant </w:t>
      </w:r>
      <w:r w:rsidR="004B0D6D" w:rsidRPr="00CC7F29">
        <w:rPr>
          <w:rStyle w:val="shorttext"/>
          <w:rFonts w:cstheme="minorHAnsi"/>
        </w:rPr>
        <w:t xml:space="preserve">biosynthesis </w:t>
      </w:r>
      <w:r w:rsidR="00013B87" w:rsidRPr="00CC7F29">
        <w:rPr>
          <w:rStyle w:val="shorttext"/>
          <w:rFonts w:cstheme="minorHAnsi"/>
        </w:rPr>
        <w:t>sites</w:t>
      </w:r>
      <w:r w:rsidR="00F26B04" w:rsidRPr="00CC7F29">
        <w:rPr>
          <w:rStyle w:val="shorttext"/>
          <w:rFonts w:cstheme="minorHAnsi"/>
        </w:rPr>
        <w:t xml:space="preserve"> </w:t>
      </w:r>
      <w:r w:rsidR="00BA2E94">
        <w:rPr>
          <w:rStyle w:val="shorttext"/>
          <w:rFonts w:cstheme="minorHAnsi"/>
        </w:rPr>
        <w:t>located in</w:t>
      </w:r>
      <w:r w:rsidR="00081969">
        <w:rPr>
          <w:rStyle w:val="shorttext"/>
          <w:rFonts w:cstheme="minorHAnsi"/>
        </w:rPr>
        <w:t xml:space="preserve"> the </w:t>
      </w:r>
      <w:r w:rsidR="00BA2E94" w:rsidRPr="00F70204">
        <w:rPr>
          <w:rStyle w:val="shorttext"/>
          <w:rFonts w:cstheme="minorHAnsi"/>
          <w:i/>
        </w:rPr>
        <w:t xml:space="preserve">corpora </w:t>
      </w:r>
      <w:proofErr w:type="spellStart"/>
      <w:r w:rsidR="00BA2E94" w:rsidRPr="00F70204">
        <w:rPr>
          <w:rStyle w:val="shorttext"/>
          <w:rFonts w:cstheme="minorHAnsi"/>
          <w:i/>
        </w:rPr>
        <w:t>allata</w:t>
      </w:r>
      <w:proofErr w:type="spellEnd"/>
      <w:r w:rsidR="00BA2E94">
        <w:rPr>
          <w:rStyle w:val="shorttext"/>
          <w:rFonts w:cstheme="minorHAnsi"/>
        </w:rPr>
        <w:t xml:space="preserve"> </w:t>
      </w:r>
      <w:r w:rsidR="008A16AA" w:rsidRPr="00CC7F29">
        <w:rPr>
          <w:rStyle w:val="shorttext"/>
          <w:rFonts w:cstheme="minorHAnsi"/>
        </w:rPr>
        <w:t xml:space="preserve">to </w:t>
      </w:r>
      <w:r w:rsidR="000637E4" w:rsidRPr="00CC7F29">
        <w:rPr>
          <w:rStyle w:val="shorttext"/>
          <w:rFonts w:cstheme="minorHAnsi"/>
        </w:rPr>
        <w:t xml:space="preserve">the </w:t>
      </w:r>
      <w:r w:rsidR="004F406D" w:rsidRPr="00CC7F29">
        <w:rPr>
          <w:rStyle w:val="shorttext"/>
          <w:rFonts w:cstheme="minorHAnsi"/>
        </w:rPr>
        <w:t xml:space="preserve">peripheral </w:t>
      </w:r>
      <w:r w:rsidR="008A16AA" w:rsidRPr="00CC7F29">
        <w:rPr>
          <w:rStyle w:val="shorttext"/>
          <w:rFonts w:cstheme="minorHAnsi"/>
        </w:rPr>
        <w:t>target cells</w:t>
      </w:r>
      <w:r w:rsidR="00E11CE1" w:rsidRPr="00CC7F29">
        <w:rPr>
          <w:rStyle w:val="shorttext"/>
          <w:rFonts w:cstheme="minorHAnsi"/>
        </w:rPr>
        <w:t>, facilitating the passage of JH molecules into the circulatory system</w:t>
      </w:r>
      <w:r w:rsidR="00461409" w:rsidRPr="00CC7F29">
        <w:rPr>
          <w:rStyle w:val="shorttext"/>
          <w:rFonts w:cstheme="minorHAnsi"/>
        </w:rPr>
        <w:t xml:space="preserve">, reducing non-specific binding </w:t>
      </w:r>
      <w:r w:rsidR="00F96033" w:rsidRPr="00CC7F29">
        <w:rPr>
          <w:rStyle w:val="shorttext"/>
          <w:rFonts w:cstheme="minorHAnsi"/>
        </w:rPr>
        <w:fldChar w:fldCharType="begin">
          <w:fldData xml:space="preserve">PEVuZE5vdGU+PENpdGU+PEF1dGhvcj5IYW1tb2NrPC9BdXRob3I+PFllYXI+MTk3NTwvWWVhcj48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</w:fldData>
        </w:fldChar>
      </w:r>
      <w:r w:rsidR="001F6434">
        <w:rPr>
          <w:rStyle w:val="shorttext"/>
          <w:rFonts w:cstheme="minorHAnsi"/>
        </w:rPr>
        <w:instrText xml:space="preserve"> ADDIN EN.CITE </w:instrText>
      </w:r>
      <w:r w:rsidR="00F96033">
        <w:rPr>
          <w:rStyle w:val="shorttext"/>
          <w:rFonts w:cstheme="minorHAnsi"/>
        </w:rPr>
        <w:fldChar w:fldCharType="begin">
          <w:fldData xml:space="preserve">PEVuZE5vdGU+PENpdGU+PEF1dGhvcj5IYW1tb2NrPC9BdXRob3I+PFllYXI+MTk3NTwvWWVhcj48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</w:fldData>
        </w:fldChar>
      </w:r>
      <w:r w:rsidR="001F6434">
        <w:rPr>
          <w:rStyle w:val="shorttext"/>
          <w:rFonts w:cstheme="minorHAnsi"/>
        </w:rPr>
        <w:instrText xml:space="preserve"> ADDIN EN.CITE.DATA </w:instrText>
      </w:r>
      <w:r w:rsidR="00F96033">
        <w:rPr>
          <w:rStyle w:val="shorttext"/>
          <w:rFonts w:cstheme="minorHAnsi"/>
        </w:rPr>
      </w:r>
      <w:r w:rsidR="00F96033">
        <w:rPr>
          <w:rStyle w:val="shorttext"/>
          <w:rFonts w:cstheme="minorHAnsi"/>
        </w:rPr>
        <w:fldChar w:fldCharType="end"/>
      </w:r>
      <w:r w:rsidR="00F96033" w:rsidRPr="00CC7F29">
        <w:rPr>
          <w:rStyle w:val="shorttext"/>
          <w:rFonts w:cstheme="minorHAnsi"/>
        </w:rPr>
      </w:r>
      <w:r w:rsidR="00F96033" w:rsidRPr="00CC7F29">
        <w:rPr>
          <w:rStyle w:val="shorttext"/>
          <w:rFonts w:cstheme="minorHAnsi"/>
        </w:rPr>
        <w:fldChar w:fldCharType="separate"/>
      </w:r>
      <w:r w:rsidR="001F6434">
        <w:rPr>
          <w:rStyle w:val="shorttext"/>
          <w:rFonts w:cstheme="minorHAnsi"/>
          <w:noProof/>
        </w:rPr>
        <w:t>[</w:t>
      </w:r>
      <w:hyperlink w:anchor="_ENREF_3" w:tooltip="Hammock, 1975 #502" w:history="1">
        <w:r w:rsidR="00AD079D">
          <w:rPr>
            <w:rStyle w:val="shorttext"/>
            <w:rFonts w:cstheme="minorHAnsi"/>
            <w:noProof/>
          </w:rPr>
          <w:t>3</w:t>
        </w:r>
      </w:hyperlink>
      <w:r w:rsidR="001F6434">
        <w:rPr>
          <w:rStyle w:val="shorttext"/>
          <w:rFonts w:cstheme="minorHAnsi"/>
          <w:noProof/>
        </w:rPr>
        <w:t>]</w:t>
      </w:r>
      <w:r w:rsidR="00F96033" w:rsidRPr="00CC7F29">
        <w:rPr>
          <w:rStyle w:val="shorttext"/>
          <w:rFonts w:cstheme="minorHAnsi"/>
        </w:rPr>
        <w:fldChar w:fldCharType="end"/>
      </w:r>
      <w:r w:rsidR="00081969">
        <w:rPr>
          <w:rStyle w:val="shorttext"/>
          <w:rFonts w:cstheme="minorHAnsi"/>
        </w:rPr>
        <w:t>,</w:t>
      </w:r>
      <w:r w:rsidR="00E11CE1" w:rsidRPr="00CC7F29">
        <w:rPr>
          <w:rStyle w:val="shorttext"/>
          <w:rFonts w:cstheme="minorHAnsi"/>
        </w:rPr>
        <w:t xml:space="preserve"> </w:t>
      </w:r>
      <w:r w:rsidR="005649DE" w:rsidRPr="00CC7F29">
        <w:rPr>
          <w:rStyle w:val="shorttext"/>
          <w:rFonts w:cstheme="minorHAnsi"/>
        </w:rPr>
        <w:t xml:space="preserve">and protecting the hormone from enzymatic degradation </w:t>
      </w:r>
      <w:r w:rsidR="00F96033" w:rsidRPr="00CC7F29">
        <w:rPr>
          <w:rStyle w:val="shorttext"/>
          <w:rFonts w:cstheme="minorHAnsi"/>
        </w:rPr>
        <w:fldChar w:fldCharType="begin">
          <w:fldData xml:space="preserve">PEVuZE5vdGU+PENpdGU+PEF1dGhvcj5TYW5idXJnPC9BdXRob3I+PFllYXI+MTk3NTwvWWVhcj48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</w:fldData>
        </w:fldChar>
      </w:r>
      <w:r w:rsidR="001F6434">
        <w:rPr>
          <w:rStyle w:val="shorttext"/>
          <w:rFonts w:cstheme="minorHAnsi"/>
        </w:rPr>
        <w:instrText xml:space="preserve"> ADDIN EN.CITE </w:instrText>
      </w:r>
      <w:r w:rsidR="00F96033">
        <w:rPr>
          <w:rStyle w:val="shorttext"/>
          <w:rFonts w:cstheme="minorHAnsi"/>
        </w:rPr>
        <w:fldChar w:fldCharType="begin">
          <w:fldData xml:space="preserve">PEVuZE5vdGU+PENpdGU+PEF1dGhvcj5TYW5idXJnPC9BdXRob3I+PFllYXI+MTk3NTwvWWVhcj48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</w:fldData>
        </w:fldChar>
      </w:r>
      <w:r w:rsidR="001F6434">
        <w:rPr>
          <w:rStyle w:val="shorttext"/>
          <w:rFonts w:cstheme="minorHAnsi"/>
        </w:rPr>
        <w:instrText xml:space="preserve"> ADDIN EN.CITE.DATA </w:instrText>
      </w:r>
      <w:r w:rsidR="00F96033">
        <w:rPr>
          <w:rStyle w:val="shorttext"/>
          <w:rFonts w:cstheme="minorHAnsi"/>
        </w:rPr>
      </w:r>
      <w:r w:rsidR="00F96033">
        <w:rPr>
          <w:rStyle w:val="shorttext"/>
          <w:rFonts w:cstheme="minorHAnsi"/>
        </w:rPr>
        <w:fldChar w:fldCharType="end"/>
      </w:r>
      <w:r w:rsidR="00F96033" w:rsidRPr="00CC7F29">
        <w:rPr>
          <w:rStyle w:val="shorttext"/>
          <w:rFonts w:cstheme="minorHAnsi"/>
        </w:rPr>
      </w:r>
      <w:r w:rsidR="00F96033" w:rsidRPr="00CC7F29">
        <w:rPr>
          <w:rStyle w:val="shorttext"/>
          <w:rFonts w:cstheme="minorHAnsi"/>
        </w:rPr>
        <w:fldChar w:fldCharType="separate"/>
      </w:r>
      <w:r w:rsidR="001F6434">
        <w:rPr>
          <w:rStyle w:val="shorttext"/>
          <w:rFonts w:cstheme="minorHAnsi"/>
          <w:noProof/>
        </w:rPr>
        <w:t>[</w:t>
      </w:r>
      <w:hyperlink w:anchor="_ENREF_4" w:tooltip="Sanburg, 1975 #2993" w:history="1">
        <w:r w:rsidR="00AD079D">
          <w:rPr>
            <w:rStyle w:val="shorttext"/>
            <w:rFonts w:cstheme="minorHAnsi"/>
            <w:noProof/>
          </w:rPr>
          <w:t>4</w:t>
        </w:r>
      </w:hyperlink>
      <w:r w:rsidR="001F6434">
        <w:rPr>
          <w:rStyle w:val="shorttext"/>
          <w:rFonts w:cstheme="minorHAnsi"/>
          <w:noProof/>
        </w:rPr>
        <w:t>]</w:t>
      </w:r>
      <w:r w:rsidR="00F96033" w:rsidRPr="00CC7F29">
        <w:rPr>
          <w:rStyle w:val="shorttext"/>
          <w:rFonts w:cstheme="minorHAnsi"/>
        </w:rPr>
        <w:fldChar w:fldCharType="end"/>
      </w:r>
      <w:r w:rsidR="00FF0C37" w:rsidRPr="00CC7F29">
        <w:rPr>
          <w:rStyle w:val="shorttext"/>
          <w:rFonts w:cstheme="minorHAnsi"/>
        </w:rPr>
        <w:t>.</w:t>
      </w:r>
    </w:p>
    <w:p w:rsidR="004F4355" w:rsidRPr="00AC15B6" w:rsidRDefault="008B604D" w:rsidP="007E02C7">
      <w:pPr>
        <w:spacing w:after="0" w:line="480" w:lineRule="auto"/>
        <w:ind w:firstLine="708"/>
        <w:jc w:val="both"/>
        <w:rPr>
          <w:rFonts w:cstheme="minorHAnsi"/>
        </w:rPr>
      </w:pPr>
      <w:r w:rsidRPr="00CC7F29">
        <w:rPr>
          <w:rFonts w:cstheme="minorHAnsi"/>
        </w:rPr>
        <w:t xml:space="preserve">This low molecular weight </w:t>
      </w:r>
      <w:r w:rsidR="00F70204">
        <w:rPr>
          <w:rFonts w:cstheme="minorHAnsi"/>
        </w:rPr>
        <w:t xml:space="preserve">carrier </w:t>
      </w:r>
      <w:r w:rsidRPr="00CC7F29">
        <w:rPr>
          <w:rFonts w:cstheme="minorHAnsi"/>
        </w:rPr>
        <w:t xml:space="preserve">protein has been </w:t>
      </w:r>
      <w:r w:rsidR="0054781C" w:rsidRPr="00CC7F29">
        <w:rPr>
          <w:rFonts w:cstheme="minorHAnsi"/>
        </w:rPr>
        <w:t xml:space="preserve">identified and </w:t>
      </w:r>
      <w:r w:rsidRPr="00CC7F29">
        <w:rPr>
          <w:rFonts w:cstheme="minorHAnsi"/>
        </w:rPr>
        <w:t xml:space="preserve">characterized </w:t>
      </w:r>
      <w:r w:rsidR="00221668">
        <w:rPr>
          <w:rFonts w:cstheme="minorHAnsi"/>
        </w:rPr>
        <w:t>in</w:t>
      </w:r>
      <w:r w:rsidRPr="00CC7F29">
        <w:rPr>
          <w:rFonts w:cstheme="minorHAnsi"/>
        </w:rPr>
        <w:t xml:space="preserve"> different </w:t>
      </w:r>
      <w:proofErr w:type="spellStart"/>
      <w:r w:rsidR="0054781C" w:rsidRPr="00CC7F29">
        <w:rPr>
          <w:rFonts w:cstheme="minorHAnsi"/>
        </w:rPr>
        <w:t>lepidopteran</w:t>
      </w:r>
      <w:proofErr w:type="spellEnd"/>
      <w:r w:rsidRPr="00CC7F29">
        <w:rPr>
          <w:rFonts w:cstheme="minorHAnsi"/>
        </w:rPr>
        <w:t xml:space="preserve"> species</w:t>
      </w:r>
      <w:r w:rsidR="00131E04" w:rsidRPr="00CC7F29">
        <w:rPr>
          <w:rFonts w:cstheme="minorHAnsi"/>
        </w:rPr>
        <w:t xml:space="preserve"> </w:t>
      </w:r>
      <w:r w:rsidR="00F96033" w:rsidRPr="00CC7F29">
        <w:rPr>
          <w:rFonts w:cstheme="minorHAnsi"/>
        </w:rPr>
        <w:fldChar w:fldCharType="begin">
          <w:fldData xml:space="preserve">PEVuZE5vdGU+PENpdGU+PEF1dGhvcj5XaGl0bW9yZTwvQXV0aG9yPjxZZWFyPjE5NzI8L1llYXI+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</w:fldData>
        </w:fldChar>
      </w:r>
      <w:r w:rsidR="001F6434">
        <w:rPr>
          <w:rFonts w:cstheme="minorHAnsi"/>
        </w:rPr>
        <w:instrText xml:space="preserve"> ADDIN EN.CITE </w:instrText>
      </w:r>
      <w:r w:rsidR="00F96033">
        <w:rPr>
          <w:rFonts w:cstheme="minorHAnsi"/>
        </w:rPr>
        <w:fldChar w:fldCharType="begin">
          <w:fldData xml:space="preserve">PEVuZE5vdGU+PENpdGU+PEF1dGhvcj5XaGl0bW9yZTwvQXV0aG9yPjxZZWFyPjE5NzI8L1llYXI+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</w:fldData>
        </w:fldChar>
      </w:r>
      <w:r w:rsidR="001F6434">
        <w:rPr>
          <w:rFonts w:cstheme="minorHAnsi"/>
        </w:rPr>
        <w:instrText xml:space="preserve"> ADDIN EN.CITE.DATA </w:instrText>
      </w:r>
      <w:r w:rsidR="00F96033">
        <w:rPr>
          <w:rFonts w:cstheme="minorHAnsi"/>
        </w:rPr>
      </w:r>
      <w:r w:rsidR="00F96033">
        <w:rPr>
          <w:rFonts w:cstheme="minorHAnsi"/>
        </w:rPr>
        <w:fldChar w:fldCharType="end"/>
      </w:r>
      <w:r w:rsidR="00F96033" w:rsidRPr="00CC7F29">
        <w:rPr>
          <w:rFonts w:cstheme="minorHAnsi"/>
        </w:rPr>
      </w:r>
      <w:r w:rsidR="00F96033" w:rsidRPr="00CC7F29">
        <w:rPr>
          <w:rFonts w:cstheme="minorHAnsi"/>
        </w:rPr>
        <w:fldChar w:fldCharType="separate"/>
      </w:r>
      <w:r w:rsidR="001F6434">
        <w:rPr>
          <w:rFonts w:cstheme="minorHAnsi"/>
          <w:noProof/>
        </w:rPr>
        <w:t>[</w:t>
      </w:r>
      <w:hyperlink w:anchor="_ENREF_5" w:tooltip="Whitmore, 1972 #1520" w:history="1">
        <w:r w:rsidR="00AD079D">
          <w:rPr>
            <w:rFonts w:cstheme="minorHAnsi"/>
            <w:noProof/>
          </w:rPr>
          <w:t>5-9</w:t>
        </w:r>
      </w:hyperlink>
      <w:r w:rsidR="001F6434">
        <w:rPr>
          <w:rFonts w:cstheme="minorHAnsi"/>
          <w:noProof/>
        </w:rPr>
        <w:t>]</w:t>
      </w:r>
      <w:r w:rsidR="00F96033" w:rsidRPr="00CC7F29">
        <w:rPr>
          <w:rFonts w:cstheme="minorHAnsi"/>
        </w:rPr>
        <w:fldChar w:fldCharType="end"/>
      </w:r>
      <w:r w:rsidR="00401F90" w:rsidRPr="00CC7F29">
        <w:rPr>
          <w:rFonts w:cstheme="minorHAnsi"/>
        </w:rPr>
        <w:t xml:space="preserve">. </w:t>
      </w:r>
      <w:r w:rsidR="00A43C42" w:rsidRPr="00CC7F29">
        <w:rPr>
          <w:rFonts w:cstheme="minorHAnsi"/>
          <w:i/>
        </w:rPr>
        <w:t xml:space="preserve">Galleria </w:t>
      </w:r>
      <w:proofErr w:type="spellStart"/>
      <w:r w:rsidR="00A43C42" w:rsidRPr="00CC7F29">
        <w:rPr>
          <w:rFonts w:cstheme="minorHAnsi"/>
          <w:i/>
        </w:rPr>
        <w:t>mellonella</w:t>
      </w:r>
      <w:proofErr w:type="spellEnd"/>
      <w:r w:rsidR="00A43C42" w:rsidRPr="00CC7F29">
        <w:rPr>
          <w:rFonts w:cstheme="minorHAnsi"/>
        </w:rPr>
        <w:t xml:space="preserve"> </w:t>
      </w:r>
      <w:proofErr w:type="spellStart"/>
      <w:r w:rsidR="00A43C42" w:rsidRPr="00CC7F29">
        <w:rPr>
          <w:rFonts w:cstheme="minorHAnsi"/>
        </w:rPr>
        <w:t>hemolymph</w:t>
      </w:r>
      <w:proofErr w:type="spellEnd"/>
      <w:r w:rsidR="00A43C42" w:rsidRPr="00CC7F29">
        <w:rPr>
          <w:rFonts w:cstheme="minorHAnsi"/>
        </w:rPr>
        <w:t xml:space="preserve"> JHBP consist</w:t>
      </w:r>
      <w:r w:rsidR="00205B59">
        <w:rPr>
          <w:rFonts w:cstheme="minorHAnsi"/>
        </w:rPr>
        <w:t>s</w:t>
      </w:r>
      <w:r w:rsidR="00A43C42" w:rsidRPr="00CC7F29">
        <w:rPr>
          <w:rFonts w:cstheme="minorHAnsi"/>
        </w:rPr>
        <w:t xml:space="preserve"> of a</w:t>
      </w:r>
      <w:r w:rsidR="00FA6114">
        <w:rPr>
          <w:rFonts w:cstheme="minorHAnsi"/>
        </w:rPr>
        <w:t> </w:t>
      </w:r>
      <w:r w:rsidR="00A43C42" w:rsidRPr="00CC7F29">
        <w:rPr>
          <w:rFonts w:cstheme="minorHAnsi"/>
        </w:rPr>
        <w:t>single polypeptide chain with a</w:t>
      </w:r>
      <w:r w:rsidR="00FA6114">
        <w:rPr>
          <w:rFonts w:cstheme="minorHAnsi"/>
        </w:rPr>
        <w:t> </w:t>
      </w:r>
      <w:r w:rsidR="00A43C42" w:rsidRPr="00CC7F29">
        <w:rPr>
          <w:rFonts w:cstheme="minorHAnsi"/>
        </w:rPr>
        <w:t>molecular mass of about 30</w:t>
      </w:r>
      <w:r w:rsidR="00FA6114">
        <w:rPr>
          <w:rFonts w:cstheme="minorHAnsi"/>
        </w:rPr>
        <w:t> </w:t>
      </w:r>
      <w:proofErr w:type="spellStart"/>
      <w:r w:rsidR="00A43C42" w:rsidRPr="00CC7F29">
        <w:rPr>
          <w:rFonts w:cstheme="minorHAnsi"/>
        </w:rPr>
        <w:t>kDa</w:t>
      </w:r>
      <w:proofErr w:type="spellEnd"/>
      <w:r w:rsidR="00A43C42" w:rsidRPr="00CC7F29">
        <w:rPr>
          <w:rFonts w:cstheme="minorHAnsi"/>
        </w:rPr>
        <w:t xml:space="preserve"> and</w:t>
      </w:r>
      <w:r w:rsidR="00221668">
        <w:rPr>
          <w:rFonts w:cstheme="minorHAnsi"/>
        </w:rPr>
        <w:t xml:space="preserve"> a</w:t>
      </w:r>
      <w:r w:rsidR="008A20F2">
        <w:rPr>
          <w:rFonts w:cstheme="minorHAnsi"/>
        </w:rPr>
        <w:t> </w:t>
      </w:r>
      <w:r w:rsidR="00E616B5">
        <w:rPr>
          <w:rFonts w:cstheme="minorHAnsi"/>
        </w:rPr>
        <w:t>JH-JHBP</w:t>
      </w:r>
      <w:r w:rsidR="00A43C42" w:rsidRPr="00CC7F29">
        <w:rPr>
          <w:rFonts w:cstheme="minorHAnsi"/>
        </w:rPr>
        <w:t xml:space="preserve"> dissociation constant</w:t>
      </w:r>
      <w:r w:rsidR="002658A5">
        <w:rPr>
          <w:rFonts w:cstheme="minorHAnsi"/>
        </w:rPr>
        <w:t xml:space="preserve"> </w:t>
      </w:r>
      <w:r w:rsidR="00221668">
        <w:rPr>
          <w:rFonts w:cstheme="minorHAnsi"/>
        </w:rPr>
        <w:t>of</w:t>
      </w:r>
      <w:r w:rsidR="000A1E9C" w:rsidRPr="00CC7F29">
        <w:rPr>
          <w:rFonts w:cstheme="minorHAnsi"/>
        </w:rPr>
        <w:t xml:space="preserve"> </w:t>
      </w:r>
      <m:oMath>
        <m:sSub>
          <m:sSubPr>
            <m:ctrlPr>
              <w:rPr>
                <w:rFonts w:ascii="Cambria Math" w:hAnsi="Cambria Math" w:cstheme="minorHAnsi"/>
              </w:rPr>
            </m:ctrlPr>
          </m:sSubPr>
          <m:e>
            <m:r>
              <m:rPr>
                <m:sty m:val="p"/>
              </m:rPr>
              <w:rPr>
                <w:rFonts w:ascii="Cambria Math" w:cstheme="minorHAnsi"/>
              </w:rPr>
              <m:t>K</m:t>
            </m:r>
          </m:e>
          <m:sub>
            <m:r>
              <m:rPr>
                <m:sty m:val="p"/>
              </m:rPr>
              <w:rPr>
                <w:rFonts w:ascii="Cambria Math" w:cstheme="minorHAnsi"/>
              </w:rPr>
              <m:t>d</m:t>
            </m:r>
          </m:sub>
        </m:sSub>
        <m:r>
          <m:rPr>
            <m:sty m:val="p"/>
          </m:rPr>
          <w:rPr>
            <w:rFonts w:ascii="Cambria Math" w:cstheme="minorHAnsi"/>
          </w:rPr>
          <m:t>=4.7</m:t>
        </m:r>
        <m:r>
          <m:rPr>
            <m:sty m:val="p"/>
          </m:rPr>
          <w:rPr>
            <w:rFonts w:ascii="Cambria Math" w:hAnsi="Cambria Math" w:cstheme="minorHAnsi"/>
          </w:rPr>
          <m:t>×</m:t>
        </m:r>
        <m:sSup>
          <m:sSupPr>
            <m:ctrlPr>
              <w:rPr>
                <w:rFonts w:ascii="Cambria Math" w:hAnsi="Cambria Math" w:cstheme="minorHAnsi"/>
              </w:rPr>
            </m:ctrlPr>
          </m:sSupPr>
          <m:e>
            <m:r>
              <m:rPr>
                <m:sty m:val="p"/>
              </m:rPr>
              <w:rPr>
                <w:rFonts w:ascii="Cambria Math" w:cstheme="minorHAnsi"/>
              </w:rPr>
              <m:t>10</m:t>
            </m:r>
          </m:e>
          <m:sup>
            <m:r>
              <m:rPr>
                <m:sty m:val="p"/>
              </m:rPr>
              <w:rPr>
                <w:rFonts w:ascii="Cambria Math" w:hAnsi="Cambria Math" w:cstheme="minorHAnsi"/>
              </w:rPr>
              <m:t>-</m:t>
            </m:r>
            <m:r>
              <m:rPr>
                <m:sty m:val="p"/>
              </m:rPr>
              <w:rPr>
                <w:rFonts w:ascii="Cambria Math" w:cstheme="minorHAnsi"/>
              </w:rPr>
              <m:t>7</m:t>
            </m:r>
          </m:sup>
        </m:sSup>
        <m:r>
          <m:rPr>
            <m:sty m:val="p"/>
          </m:rPr>
          <w:rPr>
            <w:rFonts w:ascii="Cambria Math" w:cstheme="minorHAnsi"/>
          </w:rPr>
          <m:t>M</m:t>
        </m:r>
      </m:oMath>
      <w:r w:rsidR="005E50A7" w:rsidRPr="00CC7F29">
        <w:rPr>
          <w:rFonts w:cstheme="minorHAnsi"/>
        </w:rPr>
        <w:t xml:space="preserve"> </w:t>
      </w:r>
      <w:r w:rsidR="00F96033" w:rsidRPr="00CC7F29">
        <w:rPr>
          <w:rFonts w:cstheme="minorHAnsi"/>
        </w:rPr>
        <w:fldChar w:fldCharType="begin"/>
      </w:r>
      <w:r w:rsidR="001F6434">
        <w:rPr>
          <w:rFonts w:cstheme="minorHAnsi"/>
        </w:rPr>
        <w:instrText xml:space="preserve"> ADDIN EN.CITE &lt;EndNote&gt;&lt;Cite&gt;&lt;Author&gt;Ożyhar&lt;/Author&gt;&lt;Year&gt;1987&lt;/Year&gt;&lt;RecNum&gt;1031&lt;/RecNum&gt;&lt;DisplayText&gt;[10]&lt;/DisplayText&gt;&lt;record&gt;&lt;rec-number&gt;1031&lt;/rec-number&gt;&lt;foreign-keys&gt;&lt;key app="EN" db-id="vedfrpv5cvtxaiez5xqxpst7dzfr9vpwas0d"&gt;1031&lt;/key&gt;&lt;/foreign-keys&gt;&lt;ref-type name="Journal Article"&gt;17&lt;/ref-type&gt;&lt;contributors&gt;&lt;authors&gt;&lt;author&gt;Ożyhar, A.&lt;/author&gt;&lt;author&gt;Kochman, M.&lt;/author&gt;&lt;/authors&gt;&lt;/contributors&gt;&lt;titles&gt;&lt;title&gt;&lt;style face="normal" font="default" size="100%"&gt;Juvenile-hormone-binding protein from the hemolymph of &lt;/style&gt;&lt;style face="italic" font="default" size="100%"&gt;Galleria mellonella&lt;/style&gt;&lt;style face="normal" font="default" size="100%"&gt; (L). Isolation and characterization&lt;/style&gt;&lt;/title&gt;&lt;secondary-title&gt;Eur. J. Biochem.&lt;/secondary-title&gt;&lt;/titles&gt;&lt;periodical&gt;&lt;full-title&gt;Eur. J. Biochem.&lt;/full-title&gt;&lt;/periodical&gt;&lt;pages&gt;675-682&lt;/pages&gt;&lt;volume&gt;162&lt;/volume&gt;&lt;number&gt;3&lt;/number&gt;&lt;keywords&gt;&lt;keyword&gt;Amino Acids/analysis&lt;/keyword&gt;&lt;keyword&gt;Animal&lt;/keyword&gt;&lt;keyword&gt;Carrier Proteins/*isolation &amp;amp; purification&lt;/keyword&gt;&lt;keyword&gt;Centrifugation, Density Gradient&lt;/keyword&gt;&lt;keyword&gt;Chromatography/methods&lt;/keyword&gt;&lt;keyword&gt;Electrophoresis, Polyacrylamide Gel&lt;/keyword&gt;&lt;keyword&gt;Hemolymph/*analysis&lt;/keyword&gt;&lt;keyword&gt;Hydrogen-Ion Concentration&lt;/keyword&gt;&lt;keyword&gt;Isoelectric Focusing&lt;/keyword&gt;&lt;keyword&gt;Lepidoptera&lt;/keyword&gt;&lt;keyword&gt;Molecular Weight&lt;/keyword&gt;&lt;keyword&gt;Spectrometry, Fluorescence&lt;/keyword&gt;&lt;keyword&gt;Support, Non-U.S. Gov&amp;apos;t&lt;/keyword&gt;&lt;/keywords&gt;&lt;dates&gt;&lt;year&gt;1987&lt;/year&gt;&lt;/dates&gt;&lt;label&gt;87161839&lt;/label&gt;&lt;urls&gt;&lt;/urls&gt;&lt;/record&gt;&lt;/Cite&gt;&lt;/EndNote&gt;</w:instrText>
      </w:r>
      <w:r w:rsidR="00F96033" w:rsidRPr="00CC7F29">
        <w:rPr>
          <w:rFonts w:cstheme="minorHAnsi"/>
        </w:rPr>
        <w:fldChar w:fldCharType="separate"/>
      </w:r>
      <w:r w:rsidR="001F6434">
        <w:rPr>
          <w:rFonts w:cstheme="minorHAnsi"/>
          <w:noProof/>
        </w:rPr>
        <w:t>[</w:t>
      </w:r>
      <w:hyperlink w:anchor="_ENREF_10" w:tooltip="Ożyhar, 1987 #1031" w:history="1">
        <w:r w:rsidR="00AD079D">
          <w:rPr>
            <w:rFonts w:cstheme="minorHAnsi"/>
            <w:noProof/>
          </w:rPr>
          <w:t>10</w:t>
        </w:r>
      </w:hyperlink>
      <w:r w:rsidR="001F6434">
        <w:rPr>
          <w:rFonts w:cstheme="minorHAnsi"/>
          <w:noProof/>
        </w:rPr>
        <w:t>]</w:t>
      </w:r>
      <w:r w:rsidR="00F96033" w:rsidRPr="00CC7F29">
        <w:rPr>
          <w:rFonts w:cstheme="minorHAnsi"/>
        </w:rPr>
        <w:fldChar w:fldCharType="end"/>
      </w:r>
      <w:r w:rsidR="00A43C42" w:rsidRPr="00CC7F29">
        <w:rPr>
          <w:rFonts w:cstheme="minorHAnsi"/>
        </w:rPr>
        <w:t>.</w:t>
      </w:r>
      <w:r w:rsidR="004303A7" w:rsidRPr="00CC7F29">
        <w:rPr>
          <w:rFonts w:cstheme="minorHAnsi"/>
        </w:rPr>
        <w:t xml:space="preserve"> </w:t>
      </w:r>
      <w:r w:rsidR="00473B1A" w:rsidRPr="00CC7F29">
        <w:t xml:space="preserve">It has been reported previously </w:t>
      </w:r>
      <w:r w:rsidR="00111B92" w:rsidRPr="00CC7F29">
        <w:t>that</w:t>
      </w:r>
      <w:r w:rsidR="00473B1A" w:rsidRPr="00205B59">
        <w:t xml:space="preserve"> </w:t>
      </w:r>
      <w:r w:rsidR="00205B59" w:rsidRPr="00205B59">
        <w:t>this protein</w:t>
      </w:r>
      <w:r w:rsidR="00473B1A" w:rsidRPr="00205B59">
        <w:t xml:space="preserve"> contains</w:t>
      </w:r>
      <w:r w:rsidR="00473B1A" w:rsidRPr="00CC7F29">
        <w:t xml:space="preserve"> 245 amino acid residues, </w:t>
      </w:r>
      <w:r w:rsidR="009F6D01">
        <w:t>of which</w:t>
      </w:r>
      <w:r w:rsidR="00473B1A" w:rsidRPr="00CC7F29">
        <w:t xml:space="preserve"> the first 20 </w:t>
      </w:r>
      <w:r w:rsidR="001B33FD" w:rsidRPr="00CC7F29">
        <w:t>are</w:t>
      </w:r>
      <w:r w:rsidR="00473B1A" w:rsidRPr="00CC7F29">
        <w:t xml:space="preserve"> cleaved post-</w:t>
      </w:r>
      <w:proofErr w:type="spellStart"/>
      <w:r w:rsidR="00473B1A" w:rsidRPr="00CC7F29">
        <w:t>translationally</w:t>
      </w:r>
      <w:proofErr w:type="spellEnd"/>
      <w:r w:rsidR="00657271" w:rsidRPr="00CC7F29">
        <w:t xml:space="preserve"> </w:t>
      </w:r>
      <w:r w:rsidR="00F96033" w:rsidRPr="00CC7F29">
        <w:fldChar w:fldCharType="begin">
          <w:fldData xml:space="preserve">PEVuZE5vdGU+PENpdGU+PEF1dGhvcj5Sb2RyaWd1ZXogUGFya2l0bmE8L0F1dGhvcj48WWVhcj4y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</w:fldData>
        </w:fldChar>
      </w:r>
      <w:r w:rsidR="001F6434">
        <w:instrText xml:space="preserve"> ADDIN EN.CITE </w:instrText>
      </w:r>
      <w:r w:rsidR="00F96033">
        <w:fldChar w:fldCharType="begin">
          <w:fldData xml:space="preserve">PEVuZE5vdGU+PENpdGU+PEF1dGhvcj5Sb2RyaWd1ZXogUGFya2l0bmE8L0F1dGhvcj48WWVhcj4y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</w:fldData>
        </w:fldChar>
      </w:r>
      <w:r w:rsidR="001F6434">
        <w:instrText xml:space="preserve"> ADDIN EN.CITE.DATA </w:instrText>
      </w:r>
      <w:r w:rsidR="00F96033">
        <w:fldChar w:fldCharType="end"/>
      </w:r>
      <w:r w:rsidR="00F96033" w:rsidRPr="00CC7F29">
        <w:fldChar w:fldCharType="separate"/>
      </w:r>
      <w:r w:rsidR="001F6434">
        <w:rPr>
          <w:noProof/>
        </w:rPr>
        <w:t>[</w:t>
      </w:r>
      <w:hyperlink w:anchor="_ENREF_11" w:tooltip="Rodriguez Parkitna, 2002 #1172" w:history="1">
        <w:r w:rsidR="00AD079D">
          <w:rPr>
            <w:noProof/>
          </w:rPr>
          <w:t>11</w:t>
        </w:r>
      </w:hyperlink>
      <w:r w:rsidR="001F6434">
        <w:rPr>
          <w:noProof/>
        </w:rPr>
        <w:t>]</w:t>
      </w:r>
      <w:r w:rsidR="00F96033" w:rsidRPr="00CC7F29">
        <w:fldChar w:fldCharType="end"/>
      </w:r>
      <w:r w:rsidR="00473B1A" w:rsidRPr="00CC7F29">
        <w:t xml:space="preserve">, </w:t>
      </w:r>
      <w:r w:rsidR="00473B1A" w:rsidRPr="009F6D01">
        <w:t>followed by N-glycosylation of the N94 residue</w:t>
      </w:r>
      <w:r w:rsidR="00657271" w:rsidRPr="00CC7F29">
        <w:t xml:space="preserve"> </w:t>
      </w:r>
      <w:r w:rsidR="00F96033" w:rsidRPr="00CC7F29">
        <w:fldChar w:fldCharType="begin">
          <w:fldData xml:space="preserve">PEVuZE5vdGU+PENpdGU+PEF1dGhvcj5EdWs8L0F1dGhvcj48WWVhcj4xOTk2PC9ZZWFyPjxSZWNO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</w:fldData>
        </w:fldChar>
      </w:r>
      <w:r w:rsidR="00D45DF1">
        <w:instrText xml:space="preserve"> ADDIN EN.CITE </w:instrText>
      </w:r>
      <w:r w:rsidR="00D45DF1">
        <w:fldChar w:fldCharType="begin">
          <w:fldData xml:space="preserve">PEVuZE5vdGU+PENpdGU+PEF1dGhvcj5EdWs8L0F1dGhvcj48WWVhcj4xOTk2PC9ZZWFyPjxSZWNO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</w:fldData>
        </w:fldChar>
      </w:r>
      <w:r w:rsidR="00D45DF1">
        <w:instrText xml:space="preserve"> ADDIN EN.CITE.DATA </w:instrText>
      </w:r>
      <w:r w:rsidR="00D45DF1">
        <w:fldChar w:fldCharType="end"/>
      </w:r>
      <w:r w:rsidR="00F96033" w:rsidRPr="00CC7F29">
        <w:fldChar w:fldCharType="separate"/>
      </w:r>
      <w:r w:rsidR="00D45DF1">
        <w:rPr>
          <w:noProof/>
        </w:rPr>
        <w:t>[</w:t>
      </w:r>
      <w:hyperlink w:anchor="_ENREF_12" w:tooltip="Duk, 1996 #332" w:history="1">
        <w:r w:rsidR="00AD079D">
          <w:rPr>
            <w:noProof/>
          </w:rPr>
          <w:t>12-14</w:t>
        </w:r>
      </w:hyperlink>
      <w:r w:rsidR="00D45DF1">
        <w:rPr>
          <w:noProof/>
        </w:rPr>
        <w:t>]</w:t>
      </w:r>
      <w:r w:rsidR="00F96033" w:rsidRPr="00CC7F29">
        <w:fldChar w:fldCharType="end"/>
      </w:r>
      <w:r w:rsidR="00A311B9" w:rsidRPr="00CC7F29">
        <w:t>.</w:t>
      </w:r>
      <w:r w:rsidR="00111B92" w:rsidRPr="00CC7F29">
        <w:t xml:space="preserve"> </w:t>
      </w:r>
      <w:r w:rsidR="00AC15B6">
        <w:t>An analysis of t</w:t>
      </w:r>
      <w:r w:rsidR="00AC15B6" w:rsidRPr="00260DE3">
        <w:t xml:space="preserve">he three-dimensional structure of </w:t>
      </w:r>
      <w:r w:rsidR="00AC15B6" w:rsidRPr="00132127">
        <w:rPr>
          <w:i/>
        </w:rPr>
        <w:t xml:space="preserve">G. </w:t>
      </w:r>
      <w:proofErr w:type="spellStart"/>
      <w:r w:rsidR="00AC15B6" w:rsidRPr="00132127">
        <w:rPr>
          <w:i/>
        </w:rPr>
        <w:t>mellonella</w:t>
      </w:r>
      <w:proofErr w:type="spellEnd"/>
      <w:r w:rsidR="00AC15B6">
        <w:t xml:space="preserve"> JHBP</w:t>
      </w:r>
      <w:r w:rsidR="00AC15B6" w:rsidRPr="00260DE3">
        <w:t xml:space="preserve"> revealed</w:t>
      </w:r>
      <w:r w:rsidR="00AC15B6">
        <w:t xml:space="preserve"> that this molecule has </w:t>
      </w:r>
      <w:r w:rsidR="00AC15B6" w:rsidRPr="00CC7F29">
        <w:t>an elongated shape</w:t>
      </w:r>
      <w:r w:rsidR="00AC15B6" w:rsidRPr="00CC7F29">
        <w:rPr>
          <w:rStyle w:val="shorttext"/>
        </w:rPr>
        <w:t xml:space="preserve"> with </w:t>
      </w:r>
      <w:r w:rsidR="00AC15B6" w:rsidRPr="00CC7F29">
        <w:t xml:space="preserve">two hydrophobic cavities </w:t>
      </w:r>
      <w:r w:rsidR="000D6D19">
        <w:t xml:space="preserve">that are </w:t>
      </w:r>
      <w:r w:rsidR="000D6D19" w:rsidRPr="00CC7F29">
        <w:t xml:space="preserve">similar in size </w:t>
      </w:r>
      <w:r w:rsidR="00AC15B6" w:rsidRPr="00CC7F29">
        <w:t>(</w:t>
      </w:r>
      <w:r w:rsidR="00FE3987">
        <w:t xml:space="preserve">named </w:t>
      </w:r>
      <w:r w:rsidR="00AC15B6" w:rsidRPr="00CC7F29">
        <w:t>W and E)</w:t>
      </w:r>
      <w:r w:rsidR="00CC4B10">
        <w:t>,</w:t>
      </w:r>
      <w:r w:rsidR="00AC15B6" w:rsidRPr="00CC7F29">
        <w:t xml:space="preserve"> located at opposite poles with a</w:t>
      </w:r>
      <w:r w:rsidR="00FA6114">
        <w:t> </w:t>
      </w:r>
      <w:r w:rsidR="00AC15B6" w:rsidRPr="00CC7F29">
        <w:t xml:space="preserve">flexible N-terminal arm situated at the </w:t>
      </w:r>
      <w:r w:rsidR="000D6D19">
        <w:t>opening</w:t>
      </w:r>
      <w:r w:rsidR="00AC15B6" w:rsidRPr="00CC7F29">
        <w:t xml:space="preserve"> to the W cavity</w:t>
      </w:r>
      <w:r w:rsidR="00AC15B6">
        <w:t xml:space="preserve"> </w:t>
      </w:r>
      <w:r w:rsidR="00F96033">
        <w:fldChar w:fldCharType="begin">
          <w:fldData xml:space="preserve">PEVuZE5vdGU+PENpdGU+PEF1dGhvcj5Lb2xvZHppZWpjenlrPC9BdXRob3I+PFllYXI+MjAwODwv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</w:fldData>
        </w:fldChar>
      </w:r>
      <w:r w:rsidR="00D45DF1">
        <w:instrText xml:space="preserve"> ADDIN EN.CITE </w:instrText>
      </w:r>
      <w:r w:rsidR="00D45DF1">
        <w:fldChar w:fldCharType="begin">
          <w:fldData xml:space="preserve">PEVuZE5vdGU+PENpdGU+PEF1dGhvcj5Lb2xvZHppZWpjenlrPC9BdXRob3I+PFllYXI+MjAwODwv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</w:fldData>
        </w:fldChar>
      </w:r>
      <w:r w:rsidR="00D45DF1">
        <w:instrText xml:space="preserve"> ADDIN EN.CITE.DATA </w:instrText>
      </w:r>
      <w:r w:rsidR="00D45DF1">
        <w:fldChar w:fldCharType="end"/>
      </w:r>
      <w:r w:rsidR="00F96033">
        <w:fldChar w:fldCharType="separate"/>
      </w:r>
      <w:r w:rsidR="00D45DF1">
        <w:rPr>
          <w:noProof/>
        </w:rPr>
        <w:t>[</w:t>
      </w:r>
      <w:hyperlink w:anchor="_ENREF_15" w:tooltip="Kolodziejczyk, 2008 #2991" w:history="1">
        <w:r w:rsidR="00AD079D">
          <w:rPr>
            <w:noProof/>
          </w:rPr>
          <w:t>15</w:t>
        </w:r>
      </w:hyperlink>
      <w:r w:rsidR="00D45DF1">
        <w:rPr>
          <w:noProof/>
        </w:rPr>
        <w:t>]</w:t>
      </w:r>
      <w:r w:rsidR="00F96033">
        <w:fldChar w:fldCharType="end"/>
      </w:r>
      <w:r w:rsidR="00AC15B6" w:rsidRPr="00260DE3">
        <w:t xml:space="preserve">. </w:t>
      </w:r>
      <w:r w:rsidR="004F4355" w:rsidRPr="00CC7F29">
        <w:rPr>
          <w:rStyle w:val="shorttext"/>
          <w:rFonts w:cstheme="minorHAnsi"/>
        </w:rPr>
        <w:t xml:space="preserve">It has </w:t>
      </w:r>
      <w:r w:rsidR="00AE3367">
        <w:rPr>
          <w:rStyle w:val="shorttext"/>
          <w:rFonts w:cstheme="minorHAnsi"/>
        </w:rPr>
        <w:t xml:space="preserve">also </w:t>
      </w:r>
      <w:r w:rsidR="004F4355" w:rsidRPr="00CC7F29">
        <w:rPr>
          <w:rStyle w:val="shorttext"/>
          <w:rFonts w:cstheme="minorHAnsi"/>
        </w:rPr>
        <w:t xml:space="preserve">been </w:t>
      </w:r>
      <w:r w:rsidR="000642E1">
        <w:rPr>
          <w:rStyle w:val="shorttext"/>
          <w:rFonts w:cstheme="minorHAnsi"/>
        </w:rPr>
        <w:t>reported</w:t>
      </w:r>
      <w:r w:rsidR="004F4355" w:rsidRPr="00CC7F29">
        <w:rPr>
          <w:rStyle w:val="shorttext"/>
          <w:rFonts w:cstheme="minorHAnsi"/>
        </w:rPr>
        <w:t xml:space="preserve"> </w:t>
      </w:r>
      <w:r w:rsidR="004F4355" w:rsidRPr="00CC7F29">
        <w:t>previously</w:t>
      </w:r>
      <w:r w:rsidR="000642E1">
        <w:t>,</w:t>
      </w:r>
      <w:r w:rsidR="004F4355" w:rsidRPr="00CC7F29">
        <w:rPr>
          <w:rStyle w:val="shorttext"/>
          <w:rFonts w:cstheme="minorHAnsi"/>
        </w:rPr>
        <w:t xml:space="preserve"> that </w:t>
      </w:r>
      <w:r w:rsidR="000478C0">
        <w:rPr>
          <w:rStyle w:val="shorttext"/>
          <w:rFonts w:cstheme="minorHAnsi"/>
        </w:rPr>
        <w:t xml:space="preserve">the </w:t>
      </w:r>
      <w:r w:rsidR="004F4355" w:rsidRPr="00CC7F29">
        <w:rPr>
          <w:rStyle w:val="shorttext"/>
          <w:rFonts w:cstheme="minorHAnsi"/>
        </w:rPr>
        <w:t>JHBP molecule contains a</w:t>
      </w:r>
      <w:r w:rsidR="00FA6114">
        <w:rPr>
          <w:rStyle w:val="shorttext"/>
          <w:rFonts w:cstheme="minorHAnsi"/>
        </w:rPr>
        <w:t> </w:t>
      </w:r>
      <w:r w:rsidR="004F4355" w:rsidRPr="00CC7F29">
        <w:rPr>
          <w:rStyle w:val="shorttext"/>
          <w:rFonts w:cstheme="minorHAnsi"/>
        </w:rPr>
        <w:t>single JH binding site per protein molecule</w:t>
      </w:r>
      <w:r w:rsidR="00E82828">
        <w:rPr>
          <w:rStyle w:val="shorttext"/>
          <w:rFonts w:cstheme="minorHAnsi"/>
        </w:rPr>
        <w:t xml:space="preserve"> </w:t>
      </w:r>
      <w:r w:rsidR="00F96033" w:rsidRPr="00CC7F29">
        <w:rPr>
          <w:rFonts w:cstheme="minorHAnsi"/>
        </w:rPr>
        <w:fldChar w:fldCharType="begin"/>
      </w:r>
      <w:r w:rsidR="001F6434">
        <w:rPr>
          <w:rFonts w:cstheme="minorHAnsi"/>
        </w:rPr>
        <w:instrText xml:space="preserve"> ADDIN EN.CITE &lt;EndNote&gt;&lt;Cite&gt;&lt;Author&gt;Ożyhar&lt;/Author&gt;&lt;Year&gt;1987&lt;/Year&gt;&lt;RecNum&gt;1031&lt;/RecNum&gt;&lt;DisplayText&gt;[10]&lt;/DisplayText&gt;&lt;record&gt;&lt;rec-number&gt;1031&lt;/rec-number&gt;&lt;foreign-keys&gt;&lt;key app="EN" db-id="vedfrpv5cvtxaiez5xqxpst7dzfr9vpwas0d"&gt;1031&lt;/key&gt;&lt;/foreign-keys&gt;&lt;ref-type name="Journal Article"&gt;17&lt;/ref-type&gt;&lt;contributors&gt;&lt;authors&gt;&lt;author&gt;Ożyhar, A.&lt;/author&gt;&lt;author&gt;Kochman, M.&lt;/author&gt;&lt;/authors&gt;&lt;/contributors&gt;&lt;titles&gt;&lt;title&gt;&lt;style face="normal" font="default" size="100%"&gt;Juvenile-hormone-binding protein from the hemolymph of &lt;/style&gt;&lt;style face="italic" font="default" size="100%"&gt;Galleria mellonella&lt;/style&gt;&lt;style face="normal" font="default" size="100%"&gt; (L). Isolation and characterization&lt;/style&gt;&lt;/title&gt;&lt;secondary-title&gt;Eur. J. Biochem.&lt;/secondary-title&gt;&lt;/titles&gt;&lt;periodical&gt;&lt;full-title&gt;Eur. J. Biochem.&lt;/full-title&gt;&lt;/periodical&gt;&lt;pages&gt;675-682&lt;/pages&gt;&lt;volume&gt;162&lt;/volume&gt;&lt;number&gt;3&lt;/number&gt;&lt;keywords&gt;&lt;keyword&gt;Amino Acids/analysis&lt;/keyword&gt;&lt;keyword&gt;Animal&lt;/keyword&gt;&lt;keyword&gt;Carrier Proteins/*isolation &amp;amp; purification&lt;/keyword&gt;&lt;keyword&gt;Centrifugation, Density Gradient&lt;/keyword&gt;&lt;keyword&gt;Chromatography/methods&lt;/keyword&gt;&lt;keyword&gt;Electrophoresis, Polyacrylamide Gel&lt;/keyword&gt;&lt;keyword&gt;Hemolymph/*analysis&lt;/keyword&gt;&lt;keyword&gt;Hydrogen-Ion Concentration&lt;/keyword&gt;&lt;keyword&gt;Isoelectric Focusing&lt;/keyword&gt;&lt;keyword&gt;Lepidoptera&lt;/keyword&gt;&lt;keyword&gt;Molecular Weight&lt;/keyword&gt;&lt;keyword&gt;Spectrometry, Fluorescence&lt;/keyword&gt;&lt;keyword&gt;Support, Non-U.S. Gov&amp;apos;t&lt;/keyword&gt;&lt;/keywords&gt;&lt;dates&gt;&lt;year&gt;1987&lt;/year&gt;&lt;/dates&gt;&lt;label&gt;87161839&lt;/label&gt;&lt;urls&gt;&lt;/urls&gt;&lt;/record&gt;&lt;/Cite&gt;&lt;/EndNote&gt;</w:instrText>
      </w:r>
      <w:r w:rsidR="00F96033" w:rsidRPr="00CC7F29">
        <w:rPr>
          <w:rFonts w:cstheme="minorHAnsi"/>
        </w:rPr>
        <w:fldChar w:fldCharType="separate"/>
      </w:r>
      <w:r w:rsidR="001F6434">
        <w:rPr>
          <w:rFonts w:cstheme="minorHAnsi"/>
          <w:noProof/>
        </w:rPr>
        <w:t>[</w:t>
      </w:r>
      <w:hyperlink w:anchor="_ENREF_10" w:tooltip="Ożyhar, 1987 #1031" w:history="1">
        <w:r w:rsidR="00AD079D">
          <w:rPr>
            <w:rFonts w:cstheme="minorHAnsi"/>
            <w:noProof/>
          </w:rPr>
          <w:t>10</w:t>
        </w:r>
      </w:hyperlink>
      <w:r w:rsidR="001F6434">
        <w:rPr>
          <w:rFonts w:cstheme="minorHAnsi"/>
          <w:noProof/>
        </w:rPr>
        <w:t>]</w:t>
      </w:r>
      <w:r w:rsidR="00F96033" w:rsidRPr="00CC7F29">
        <w:rPr>
          <w:rFonts w:cstheme="minorHAnsi"/>
        </w:rPr>
        <w:fldChar w:fldCharType="end"/>
      </w:r>
      <w:r w:rsidR="000478C0">
        <w:rPr>
          <w:rFonts w:cstheme="minorHAnsi"/>
        </w:rPr>
        <w:t>. It has been further</w:t>
      </w:r>
      <w:r w:rsidR="004F4355" w:rsidRPr="00CC7F29">
        <w:rPr>
          <w:rStyle w:val="shorttext"/>
        </w:rPr>
        <w:t xml:space="preserve"> </w:t>
      </w:r>
      <w:r w:rsidR="00260DE3">
        <w:rPr>
          <w:rStyle w:val="shorttext"/>
        </w:rPr>
        <w:t>demonstrated</w:t>
      </w:r>
      <w:r w:rsidR="004F4355" w:rsidRPr="00CC7F29">
        <w:rPr>
          <w:rStyle w:val="shorttext"/>
        </w:rPr>
        <w:t xml:space="preserve"> that </w:t>
      </w:r>
      <w:r w:rsidR="004F4355" w:rsidRPr="00CC7F29">
        <w:t xml:space="preserve">JH binding induces </w:t>
      </w:r>
      <w:r w:rsidR="000478C0">
        <w:t>a</w:t>
      </w:r>
      <w:r w:rsidR="008A20F2">
        <w:t> </w:t>
      </w:r>
      <w:r w:rsidR="004F370F">
        <w:t>profound conformational transition</w:t>
      </w:r>
      <w:r w:rsidR="004F4355" w:rsidRPr="00CC7F29">
        <w:t xml:space="preserve"> in the JHBP </w:t>
      </w:r>
      <w:r w:rsidR="004F370F">
        <w:t>molecule</w:t>
      </w:r>
      <w:r w:rsidR="00260DE3">
        <w:t xml:space="preserve"> </w:t>
      </w:r>
      <w:r w:rsidR="00F96033">
        <w:fldChar w:fldCharType="begin">
          <w:fldData xml:space="preserve">PEVuZE5vdGU+PENpdGU+PEF1dGhvcj5XaWVjem9yZWs8L0F1dGhvcj48WWVhcj4xOTkxPC9ZZWFy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==
</w:fldData>
        </w:fldChar>
      </w:r>
      <w:r w:rsidR="00D45DF1">
        <w:instrText xml:space="preserve"> ADDIN EN.CITE </w:instrText>
      </w:r>
      <w:r w:rsidR="00D45DF1">
        <w:fldChar w:fldCharType="begin">
          <w:fldData xml:space="preserve">PEVuZE5vdGU+PENpdGU+PEF1dGhvcj5XaWVjem9yZWs8L0F1dGhvcj48WWVhcj4xOTkxPC9ZZWFy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==
</w:fldData>
        </w:fldChar>
      </w:r>
      <w:r w:rsidR="00D45DF1">
        <w:instrText xml:space="preserve"> ADDIN EN.CITE.DATA </w:instrText>
      </w:r>
      <w:r w:rsidR="00D45DF1">
        <w:fldChar w:fldCharType="end"/>
      </w:r>
      <w:r w:rsidR="00F96033">
        <w:fldChar w:fldCharType="separate"/>
      </w:r>
      <w:r w:rsidR="00D45DF1">
        <w:rPr>
          <w:noProof/>
        </w:rPr>
        <w:t>[</w:t>
      </w:r>
      <w:hyperlink w:anchor="_ENREF_16" w:tooltip="Wieczorek, 1991 #1521" w:history="1">
        <w:r w:rsidR="00AD079D">
          <w:rPr>
            <w:noProof/>
          </w:rPr>
          <w:t>16</w:t>
        </w:r>
      </w:hyperlink>
      <w:r w:rsidR="00D45DF1">
        <w:rPr>
          <w:noProof/>
        </w:rPr>
        <w:t xml:space="preserve">, </w:t>
      </w:r>
      <w:hyperlink w:anchor="_ENREF_17" w:tooltip="Krzyzanowska, 1998 #759" w:history="1">
        <w:r w:rsidR="00AD079D">
          <w:rPr>
            <w:noProof/>
          </w:rPr>
          <w:t>17</w:t>
        </w:r>
      </w:hyperlink>
      <w:r w:rsidR="00D45DF1">
        <w:rPr>
          <w:noProof/>
        </w:rPr>
        <w:t>]</w:t>
      </w:r>
      <w:r w:rsidR="00F96033">
        <w:fldChar w:fldCharType="end"/>
      </w:r>
      <w:r w:rsidR="004F4355" w:rsidRPr="00CC7F29">
        <w:t>.</w:t>
      </w:r>
      <w:r w:rsidR="00BD66C4" w:rsidRPr="00BD66C4">
        <w:rPr>
          <w:rFonts w:ascii="Calibri" w:eastAsia="Calibri" w:hAnsi="Calibri" w:cs="Times New Roman"/>
        </w:rPr>
        <w:t xml:space="preserve"> </w:t>
      </w:r>
      <w:r w:rsidR="00BD66C4">
        <w:t>S</w:t>
      </w:r>
      <w:r w:rsidR="00BD66C4" w:rsidRPr="00BD66C4">
        <w:rPr>
          <w:rFonts w:ascii="Calibri" w:eastAsia="Calibri" w:hAnsi="Calibri" w:cs="Times New Roman"/>
        </w:rPr>
        <w:t>uch a</w:t>
      </w:r>
      <w:r w:rsidR="00FA6114">
        <w:rPr>
          <w:rFonts w:ascii="Calibri" w:eastAsia="Calibri" w:hAnsi="Calibri" w:cs="Times New Roman"/>
        </w:rPr>
        <w:t> </w:t>
      </w:r>
      <w:r w:rsidR="000478C0">
        <w:rPr>
          <w:rFonts w:ascii="Calibri" w:eastAsia="Calibri" w:hAnsi="Calibri" w:cs="Times New Roman"/>
        </w:rPr>
        <w:t xml:space="preserve">pronounced </w:t>
      </w:r>
      <w:r w:rsidR="00BD66C4" w:rsidRPr="00BD66C4">
        <w:rPr>
          <w:rFonts w:ascii="Calibri" w:eastAsia="Calibri" w:hAnsi="Calibri" w:cs="Times New Roman"/>
        </w:rPr>
        <w:t xml:space="preserve">structural </w:t>
      </w:r>
      <w:r w:rsidR="00BD66C4">
        <w:t>alteration</w:t>
      </w:r>
      <w:r w:rsidR="00BD66C4" w:rsidRPr="00BD66C4">
        <w:rPr>
          <w:rFonts w:ascii="Calibri" w:eastAsia="Calibri" w:hAnsi="Calibri" w:cs="Times New Roman"/>
        </w:rPr>
        <w:t xml:space="preserve"> might have physiological </w:t>
      </w:r>
      <w:r w:rsidR="00BD66C4">
        <w:t>import</w:t>
      </w:r>
      <w:r w:rsidR="00BD66C4" w:rsidRPr="00BD66C4">
        <w:rPr>
          <w:rFonts w:ascii="Calibri" w:eastAsia="Calibri" w:hAnsi="Calibri" w:cs="Times New Roman"/>
        </w:rPr>
        <w:t xml:space="preserve">ance for </w:t>
      </w:r>
      <w:r w:rsidR="000478C0">
        <w:rPr>
          <w:rFonts w:ascii="Calibri" w:eastAsia="Calibri" w:hAnsi="Calibri" w:cs="Times New Roman"/>
        </w:rPr>
        <w:t xml:space="preserve">the </w:t>
      </w:r>
      <w:r w:rsidR="000478C0" w:rsidRPr="00BD66C4">
        <w:rPr>
          <w:rFonts w:ascii="Calibri" w:eastAsia="Calibri" w:hAnsi="Calibri" w:cs="Times New Roman"/>
        </w:rPr>
        <w:t>transmission</w:t>
      </w:r>
      <w:r w:rsidR="000478C0">
        <w:rPr>
          <w:rFonts w:ascii="Calibri" w:eastAsia="Calibri" w:hAnsi="Calibri" w:cs="Times New Roman"/>
        </w:rPr>
        <w:t xml:space="preserve"> of</w:t>
      </w:r>
      <w:r w:rsidR="000478C0" w:rsidRPr="00BD66C4">
        <w:rPr>
          <w:rFonts w:ascii="Calibri" w:eastAsia="Calibri" w:hAnsi="Calibri" w:cs="Times New Roman"/>
        </w:rPr>
        <w:t xml:space="preserve"> </w:t>
      </w:r>
      <w:r w:rsidR="00BD66C4" w:rsidRPr="00BD66C4">
        <w:rPr>
          <w:rFonts w:ascii="Calibri" w:eastAsia="Calibri" w:hAnsi="Calibri" w:cs="Times New Roman"/>
        </w:rPr>
        <w:t>hormone signal</w:t>
      </w:r>
      <w:r w:rsidR="000478C0">
        <w:rPr>
          <w:rFonts w:ascii="Calibri" w:eastAsia="Calibri" w:hAnsi="Calibri" w:cs="Times New Roman"/>
        </w:rPr>
        <w:t>s</w:t>
      </w:r>
      <w:r w:rsidR="00254E4A">
        <w:rPr>
          <w:rFonts w:ascii="Calibri" w:eastAsia="Calibri" w:hAnsi="Calibri" w:cs="Times New Roman"/>
        </w:rPr>
        <w:t>,</w:t>
      </w:r>
      <w:r w:rsidR="00BD66C4">
        <w:t xml:space="preserve"> as </w:t>
      </w:r>
      <w:r w:rsidR="00BD66C4" w:rsidRPr="00BD66C4">
        <w:rPr>
          <w:rFonts w:ascii="Calibri" w:eastAsia="Calibri" w:hAnsi="Calibri" w:cs="Times New Roman"/>
        </w:rPr>
        <w:t>has been suggested</w:t>
      </w:r>
      <w:r w:rsidR="00BD66C4">
        <w:t xml:space="preserve"> in </w:t>
      </w:r>
      <w:r w:rsidR="00F96033">
        <w:fldChar w:fldCharType="begin"/>
      </w:r>
      <w:r w:rsidR="00D45DF1">
        <w:instrText xml:space="preserve"> ADDIN EN.CITE &lt;EndNote&gt;&lt;Cite&gt;&lt;Author&gt;Wieczorek&lt;/Author&gt;&lt;Year&gt;1991&lt;/Year&gt;&lt;RecNum&gt;1521&lt;/RecNum&gt;&lt;DisplayText&gt;[16]&lt;/DisplayText&gt;&lt;record&gt;&lt;rec-number&gt;1521&lt;/rec-number&gt;&lt;foreign-keys&gt;&lt;key app="EN" db-id="vedfrpv5cvtxaiez5xqxpst7dzfr9vpwas0d"&gt;1521&lt;/key&gt;&lt;/foreign-keys&gt;&lt;ref-type name="Journal Article"&gt;17&lt;/ref-type&gt;&lt;contributors&gt;&lt;authors&gt;&lt;author&gt;Wieczorek, E.&lt;/author&gt;&lt;author&gt;Kochman, M.&lt;/author&gt;&lt;/authors&gt;&lt;/contributors&gt;&lt;titles&gt;&lt;title&gt;&lt;style face="normal" font="default" size="100%"&gt;Conformational change of the haemolymph juvenile-hormone-binding protein from &lt;/style&gt;&lt;style face="italic" font="default" size="100%"&gt;Galleria mellonella&lt;/style&gt;&lt;style face="normal" font="default" size="100%"&gt; (L)&lt;/style&gt;&lt;/title&gt;&lt;secondary-title&gt;Eur. J. Biochem.&lt;/secondary-title&gt;&lt;/titles&gt;&lt;periodical&gt;&lt;full-title&gt;Eur. J. Biochem.&lt;/full-title&gt;&lt;/periodical&gt;&lt;pages&gt;347-353&lt;/pages&gt;&lt;volume&gt;201&lt;/volume&gt;&lt;number&gt;2&lt;/number&gt;&lt;keywords&gt;&lt;keyword&gt;Animal&lt;/keyword&gt;&lt;keyword&gt;Carboxypeptidases/chemistry&lt;/keyword&gt;&lt;keyword&gt;Carrier Proteins/antagonists &amp;amp; inhibitors/*metabolism&lt;/keyword&gt;&lt;keyword&gt;Chymotrypsin/chemistry&lt;/keyword&gt;&lt;keyword&gt;Cross-Linking Reagents&lt;/keyword&gt;&lt;keyword&gt;Electrophoresis, Polyacrylamide Gel&lt;/keyword&gt;&lt;keyword&gt;Hemolymph/*chemistry&lt;/keyword&gt;&lt;keyword&gt;Hydrolysis&lt;/keyword&gt;&lt;keyword&gt;Juvenile Hormones/*metabolism&lt;/keyword&gt;&lt;keyword&gt;Lepidoptera&lt;/keyword&gt;&lt;keyword&gt;Protein Conformation&lt;/keyword&gt;&lt;keyword&gt;Subtilisins/chemistry&lt;/keyword&gt;&lt;keyword&gt;Support, Non-U.S. Gov&amp;apos;t&lt;/keyword&gt;&lt;keyword&gt;Trypsin/chemistry&lt;/keyword&gt;&lt;keyword&gt;Ultracentrifugation&lt;/keyword&gt;&lt;/keywords&gt;&lt;dates&gt;&lt;year&gt;1991&lt;/year&gt;&lt;/dates&gt;&lt;label&gt;92037587&lt;/label&gt;&lt;urls&gt;&lt;/urls&gt;&lt;/record&gt;&lt;/Cite&gt;&lt;/EndNote&gt;</w:instrText>
      </w:r>
      <w:r w:rsidR="00F96033">
        <w:fldChar w:fldCharType="separate"/>
      </w:r>
      <w:r w:rsidR="00D45DF1">
        <w:rPr>
          <w:noProof/>
        </w:rPr>
        <w:t>[</w:t>
      </w:r>
      <w:hyperlink w:anchor="_ENREF_16" w:tooltip="Wieczorek, 1991 #1521" w:history="1">
        <w:r w:rsidR="00AD079D">
          <w:rPr>
            <w:noProof/>
          </w:rPr>
          <w:t>16</w:t>
        </w:r>
      </w:hyperlink>
      <w:r w:rsidR="00D45DF1">
        <w:rPr>
          <w:noProof/>
        </w:rPr>
        <w:t>]</w:t>
      </w:r>
      <w:r w:rsidR="00F96033">
        <w:fldChar w:fldCharType="end"/>
      </w:r>
      <w:r w:rsidR="00BD66C4">
        <w:t>.</w:t>
      </w:r>
      <w:r w:rsidR="00AC15B6">
        <w:rPr>
          <w:rFonts w:cstheme="minorHAnsi"/>
        </w:rPr>
        <w:t xml:space="preserve"> </w:t>
      </w:r>
      <w:r w:rsidR="00AC15B6" w:rsidRPr="00CC7F29">
        <w:rPr>
          <w:rFonts w:ascii="Calibri" w:eastAsia="Calibri" w:hAnsi="Calibri" w:cs="Calibri"/>
        </w:rPr>
        <w:t xml:space="preserve">There </w:t>
      </w:r>
      <w:r w:rsidR="000478C0">
        <w:rPr>
          <w:rFonts w:ascii="Calibri" w:eastAsia="Calibri" w:hAnsi="Calibri" w:cs="Calibri"/>
        </w:rPr>
        <w:t>are</w:t>
      </w:r>
      <w:r w:rsidR="00AC15B6" w:rsidRPr="00CC7F29">
        <w:rPr>
          <w:rFonts w:ascii="Calibri" w:eastAsia="Calibri" w:hAnsi="Calibri" w:cs="Calibri"/>
        </w:rPr>
        <w:t xml:space="preserve"> no Met </w:t>
      </w:r>
      <w:r w:rsidR="00AC15B6">
        <w:rPr>
          <w:rFonts w:ascii="Calibri" w:eastAsia="Calibri" w:hAnsi="Calibri" w:cs="Calibri"/>
        </w:rPr>
        <w:t>and</w:t>
      </w:r>
      <w:r w:rsidR="00AC15B6" w:rsidRPr="00CC7F29">
        <w:rPr>
          <w:rFonts w:ascii="Calibri" w:eastAsia="Calibri" w:hAnsi="Calibri" w:cs="Calibri"/>
        </w:rPr>
        <w:t xml:space="preserve"> </w:t>
      </w:r>
      <w:proofErr w:type="spellStart"/>
      <w:r w:rsidR="00AC15B6" w:rsidRPr="00CC7F29">
        <w:rPr>
          <w:rFonts w:ascii="Calibri" w:eastAsia="Calibri" w:hAnsi="Calibri" w:cs="Calibri"/>
        </w:rPr>
        <w:t>Trp</w:t>
      </w:r>
      <w:proofErr w:type="spellEnd"/>
      <w:r w:rsidR="00AC15B6" w:rsidRPr="00CC7F29">
        <w:rPr>
          <w:rFonts w:ascii="Calibri" w:eastAsia="Calibri" w:hAnsi="Calibri" w:cs="Calibri"/>
        </w:rPr>
        <w:t xml:space="preserve"> residues in the </w:t>
      </w:r>
      <w:r w:rsidR="00AC15B6" w:rsidRPr="00CC7F29">
        <w:rPr>
          <w:rFonts w:ascii="Calibri" w:eastAsia="Calibri" w:hAnsi="Calibri" w:cs="Calibri"/>
          <w:i/>
        </w:rPr>
        <w:t>G. </w:t>
      </w:r>
      <w:proofErr w:type="spellStart"/>
      <w:r w:rsidR="00AC15B6" w:rsidRPr="00CC7F29">
        <w:rPr>
          <w:rFonts w:ascii="Calibri" w:eastAsia="Calibri" w:hAnsi="Calibri" w:cs="Calibri"/>
          <w:i/>
        </w:rPr>
        <w:t>mellonella</w:t>
      </w:r>
      <w:proofErr w:type="spellEnd"/>
      <w:r w:rsidR="00AC15B6" w:rsidRPr="00CC7F29">
        <w:rPr>
          <w:rFonts w:ascii="Calibri" w:eastAsia="Calibri" w:hAnsi="Calibri" w:cs="Calibri"/>
        </w:rPr>
        <w:t xml:space="preserve"> JHBP sequence</w:t>
      </w:r>
      <w:r w:rsidR="00AC15B6">
        <w:rPr>
          <w:rFonts w:ascii="Calibri" w:eastAsia="Calibri" w:hAnsi="Calibri" w:cs="Calibri"/>
        </w:rPr>
        <w:t xml:space="preserve"> </w:t>
      </w:r>
      <w:r w:rsidR="00F96033">
        <w:rPr>
          <w:rFonts w:ascii="Calibri" w:eastAsia="Calibri" w:hAnsi="Calibri" w:cs="Calibri"/>
        </w:rPr>
        <w:fldChar w:fldCharType="begin"/>
      </w:r>
      <w:r w:rsidR="001F6434">
        <w:rPr>
          <w:rFonts w:ascii="Calibri" w:eastAsia="Calibri" w:hAnsi="Calibri" w:cs="Calibri"/>
        </w:rPr>
        <w:instrText xml:space="preserve"> ADDIN EN.CITE &lt;EndNote&gt;&lt;Cite&gt;&lt;Author&gt;Rodriguez Parkitna&lt;/Author&gt;&lt;Year&gt;2002&lt;/Year&gt;&lt;RecNum&gt;1172&lt;/RecNum&gt;&lt;DisplayText&gt;[11]&lt;/DisplayText&gt;&lt;record&gt;&lt;rec-number&gt;1172&lt;/rec-number&gt;&lt;foreign-keys&gt;&lt;key app="EN" db-id="vedfrpv5cvtxaiez5xqxpst7dzfr9vpwas0d"&gt;1172&lt;/key&gt;&lt;/foreign-keys&gt;&lt;ref-type name="Journal Article"&gt;17&lt;/ref-type&gt;&lt;contributors&gt;&lt;authors&gt;&lt;author&gt;Rodriguez Parkitna, J.M.&lt;/author&gt;&lt;author&gt;Ożyhar, A.&lt;/author&gt;&lt;author&gt;&lt;style face="normal" font="default" size="100%"&gt;Wi&lt;/style&gt;&lt;style face="normal" font="default" charset="238" size="100%"&gt;ś&lt;/style&gt;&lt;style face="normal" font="default" size="100%"&gt;niewski, J.R.&lt;/style&gt;&lt;/author&gt;&lt;author&gt;Kochman, M.&lt;/author&gt;&lt;/authors&gt;&lt;/contributors&gt;&lt;titles&gt;&lt;title&gt;&lt;style face="normal" font="default" size="100%"&gt;Cloning and sequence analysis of &lt;/style&gt;&lt;style face="italic" font="default" size="100%"&gt;Galleria mellonella&lt;/style&gt;&lt;style face="normal" font="default" size="100%"&gt; juvenile hormone binding protein&lt;/style&gt;&lt;style face="normal" font="default" charset="238" size="100%"&gt; &lt;/style&gt;&lt;style face="normal" font="default" size="100%"&gt;-&lt;/style&gt;&lt;style face="normal" font="default" charset="238" size="100%"&gt; &lt;/style&gt;&lt;style face="normal" font="default" size="100%"&gt;a search for ancestors and relatives&lt;/style&gt;&lt;/title&gt;&lt;secondary-title&gt;&lt;style face="normal" font="default" size="100%"&gt;Biol&lt;/style&gt;&lt;style face="normal" font="default" charset="238" size="100%"&gt;.&lt;/style&gt;&lt;style face="normal" font="default" size="100%"&gt; Chem&lt;/style&gt;&lt;style face="normal" font="default" charset="238" size="100%"&gt;.&lt;/style&gt;&lt;/secondary-title&gt;&lt;short-title&gt;Biol. Chem.&lt;/short-title&gt;&lt;/titles&gt;&lt;periodical&gt;&lt;full-title&gt;Biol. Chem.&lt;/full-title&gt;&lt;/periodical&gt;&lt;pages&gt;1343-55&lt;/pages&gt;&lt;volume&gt;383&lt;/volume&gt;&lt;number&gt;9&lt;/number&gt;&lt;keywords&gt;&lt;keyword&gt;Acetates/me [Metabolism]&lt;/keyword&gt;&lt;keyword&gt;Animal&lt;/keyword&gt;&lt;keyword&gt;Beetles/ah [Anatomy &amp;amp; Histology]&lt;/keyword&gt;&lt;keyword&gt;Beetles/ge [Genetics]&lt;/keyword&gt;&lt;keyword&gt;*Beetl001 12437127&lt;/keyword&gt;&lt;/keywords&gt;&lt;dates&gt;&lt;year&gt;2002&lt;/year&gt;&lt;/dates&gt;&lt;urls&gt;&lt;/urls&gt;&lt;/record&gt;&lt;/Cite&gt;&lt;/EndNote&gt;</w:instrText>
      </w:r>
      <w:r w:rsidR="00F96033">
        <w:rPr>
          <w:rFonts w:ascii="Calibri" w:eastAsia="Calibri" w:hAnsi="Calibri" w:cs="Calibri"/>
        </w:rPr>
        <w:fldChar w:fldCharType="separate"/>
      </w:r>
      <w:r w:rsidR="001F6434">
        <w:rPr>
          <w:rFonts w:ascii="Calibri" w:eastAsia="Calibri" w:hAnsi="Calibri" w:cs="Calibri"/>
          <w:noProof/>
        </w:rPr>
        <w:t>[</w:t>
      </w:r>
      <w:hyperlink w:anchor="_ENREF_11" w:tooltip="Rodriguez Parkitna, 2002 #1172" w:history="1">
        <w:r w:rsidR="00AD079D">
          <w:rPr>
            <w:rFonts w:ascii="Calibri" w:eastAsia="Calibri" w:hAnsi="Calibri" w:cs="Calibri"/>
            <w:noProof/>
          </w:rPr>
          <w:t>11</w:t>
        </w:r>
      </w:hyperlink>
      <w:r w:rsidR="001F6434">
        <w:rPr>
          <w:rFonts w:ascii="Calibri" w:eastAsia="Calibri" w:hAnsi="Calibri" w:cs="Calibri"/>
          <w:noProof/>
        </w:rPr>
        <w:t>]</w:t>
      </w:r>
      <w:r w:rsidR="00F96033">
        <w:rPr>
          <w:rFonts w:ascii="Calibri" w:eastAsia="Calibri" w:hAnsi="Calibri" w:cs="Calibri"/>
        </w:rPr>
        <w:fldChar w:fldCharType="end"/>
      </w:r>
      <w:r w:rsidR="00AC15B6" w:rsidRPr="00CC7F29">
        <w:rPr>
          <w:rFonts w:ascii="Calibri" w:eastAsia="Calibri" w:hAnsi="Calibri" w:cs="Calibri"/>
        </w:rPr>
        <w:t>.</w:t>
      </w:r>
      <w:r w:rsidR="00AC15B6" w:rsidRPr="00CC7F29">
        <w:rPr>
          <w:rFonts w:cs="Calibri"/>
        </w:rPr>
        <w:t xml:space="preserve"> </w:t>
      </w:r>
      <w:r w:rsidR="000478C0">
        <w:t>From out of the</w:t>
      </w:r>
      <w:r w:rsidR="000B0748">
        <w:t xml:space="preserve"> ten tyrosine residues </w:t>
      </w:r>
      <w:r w:rsidR="000642E1">
        <w:t xml:space="preserve">present </w:t>
      </w:r>
      <w:r w:rsidR="000B0748">
        <w:t>in the JHBP</w:t>
      </w:r>
      <w:r w:rsidR="000642E1">
        <w:t xml:space="preserve"> molecule s</w:t>
      </w:r>
      <w:r w:rsidR="00FE3B50">
        <w:t xml:space="preserve">even </w:t>
      </w:r>
      <w:r w:rsidR="000478C0">
        <w:t>are</w:t>
      </w:r>
      <w:r w:rsidR="000B0748" w:rsidRPr="000B0748">
        <w:t xml:space="preserve"> located </w:t>
      </w:r>
      <w:r w:rsidR="00FE3B50">
        <w:t xml:space="preserve">near </w:t>
      </w:r>
      <w:r w:rsidR="000B0748" w:rsidRPr="000B0748">
        <w:t xml:space="preserve">the W cavity, </w:t>
      </w:r>
      <w:r w:rsidR="00E4374A" w:rsidRPr="00E4374A">
        <w:t xml:space="preserve">as </w:t>
      </w:r>
      <w:r w:rsidR="00E4374A">
        <w:t>shown</w:t>
      </w:r>
      <w:r w:rsidR="00F96B5F">
        <w:t xml:space="preserve"> by </w:t>
      </w:r>
      <w:r w:rsidR="00F96B5F">
        <w:lastRenderedPageBreak/>
        <w:t>the high-</w:t>
      </w:r>
      <w:r w:rsidR="00E4374A" w:rsidRPr="00E4374A">
        <w:t>resolution crystal structure</w:t>
      </w:r>
      <w:r w:rsidR="000478C0">
        <w:t>, and</w:t>
      </w:r>
      <w:r w:rsidR="00E4374A">
        <w:t xml:space="preserve"> </w:t>
      </w:r>
      <w:r w:rsidR="000B0748" w:rsidRPr="000B0748">
        <w:t xml:space="preserve">two of them </w:t>
      </w:r>
      <w:r w:rsidR="008076E1" w:rsidRPr="00FE6A5B">
        <w:t xml:space="preserve">are </w:t>
      </w:r>
      <w:r w:rsidR="00FE6A5B">
        <w:t>located</w:t>
      </w:r>
      <w:r w:rsidR="008076E1">
        <w:t xml:space="preserve"> inside</w:t>
      </w:r>
      <w:r w:rsidR="00E4374A">
        <w:t xml:space="preserve"> </w:t>
      </w:r>
      <w:r w:rsidR="00F96033">
        <w:fldChar w:fldCharType="begin">
          <w:fldData xml:space="preserve">PEVuZE5vdGU+PENpdGU+PEF1dGhvcj5Lb2xvZHppZWpjenlrPC9BdXRob3I+PFllYXI+MjAwODwv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</w:fldData>
        </w:fldChar>
      </w:r>
      <w:r w:rsidR="00D45DF1">
        <w:instrText xml:space="preserve"> ADDIN EN.CITE </w:instrText>
      </w:r>
      <w:r w:rsidR="00D45DF1">
        <w:fldChar w:fldCharType="begin">
          <w:fldData xml:space="preserve">PEVuZE5vdGU+PENpdGU+PEF1dGhvcj5Lb2xvZHppZWpjenlrPC9BdXRob3I+PFllYXI+MjAwODwv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</w:fldData>
        </w:fldChar>
      </w:r>
      <w:r w:rsidR="00D45DF1">
        <w:instrText xml:space="preserve"> ADDIN EN.CITE.DATA </w:instrText>
      </w:r>
      <w:r w:rsidR="00D45DF1">
        <w:fldChar w:fldCharType="end"/>
      </w:r>
      <w:r w:rsidR="00F96033">
        <w:fldChar w:fldCharType="separate"/>
      </w:r>
      <w:r w:rsidR="00D45DF1">
        <w:rPr>
          <w:noProof/>
        </w:rPr>
        <w:t>[</w:t>
      </w:r>
      <w:hyperlink w:anchor="_ENREF_15" w:tooltip="Kolodziejczyk, 2008 #2991" w:history="1">
        <w:r w:rsidR="00AD079D">
          <w:rPr>
            <w:noProof/>
          </w:rPr>
          <w:t>15</w:t>
        </w:r>
      </w:hyperlink>
      <w:r w:rsidR="00D45DF1">
        <w:rPr>
          <w:noProof/>
        </w:rPr>
        <w:t>]</w:t>
      </w:r>
      <w:r w:rsidR="00F96033">
        <w:fldChar w:fldCharType="end"/>
      </w:r>
      <w:r w:rsidR="00E4374A">
        <w:t>.</w:t>
      </w:r>
      <w:r w:rsidR="00E4374A" w:rsidRPr="00E4374A">
        <w:t xml:space="preserve"> </w:t>
      </w:r>
      <w:r w:rsidR="00E4374A">
        <w:t xml:space="preserve">Due to </w:t>
      </w:r>
      <w:r w:rsidR="00556059">
        <w:t xml:space="preserve">the </w:t>
      </w:r>
      <w:r w:rsidR="00E4374A">
        <w:t xml:space="preserve">absence of </w:t>
      </w:r>
      <w:r w:rsidR="002149C1">
        <w:t>W</w:t>
      </w:r>
      <w:r w:rsidR="00986416">
        <w:t xml:space="preserve"> residues in </w:t>
      </w:r>
      <w:r w:rsidR="00205CC3">
        <w:t xml:space="preserve">the </w:t>
      </w:r>
      <w:r w:rsidR="00986416">
        <w:t>JHBP molecule</w:t>
      </w:r>
      <w:r w:rsidR="00E4374A">
        <w:t xml:space="preserve">, </w:t>
      </w:r>
      <w:r w:rsidR="00205CC3">
        <w:t xml:space="preserve">the </w:t>
      </w:r>
      <w:r w:rsidR="002149C1">
        <w:t>Y</w:t>
      </w:r>
      <w:r w:rsidR="00E4374A">
        <w:t xml:space="preserve"> </w:t>
      </w:r>
      <w:r w:rsidR="00986416">
        <w:t xml:space="preserve">and </w:t>
      </w:r>
      <w:r w:rsidR="002149C1">
        <w:t>F</w:t>
      </w:r>
      <w:r w:rsidR="00986416">
        <w:t xml:space="preserve"> </w:t>
      </w:r>
      <w:r w:rsidR="00E4374A">
        <w:t>residues</w:t>
      </w:r>
      <w:r w:rsidR="00E4374A" w:rsidRPr="00FE3B50">
        <w:t xml:space="preserve"> </w:t>
      </w:r>
      <w:r w:rsidR="00205CC3">
        <w:t>are the main contributors of the</w:t>
      </w:r>
      <w:r w:rsidR="00E4374A" w:rsidRPr="00FE3B50">
        <w:t xml:space="preserve"> ultraviolet fluo</w:t>
      </w:r>
      <w:r w:rsidR="00E4374A">
        <w:t>rescence</w:t>
      </w:r>
      <w:r w:rsidR="00205CC3">
        <w:t xml:space="preserve"> of JHBP</w:t>
      </w:r>
      <w:r w:rsidR="00E4374A">
        <w:t>.</w:t>
      </w:r>
    </w:p>
    <w:p w:rsidR="0034228D" w:rsidRPr="00CC7F29" w:rsidRDefault="00117848" w:rsidP="00FC5F7B">
      <w:pPr>
        <w:spacing w:after="0" w:line="480" w:lineRule="auto"/>
        <w:jc w:val="both"/>
      </w:pPr>
      <w:r w:rsidRPr="00CC7F29">
        <w:tab/>
      </w:r>
      <w:r w:rsidR="002A4638">
        <w:t>W</w:t>
      </w:r>
      <w:r w:rsidR="00DE72E7" w:rsidRPr="0034228D">
        <w:rPr>
          <w:rFonts w:cs="Calibri"/>
        </w:rPr>
        <w:t xml:space="preserve">e have investigated </w:t>
      </w:r>
      <w:r w:rsidR="004373F0">
        <w:rPr>
          <w:rFonts w:cs="Calibri"/>
        </w:rPr>
        <w:t xml:space="preserve">the </w:t>
      </w:r>
      <w:r w:rsidR="00DE72E7" w:rsidRPr="0034228D">
        <w:rPr>
          <w:rFonts w:cs="Calibri"/>
        </w:rPr>
        <w:t>spectroscopic properties of JHBP</w:t>
      </w:r>
      <w:r w:rsidR="00DE72E7">
        <w:t xml:space="preserve"> samples and </w:t>
      </w:r>
      <w:r w:rsidR="00EE020E" w:rsidRPr="00CC7F29">
        <w:rPr>
          <w:rFonts w:cs="Calibri"/>
        </w:rPr>
        <w:t xml:space="preserve">found that </w:t>
      </w:r>
      <w:r w:rsidR="00DE72E7">
        <w:rPr>
          <w:rFonts w:cs="Calibri"/>
        </w:rPr>
        <w:t>they differ significantly</w:t>
      </w:r>
      <w:r w:rsidR="008F5315" w:rsidRPr="008F5315">
        <w:rPr>
          <w:rFonts w:cs="Calibri"/>
        </w:rPr>
        <w:t xml:space="preserve"> </w:t>
      </w:r>
      <w:r w:rsidR="00EE020E" w:rsidRPr="00CC7F29">
        <w:rPr>
          <w:rFonts w:cs="Calibri"/>
        </w:rPr>
        <w:t>from those reported for a</w:t>
      </w:r>
      <w:r w:rsidR="00FA6114">
        <w:rPr>
          <w:rFonts w:cs="Calibri"/>
        </w:rPr>
        <w:t> </w:t>
      </w:r>
      <w:r w:rsidR="00EE020E" w:rsidRPr="00CC7F29">
        <w:rPr>
          <w:rFonts w:cs="Calibri"/>
        </w:rPr>
        <w:t xml:space="preserve">number of simple proteins which do not contain </w:t>
      </w:r>
      <w:r w:rsidR="002149C1">
        <w:rPr>
          <w:rFonts w:cs="Calibri"/>
        </w:rPr>
        <w:t xml:space="preserve">W </w:t>
      </w:r>
      <w:r w:rsidR="00EE020E" w:rsidRPr="00CC7F29">
        <w:rPr>
          <w:rFonts w:cs="Calibri"/>
        </w:rPr>
        <w:t>residues.</w:t>
      </w:r>
      <w:r w:rsidR="00A65BFB" w:rsidRPr="00CC7F29">
        <w:rPr>
          <w:rFonts w:cs="Calibri"/>
        </w:rPr>
        <w:t xml:space="preserve"> The aim of </w:t>
      </w:r>
      <w:r w:rsidR="004373F0">
        <w:rPr>
          <w:rFonts w:cs="Calibri"/>
        </w:rPr>
        <w:t>our work was</w:t>
      </w:r>
      <w:r w:rsidR="00A65BFB" w:rsidRPr="00CC7F29">
        <w:rPr>
          <w:rFonts w:cs="Calibri"/>
        </w:rPr>
        <w:t xml:space="preserve"> to gain deeper insight into the </w:t>
      </w:r>
      <w:r w:rsidR="00B6430E">
        <w:rPr>
          <w:rFonts w:cs="Calibri"/>
        </w:rPr>
        <w:t xml:space="preserve">distinct </w:t>
      </w:r>
      <w:r w:rsidR="00A65BFB" w:rsidRPr="00CC7F29">
        <w:rPr>
          <w:rFonts w:cs="Calibri"/>
        </w:rPr>
        <w:t xml:space="preserve">JHBP </w:t>
      </w:r>
      <w:r w:rsidR="00B6430E">
        <w:rPr>
          <w:rFonts w:cs="Calibri"/>
        </w:rPr>
        <w:t>optical features</w:t>
      </w:r>
      <w:r w:rsidR="00A65BFB" w:rsidRPr="00CC7F29">
        <w:rPr>
          <w:rFonts w:cs="Calibri"/>
        </w:rPr>
        <w:t xml:space="preserve"> encompassing </w:t>
      </w:r>
      <w:r w:rsidR="004373F0">
        <w:rPr>
          <w:rFonts w:cs="Calibri"/>
        </w:rPr>
        <w:t xml:space="preserve">the </w:t>
      </w:r>
      <w:r w:rsidR="00A65BFB" w:rsidRPr="00CC7F29">
        <w:rPr>
          <w:rFonts w:cs="Calibri"/>
        </w:rPr>
        <w:t xml:space="preserve">appearance of </w:t>
      </w:r>
      <w:r w:rsidR="00F677F2" w:rsidRPr="00CC7F29">
        <w:rPr>
          <w:rFonts w:cs="Calibri"/>
        </w:rPr>
        <w:t>a</w:t>
      </w:r>
      <w:r w:rsidR="00FA6114">
        <w:rPr>
          <w:rFonts w:cs="Calibri"/>
        </w:rPr>
        <w:t> </w:t>
      </w:r>
      <w:r w:rsidR="00F677F2" w:rsidRPr="00CC7F29">
        <w:rPr>
          <w:rFonts w:cs="Calibri"/>
        </w:rPr>
        <w:t xml:space="preserve">minor </w:t>
      </w:r>
      <w:r w:rsidR="002A4638">
        <w:rPr>
          <w:rFonts w:cs="Calibri"/>
        </w:rPr>
        <w:t xml:space="preserve">UV </w:t>
      </w:r>
      <w:r w:rsidR="00F677F2" w:rsidRPr="00CC7F29">
        <w:rPr>
          <w:rFonts w:cs="Calibri"/>
        </w:rPr>
        <w:t xml:space="preserve">absorption </w:t>
      </w:r>
      <w:r w:rsidR="00B6430E">
        <w:rPr>
          <w:rFonts w:cs="Calibri"/>
        </w:rPr>
        <w:t>peak</w:t>
      </w:r>
      <w:r w:rsidR="00F677F2" w:rsidRPr="00CC7F29">
        <w:rPr>
          <w:rFonts w:cs="Calibri"/>
        </w:rPr>
        <w:t xml:space="preserve"> in the </w:t>
      </w:r>
      <w:r w:rsidR="00B6430E">
        <w:rPr>
          <w:rFonts w:cs="Calibri"/>
        </w:rPr>
        <w:t>range</w:t>
      </w:r>
      <w:r w:rsidR="00F677F2" w:rsidRPr="00CC7F29">
        <w:rPr>
          <w:rFonts w:cs="Calibri"/>
        </w:rPr>
        <w:t xml:space="preserve"> between 310</w:t>
      </w:r>
      <w:r w:rsidR="009A5612">
        <w:rPr>
          <w:rFonts w:cs="Calibri"/>
        </w:rPr>
        <w:t> </w:t>
      </w:r>
      <w:r w:rsidR="00F677F2" w:rsidRPr="00CC7F29">
        <w:rPr>
          <w:rFonts w:cs="Calibri"/>
        </w:rPr>
        <w:t>nm and 340</w:t>
      </w:r>
      <w:r w:rsidR="009A5612">
        <w:rPr>
          <w:rFonts w:cs="Calibri"/>
        </w:rPr>
        <w:t> </w:t>
      </w:r>
      <w:r w:rsidR="00F677F2" w:rsidRPr="00CC7F29">
        <w:rPr>
          <w:rFonts w:cs="Calibri"/>
        </w:rPr>
        <w:t>nm</w:t>
      </w:r>
      <w:r w:rsidR="00AE3367">
        <w:rPr>
          <w:rFonts w:cs="Calibri"/>
        </w:rPr>
        <w:t>,</w:t>
      </w:r>
      <w:r w:rsidR="00F677F2" w:rsidRPr="00CC7F29">
        <w:rPr>
          <w:rFonts w:cs="Calibri"/>
        </w:rPr>
        <w:t xml:space="preserve"> </w:t>
      </w:r>
      <w:r w:rsidR="000D275D" w:rsidRPr="00CC7F29">
        <w:rPr>
          <w:rFonts w:cs="Calibri"/>
        </w:rPr>
        <w:t>a</w:t>
      </w:r>
      <w:r w:rsidR="00F677F2" w:rsidRPr="00CC7F29">
        <w:rPr>
          <w:rFonts w:cs="Calibri"/>
        </w:rPr>
        <w:t xml:space="preserve">s well as </w:t>
      </w:r>
      <w:r w:rsidR="00A65BFB" w:rsidRPr="00CC7F29">
        <w:rPr>
          <w:rFonts w:cs="Calibri"/>
        </w:rPr>
        <w:t>additional fluorescence with a</w:t>
      </w:r>
      <w:r w:rsidR="00FA6114">
        <w:rPr>
          <w:rFonts w:cs="Calibri"/>
        </w:rPr>
        <w:t> </w:t>
      </w:r>
      <w:r w:rsidR="00A65BFB" w:rsidRPr="00CC7F29">
        <w:rPr>
          <w:rFonts w:cs="Calibri"/>
        </w:rPr>
        <w:t xml:space="preserve">maximum </w:t>
      </w:r>
      <w:r w:rsidR="00E809E3">
        <w:rPr>
          <w:rFonts w:cs="Calibri"/>
        </w:rPr>
        <w:t>at</w:t>
      </w:r>
      <w:r w:rsidR="00A65BFB" w:rsidRPr="00CC7F29">
        <w:rPr>
          <w:rFonts w:cs="Calibri"/>
        </w:rPr>
        <w:t xml:space="preserve"> 420</w:t>
      </w:r>
      <w:r w:rsidR="009A5612">
        <w:rPr>
          <w:rFonts w:cs="Calibri"/>
        </w:rPr>
        <w:t> </w:t>
      </w:r>
      <w:r w:rsidR="00A65BFB" w:rsidRPr="00CC7F29">
        <w:rPr>
          <w:rFonts w:cs="Calibri"/>
        </w:rPr>
        <w:t>nm</w:t>
      </w:r>
      <w:r w:rsidR="00421659" w:rsidRPr="00CC7F29">
        <w:rPr>
          <w:rFonts w:cs="Calibri"/>
        </w:rPr>
        <w:t xml:space="preserve">. </w:t>
      </w:r>
      <w:r w:rsidR="00DE72E7" w:rsidRPr="00DE72E7">
        <w:t xml:space="preserve">Here, we present </w:t>
      </w:r>
      <w:r w:rsidR="004072DC" w:rsidRPr="00CC7F29">
        <w:t>data</w:t>
      </w:r>
      <w:r w:rsidR="00FC5F7B" w:rsidRPr="00CC7F29">
        <w:t xml:space="preserve"> </w:t>
      </w:r>
      <w:r w:rsidR="004373F0">
        <w:t xml:space="preserve">that </w:t>
      </w:r>
      <w:r w:rsidR="004072DC" w:rsidRPr="00CC7F29">
        <w:t xml:space="preserve">show </w:t>
      </w:r>
      <w:r w:rsidR="00FC5F7B" w:rsidRPr="00CC7F29">
        <w:t xml:space="preserve">two </w:t>
      </w:r>
      <w:proofErr w:type="spellStart"/>
      <w:r w:rsidR="00FC5F7B" w:rsidRPr="00CC7F29">
        <w:t>tyrosyl</w:t>
      </w:r>
      <w:proofErr w:type="spellEnd"/>
      <w:r w:rsidR="00F0117A" w:rsidRPr="00CC7F29">
        <w:t xml:space="preserve"> side </w:t>
      </w:r>
      <w:r w:rsidR="004072DC" w:rsidRPr="00CC7F29">
        <w:t xml:space="preserve">chains </w:t>
      </w:r>
      <w:r w:rsidR="00AE3367">
        <w:t xml:space="preserve">that </w:t>
      </w:r>
      <w:r w:rsidR="004373F0">
        <w:t>bec</w:t>
      </w:r>
      <w:r w:rsidR="00AE3367">
        <w:t>a</w:t>
      </w:r>
      <w:r w:rsidR="004373F0">
        <w:t>m</w:t>
      </w:r>
      <w:r w:rsidR="00AE3367">
        <w:t>e</w:t>
      </w:r>
      <w:r w:rsidR="004373F0">
        <w:t xml:space="preserve"> oxidized </w:t>
      </w:r>
      <w:r w:rsidR="00641974">
        <w:t>in</w:t>
      </w:r>
      <w:r w:rsidR="004373F0">
        <w:t xml:space="preserve"> the JHBP</w:t>
      </w:r>
      <w:r w:rsidR="00641974">
        <w:t xml:space="preserve"> molecule</w:t>
      </w:r>
      <w:r w:rsidR="004373F0">
        <w:t xml:space="preserve"> </w:t>
      </w:r>
      <w:r w:rsidR="004373F0" w:rsidRPr="00F82493">
        <w:rPr>
          <w:rFonts w:ascii="Calibri" w:eastAsia="Calibri" w:hAnsi="Calibri" w:cs="Calibri"/>
        </w:rPr>
        <w:t xml:space="preserve">and </w:t>
      </w:r>
      <w:r w:rsidR="00FC5F7B" w:rsidRPr="00F82493">
        <w:t>contribut</w:t>
      </w:r>
      <w:r w:rsidR="004373F0" w:rsidRPr="00F82493">
        <w:t>e</w:t>
      </w:r>
      <w:r w:rsidR="00FC5F7B" w:rsidRPr="00F82493">
        <w:t xml:space="preserve"> to</w:t>
      </w:r>
      <w:r w:rsidR="00FC5F7B" w:rsidRPr="00CC7F29">
        <w:t xml:space="preserve"> the formation of </w:t>
      </w:r>
      <w:r w:rsidR="00641974">
        <w:t>Y-Y</w:t>
      </w:r>
      <w:r w:rsidR="00FC5F7B" w:rsidRPr="00CC7F29">
        <w:t xml:space="preserve"> (</w:t>
      </w:r>
      <w:proofErr w:type="spellStart"/>
      <w:r w:rsidR="00FC5F7B" w:rsidRPr="00CC7F29">
        <w:t>dityrosine</w:t>
      </w:r>
      <w:proofErr w:type="spellEnd"/>
      <w:r w:rsidR="00FC5F7B" w:rsidRPr="00CC7F29">
        <w:t>) bridges.</w:t>
      </w:r>
      <w:r w:rsidR="00F00582" w:rsidRPr="00CC7F29">
        <w:t xml:space="preserve"> </w:t>
      </w:r>
      <w:proofErr w:type="spellStart"/>
      <w:r w:rsidR="00AE3367">
        <w:t>D</w:t>
      </w:r>
      <w:r w:rsidR="00AC2BF0" w:rsidRPr="00CC7F29">
        <w:t>ityrosine</w:t>
      </w:r>
      <w:proofErr w:type="spellEnd"/>
      <w:r w:rsidR="00AC2BF0" w:rsidRPr="00CC7F29">
        <w:t xml:space="preserve"> (</w:t>
      </w:r>
      <w:r w:rsidR="00362B5C" w:rsidRPr="00CC7F29">
        <w:t>DT</w:t>
      </w:r>
      <w:r w:rsidR="00AC2BF0" w:rsidRPr="00CC7F29">
        <w:t>)</w:t>
      </w:r>
      <w:r w:rsidR="00F00582" w:rsidRPr="00CC7F29">
        <w:t xml:space="preserve"> bond formation </w:t>
      </w:r>
      <w:r w:rsidR="00AE3367">
        <w:t>either</w:t>
      </w:r>
      <w:r w:rsidR="00AE3367" w:rsidRPr="00CC7F29">
        <w:t xml:space="preserve"> </w:t>
      </w:r>
      <w:r w:rsidR="00F00582" w:rsidRPr="00CC7F29">
        <w:t xml:space="preserve">occurs spontaneously </w:t>
      </w:r>
      <w:r w:rsidR="004D03BC">
        <w:t>or</w:t>
      </w:r>
      <w:r w:rsidR="00F00582" w:rsidRPr="00CC7F29">
        <w:t xml:space="preserve"> </w:t>
      </w:r>
      <w:r w:rsidR="00AE3367">
        <w:t xml:space="preserve">it </w:t>
      </w:r>
      <w:r w:rsidR="005A3A47">
        <w:t xml:space="preserve">can by </w:t>
      </w:r>
      <w:r w:rsidR="00F00582" w:rsidRPr="00CC7F29">
        <w:t>induced by oxidative stress.</w:t>
      </w:r>
      <w:r w:rsidR="0034228D" w:rsidRPr="00CC7F29">
        <w:t xml:space="preserve"> </w:t>
      </w:r>
      <w:r w:rsidR="005A3A47">
        <w:t>T</w:t>
      </w:r>
      <w:r w:rsidR="0034228D" w:rsidRPr="00CC7F29">
        <w:t xml:space="preserve">wo critical </w:t>
      </w:r>
      <w:r w:rsidR="00641974">
        <w:t>Y</w:t>
      </w:r>
      <w:r w:rsidR="0034228D" w:rsidRPr="00CC7F29">
        <w:t xml:space="preserve"> residues</w:t>
      </w:r>
      <w:r w:rsidR="004D03BC">
        <w:t xml:space="preserve"> that</w:t>
      </w:r>
      <w:r w:rsidR="0034228D" w:rsidRPr="00CC7F29">
        <w:t xml:space="preserve"> </w:t>
      </w:r>
      <w:r w:rsidR="00B6411E" w:rsidRPr="00CC7F29">
        <w:rPr>
          <w:bCs/>
        </w:rPr>
        <w:t>participat</w:t>
      </w:r>
      <w:r w:rsidR="004D03BC">
        <w:rPr>
          <w:bCs/>
        </w:rPr>
        <w:t>e</w:t>
      </w:r>
      <w:r w:rsidR="00B6411E" w:rsidRPr="00CC7F29">
        <w:rPr>
          <w:bCs/>
        </w:rPr>
        <w:t xml:space="preserve"> in </w:t>
      </w:r>
      <w:r w:rsidR="004D03BC">
        <w:rPr>
          <w:bCs/>
        </w:rPr>
        <w:t xml:space="preserve">the </w:t>
      </w:r>
      <w:r w:rsidR="00AC2BF0" w:rsidRPr="00CC7F29">
        <w:rPr>
          <w:bCs/>
        </w:rPr>
        <w:t>DT</w:t>
      </w:r>
      <w:r w:rsidR="00B6411E" w:rsidRPr="00CC7F29">
        <w:rPr>
          <w:bCs/>
        </w:rPr>
        <w:t xml:space="preserve"> </w:t>
      </w:r>
      <w:r w:rsidR="00B6411E" w:rsidRPr="00CC7F29">
        <w:rPr>
          <w:rStyle w:val="shorttext"/>
        </w:rPr>
        <w:t xml:space="preserve">cross-linking </w:t>
      </w:r>
      <w:r w:rsidR="00B6411E" w:rsidRPr="00CC7F29">
        <w:rPr>
          <w:bCs/>
        </w:rPr>
        <w:t>formation</w:t>
      </w:r>
      <w:r w:rsidR="005A3A47">
        <w:rPr>
          <w:bCs/>
        </w:rPr>
        <w:t xml:space="preserve"> were defined</w:t>
      </w:r>
      <w:r w:rsidR="00B6411E" w:rsidRPr="00CC7F29">
        <w:rPr>
          <w:bCs/>
        </w:rPr>
        <w:t>.</w:t>
      </w:r>
    </w:p>
    <w:p w:rsidR="001A0122" w:rsidRDefault="001A0122" w:rsidP="00FC5F7B">
      <w:pPr>
        <w:spacing w:after="0" w:line="480" w:lineRule="auto"/>
        <w:jc w:val="both"/>
      </w:pPr>
    </w:p>
    <w:p w:rsidR="002149C1" w:rsidRPr="00CC7F29" w:rsidRDefault="002149C1" w:rsidP="00FC5F7B">
      <w:pPr>
        <w:spacing w:after="0" w:line="480" w:lineRule="auto"/>
        <w:jc w:val="both"/>
      </w:pPr>
    </w:p>
    <w:p w:rsidR="00330FF0" w:rsidRPr="00CC7F29" w:rsidRDefault="00EC47EE" w:rsidP="009A57A0">
      <w:pPr>
        <w:spacing w:after="0" w:line="480" w:lineRule="auto"/>
        <w:jc w:val="both"/>
        <w:rPr>
          <w:b/>
        </w:rPr>
      </w:pPr>
      <w:r>
        <w:rPr>
          <w:b/>
        </w:rPr>
        <w:t xml:space="preserve">2. </w:t>
      </w:r>
      <w:r w:rsidR="00330FF0" w:rsidRPr="00CC7F29">
        <w:rPr>
          <w:b/>
        </w:rPr>
        <w:t xml:space="preserve">Materials and </w:t>
      </w:r>
      <w:r w:rsidR="005D4393" w:rsidRPr="00CC7F29">
        <w:rPr>
          <w:b/>
        </w:rPr>
        <w:t>M</w:t>
      </w:r>
      <w:r w:rsidR="00330FF0" w:rsidRPr="00CC7F29">
        <w:rPr>
          <w:b/>
        </w:rPr>
        <w:t>ethods</w:t>
      </w:r>
    </w:p>
    <w:p w:rsidR="00330FF0" w:rsidRPr="00CC7F29" w:rsidRDefault="00330FF0" w:rsidP="009A57A0">
      <w:pPr>
        <w:spacing w:after="0" w:line="480" w:lineRule="auto"/>
        <w:jc w:val="both"/>
      </w:pPr>
    </w:p>
    <w:p w:rsidR="009A57A0" w:rsidRPr="00641974" w:rsidRDefault="00641974" w:rsidP="009A57A0">
      <w:pPr>
        <w:spacing w:after="0" w:line="480" w:lineRule="auto"/>
        <w:jc w:val="both"/>
        <w:rPr>
          <w:bCs/>
          <w:i/>
        </w:rPr>
      </w:pPr>
      <w:r>
        <w:rPr>
          <w:bCs/>
          <w:i/>
        </w:rPr>
        <w:t>2.1. Materials</w:t>
      </w:r>
    </w:p>
    <w:p w:rsidR="00330FF0" w:rsidRPr="00CC7F29" w:rsidRDefault="00453D95" w:rsidP="00003505">
      <w:pPr>
        <w:tabs>
          <w:tab w:val="left" w:pos="709"/>
        </w:tabs>
        <w:spacing w:after="0" w:line="480" w:lineRule="auto"/>
        <w:jc w:val="both"/>
        <w:rPr>
          <w:bCs/>
        </w:rPr>
      </w:pPr>
      <w:r>
        <w:rPr>
          <w:bCs/>
        </w:rPr>
        <w:tab/>
      </w:r>
      <w:r w:rsidR="00330FF0" w:rsidRPr="00CC7F29">
        <w:rPr>
          <w:bCs/>
        </w:rPr>
        <w:t>Juvenile hormone III (10</w:t>
      </w:r>
      <w:r w:rsidR="00330FF0" w:rsidRPr="00CC7F29">
        <w:rPr>
          <w:bCs/>
          <w:i/>
        </w:rPr>
        <w:t>R</w:t>
      </w:r>
      <w:r w:rsidR="00330FF0" w:rsidRPr="00CC7F29">
        <w:rPr>
          <w:bCs/>
        </w:rPr>
        <w:t>,</w:t>
      </w:r>
      <w:r w:rsidR="00330FF0" w:rsidRPr="00CC7F29">
        <w:rPr>
          <w:bCs/>
          <w:i/>
        </w:rPr>
        <w:t>S</w:t>
      </w:r>
      <w:r w:rsidR="00330FF0" w:rsidRPr="00CC7F29">
        <w:rPr>
          <w:bCs/>
        </w:rPr>
        <w:t xml:space="preserve">-JH III) was purchased from Sigma (USA). </w:t>
      </w:r>
      <w:proofErr w:type="spellStart"/>
      <w:r w:rsidR="00330FF0" w:rsidRPr="00CC7F29">
        <w:t>Endoproteinase</w:t>
      </w:r>
      <w:proofErr w:type="spellEnd"/>
      <w:r w:rsidR="00330FF0" w:rsidRPr="00CC7F29">
        <w:t xml:space="preserve"> </w:t>
      </w:r>
      <w:proofErr w:type="spellStart"/>
      <w:r w:rsidR="00330FF0" w:rsidRPr="00CC7F29">
        <w:t>Glu</w:t>
      </w:r>
      <w:proofErr w:type="spellEnd"/>
      <w:r w:rsidR="00330FF0" w:rsidRPr="00CC7F29">
        <w:t>-C</w:t>
      </w:r>
      <w:r w:rsidR="00330FF0" w:rsidRPr="00CC7F29">
        <w:rPr>
          <w:bCs/>
        </w:rPr>
        <w:t xml:space="preserve"> (sequencing grade) was </w:t>
      </w:r>
      <w:r w:rsidR="004503F9">
        <w:rPr>
          <w:bCs/>
        </w:rPr>
        <w:t xml:space="preserve">obtained </w:t>
      </w:r>
      <w:r w:rsidR="00330FF0" w:rsidRPr="00CC7F29">
        <w:rPr>
          <w:bCs/>
        </w:rPr>
        <w:t xml:space="preserve">from </w:t>
      </w:r>
      <w:proofErr w:type="spellStart"/>
      <w:r w:rsidR="00330FF0" w:rsidRPr="00CC7F29">
        <w:rPr>
          <w:bCs/>
        </w:rPr>
        <w:t>CalBiochem</w:t>
      </w:r>
      <w:proofErr w:type="spellEnd"/>
      <w:r w:rsidR="00330FF0" w:rsidRPr="00CC7F29">
        <w:rPr>
          <w:bCs/>
        </w:rPr>
        <w:t xml:space="preserve"> (USA).</w:t>
      </w:r>
      <w:r w:rsidR="00641974">
        <w:rPr>
          <w:bCs/>
        </w:rPr>
        <w:t xml:space="preserve"> </w:t>
      </w:r>
      <w:proofErr w:type="spellStart"/>
      <w:r w:rsidR="00641974" w:rsidRPr="00641974">
        <w:t>Dityrosine</w:t>
      </w:r>
      <w:proofErr w:type="spellEnd"/>
      <w:r w:rsidR="00641974" w:rsidRPr="00641974">
        <w:t xml:space="preserve"> was synthesized at </w:t>
      </w:r>
      <w:proofErr w:type="spellStart"/>
      <w:r w:rsidR="00641974" w:rsidRPr="00641974">
        <w:t>BioCentrum</w:t>
      </w:r>
      <w:proofErr w:type="spellEnd"/>
      <w:r w:rsidR="00641974" w:rsidRPr="00641974">
        <w:t xml:space="preserve"> Ltd. (</w:t>
      </w:r>
      <w:proofErr w:type="spellStart"/>
      <w:r w:rsidR="00641974" w:rsidRPr="00641974">
        <w:t>Kraków</w:t>
      </w:r>
      <w:proofErr w:type="spellEnd"/>
      <w:r w:rsidR="00641974" w:rsidRPr="00641974">
        <w:t xml:space="preserve">, Poland) from </w:t>
      </w:r>
      <w:r w:rsidR="00641974" w:rsidRPr="00641974">
        <w:rPr>
          <w:rStyle w:val="smallcaps"/>
        </w:rPr>
        <w:t>l</w:t>
      </w:r>
      <w:r w:rsidR="00641974" w:rsidRPr="00641974">
        <w:t xml:space="preserve">-tyrosine as described by Lee et al. </w:t>
      </w:r>
      <w:r w:rsidR="00641974">
        <w:t>[2008]</w:t>
      </w:r>
      <w:r w:rsidR="00641974" w:rsidRPr="00641974">
        <w:t xml:space="preserve">, using </w:t>
      </w:r>
      <w:proofErr w:type="spellStart"/>
      <w:r w:rsidR="00641974" w:rsidRPr="00641974">
        <w:t>Mn</w:t>
      </w:r>
      <w:proofErr w:type="spellEnd"/>
      <w:r w:rsidR="00641974" w:rsidRPr="00641974">
        <w:t>(III) as an oxidizing agent.</w:t>
      </w:r>
      <w:r w:rsidR="00330FF0" w:rsidRPr="00CC7F29">
        <w:rPr>
          <w:bCs/>
        </w:rPr>
        <w:t xml:space="preserve"> </w:t>
      </w:r>
      <w:proofErr w:type="spellStart"/>
      <w:r w:rsidR="00003505" w:rsidRPr="00003505">
        <w:rPr>
          <w:bCs/>
        </w:rPr>
        <w:t>Dityrosine</w:t>
      </w:r>
      <w:proofErr w:type="spellEnd"/>
      <w:r w:rsidR="00003505" w:rsidRPr="00003505">
        <w:rPr>
          <w:bCs/>
        </w:rPr>
        <w:t>-conjugated</w:t>
      </w:r>
      <w:r w:rsidR="00003505">
        <w:rPr>
          <w:bCs/>
        </w:rPr>
        <w:t xml:space="preserve"> </w:t>
      </w:r>
      <w:r w:rsidR="00003505" w:rsidRPr="00003505">
        <w:rPr>
          <w:bCs/>
        </w:rPr>
        <w:t xml:space="preserve">BSA was prepared </w:t>
      </w:r>
      <w:r w:rsidR="00003505">
        <w:rPr>
          <w:bCs/>
        </w:rPr>
        <w:t xml:space="preserve">as </w:t>
      </w:r>
      <w:r w:rsidR="00003505" w:rsidRPr="00003505">
        <w:rPr>
          <w:bCs/>
        </w:rPr>
        <w:t xml:space="preserve">described </w:t>
      </w:r>
      <w:r w:rsidR="00003505">
        <w:rPr>
          <w:bCs/>
        </w:rPr>
        <w:t xml:space="preserve">by Kato et al. </w:t>
      </w:r>
      <w:r w:rsidR="00F96033">
        <w:rPr>
          <w:bCs/>
        </w:rPr>
        <w:fldChar w:fldCharType="begin">
          <w:fldData xml:space="preserve">PEVuZE5vdGU+PENpdGU+PEF1dGhvcj5LYXRvPC9BdXRob3I+PFllYXI+MTk5ODwvWWVhcj48UmVj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</w:fldData>
        </w:fldChar>
      </w:r>
      <w:r w:rsidR="00D45DF1">
        <w:rPr>
          <w:bCs/>
        </w:rPr>
        <w:instrText xml:space="preserve"> ADDIN EN.CITE </w:instrText>
      </w:r>
      <w:r w:rsidR="00D45DF1">
        <w:rPr>
          <w:bCs/>
        </w:rPr>
        <w:fldChar w:fldCharType="begin">
          <w:fldData xml:space="preserve">PEVuZE5vdGU+PENpdGU+PEF1dGhvcj5LYXRvPC9BdXRob3I+PFllYXI+MTk5ODwvWWVhcj48UmVj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</w:fldData>
        </w:fldChar>
      </w:r>
      <w:r w:rsidR="00D45DF1">
        <w:rPr>
          <w:bCs/>
        </w:rPr>
        <w:instrText xml:space="preserve"> ADDIN EN.CITE.DATA </w:instrText>
      </w:r>
      <w:r w:rsidR="00D45DF1">
        <w:rPr>
          <w:bCs/>
        </w:rPr>
      </w:r>
      <w:r w:rsidR="00D45DF1">
        <w:rPr>
          <w:bCs/>
        </w:rPr>
        <w:fldChar w:fldCharType="end"/>
      </w:r>
      <w:r w:rsidR="00F96033">
        <w:rPr>
          <w:bCs/>
        </w:rPr>
      </w:r>
      <w:r w:rsidR="00F96033">
        <w:rPr>
          <w:bCs/>
        </w:rPr>
        <w:fldChar w:fldCharType="separate"/>
      </w:r>
      <w:r w:rsidR="00D45DF1">
        <w:rPr>
          <w:bCs/>
          <w:noProof/>
        </w:rPr>
        <w:t>[</w:t>
      </w:r>
      <w:hyperlink w:anchor="_ENREF_18" w:tooltip="Kato, 1998 #3013" w:history="1">
        <w:r w:rsidR="00AD079D">
          <w:rPr>
            <w:bCs/>
            <w:noProof/>
          </w:rPr>
          <w:t>18</w:t>
        </w:r>
      </w:hyperlink>
      <w:r w:rsidR="00D45DF1">
        <w:rPr>
          <w:bCs/>
          <w:noProof/>
        </w:rPr>
        <w:t>]</w:t>
      </w:r>
      <w:r w:rsidR="00F96033">
        <w:rPr>
          <w:bCs/>
        </w:rPr>
        <w:fldChar w:fldCharType="end"/>
      </w:r>
      <w:r w:rsidR="00003505">
        <w:rPr>
          <w:bCs/>
        </w:rPr>
        <w:t xml:space="preserve">. </w:t>
      </w:r>
      <w:r w:rsidR="00330FF0" w:rsidRPr="00CC7F29">
        <w:rPr>
          <w:bCs/>
        </w:rPr>
        <w:t>Riboflavin was from Sigma (USA). All other chemicals</w:t>
      </w:r>
      <w:r w:rsidR="00003505">
        <w:rPr>
          <w:bCs/>
        </w:rPr>
        <w:t xml:space="preserve"> </w:t>
      </w:r>
      <w:r w:rsidR="00330FF0" w:rsidRPr="00CC7F29">
        <w:rPr>
          <w:bCs/>
        </w:rPr>
        <w:t>were of analytical grade</w:t>
      </w:r>
      <w:r w:rsidR="004503F9">
        <w:rPr>
          <w:bCs/>
        </w:rPr>
        <w:t xml:space="preserve"> and</w:t>
      </w:r>
      <w:r w:rsidR="00330FF0" w:rsidRPr="00CC7F29">
        <w:rPr>
          <w:bCs/>
        </w:rPr>
        <w:t xml:space="preserve"> commercially available.</w:t>
      </w:r>
    </w:p>
    <w:p w:rsidR="00641974" w:rsidRPr="00CC7F29" w:rsidRDefault="00641974" w:rsidP="009A57A0">
      <w:pPr>
        <w:spacing w:after="0" w:line="480" w:lineRule="auto"/>
        <w:jc w:val="both"/>
        <w:rPr>
          <w:bCs/>
        </w:rPr>
      </w:pPr>
    </w:p>
    <w:p w:rsidR="009A57A0" w:rsidRPr="00641974" w:rsidRDefault="009A57A0" w:rsidP="009A57A0">
      <w:pPr>
        <w:spacing w:after="0" w:line="480" w:lineRule="auto"/>
        <w:jc w:val="both"/>
        <w:rPr>
          <w:i/>
        </w:rPr>
      </w:pPr>
      <w:r w:rsidRPr="00CC7F29">
        <w:rPr>
          <w:i/>
        </w:rPr>
        <w:t xml:space="preserve">2.2. </w:t>
      </w:r>
      <w:r w:rsidR="005B5F64" w:rsidRPr="00CC7F29">
        <w:rPr>
          <w:i/>
        </w:rPr>
        <w:t>JHBP</w:t>
      </w:r>
      <w:r w:rsidR="00641974">
        <w:rPr>
          <w:i/>
        </w:rPr>
        <w:t xml:space="preserve"> purification</w:t>
      </w:r>
    </w:p>
    <w:p w:rsidR="00330FF0" w:rsidRPr="00CC7F29" w:rsidRDefault="00453D95" w:rsidP="00FF5161">
      <w:pPr>
        <w:spacing w:after="0" w:line="480" w:lineRule="auto"/>
        <w:jc w:val="both"/>
      </w:pPr>
      <w:r>
        <w:tab/>
      </w:r>
      <w:r w:rsidR="00330FF0" w:rsidRPr="00CC7F29">
        <w:t xml:space="preserve">JHBP was isolated from the </w:t>
      </w:r>
      <w:proofErr w:type="spellStart"/>
      <w:r w:rsidR="00330FF0" w:rsidRPr="00CC7F29">
        <w:t>hemolymph</w:t>
      </w:r>
      <w:proofErr w:type="spellEnd"/>
      <w:r w:rsidR="00330FF0" w:rsidRPr="00CC7F29">
        <w:t xml:space="preserve"> of</w:t>
      </w:r>
      <w:r w:rsidR="00D742B5">
        <w:t xml:space="preserve"> the</w:t>
      </w:r>
      <w:r w:rsidR="00330FF0" w:rsidRPr="00CC7F29">
        <w:t xml:space="preserve"> 7</w:t>
      </w:r>
      <w:r w:rsidR="00330FF0" w:rsidRPr="00866724">
        <w:rPr>
          <w:vertAlign w:val="superscript"/>
        </w:rPr>
        <w:t>th</w:t>
      </w:r>
      <w:r w:rsidR="00330FF0" w:rsidRPr="00CC7F29">
        <w:t xml:space="preserve"> instar </w:t>
      </w:r>
      <w:r w:rsidR="00330FF0" w:rsidRPr="00CC7F29">
        <w:rPr>
          <w:i/>
        </w:rPr>
        <w:t xml:space="preserve">G. </w:t>
      </w:r>
      <w:proofErr w:type="spellStart"/>
      <w:r w:rsidR="00330FF0" w:rsidRPr="00CC7F29">
        <w:rPr>
          <w:i/>
        </w:rPr>
        <w:t>mellonella</w:t>
      </w:r>
      <w:proofErr w:type="spellEnd"/>
      <w:r w:rsidR="00330FF0" w:rsidRPr="00CC7F29">
        <w:t xml:space="preserve"> larvae according to </w:t>
      </w:r>
      <w:r w:rsidR="00D742B5">
        <w:t>a</w:t>
      </w:r>
      <w:r w:rsidR="008A20F2">
        <w:t> </w:t>
      </w:r>
      <w:r w:rsidR="00CF331A" w:rsidRPr="00CC7F29">
        <w:t>procedure described previously</w:t>
      </w:r>
      <w:r w:rsidR="00271FE3">
        <w:t xml:space="preserve"> </w:t>
      </w:r>
      <w:r w:rsidR="00F96033">
        <w:fldChar w:fldCharType="begin"/>
      </w:r>
      <w:r w:rsidR="00D45DF1">
        <w:instrText xml:space="preserve"> ADDIN EN.CITE &lt;EndNote&gt;&lt;Cite&gt;&lt;Author&gt;Wieczorek&lt;/Author&gt;&lt;Year&gt;1996&lt;/Year&gt;&lt;RecNum&gt;1522&lt;/RecNum&gt;&lt;DisplayText&gt;[19]&lt;/DisplayText&gt;&lt;record&gt;&lt;rec-number&gt;1522&lt;/rec-number&gt;&lt;foreign-keys&gt;&lt;key app="EN" db-id="vedfrpv5cvtxaiez5xqxpst7dzfr9vpwas0d"&gt;1522&lt;/key&gt;&lt;/foreign-keys&gt;&lt;ref-type name="Journal Article"&gt;17&lt;/ref-type&gt;&lt;contributors&gt;&lt;authors&gt;&lt;author&gt;Wieczorek, E.&lt;/author&gt;&lt;author&gt;&lt;style face="normal" font="default" charset="238" size="100%"&gt;Rodriguez &lt;/style&gt;&lt;style face="normal" font="default" size="100%"&gt;Parkitna, J. M.&lt;/style&gt;&lt;/author&gt;&lt;author&gt;Szkudlarek, J.&lt;/author&gt;&lt;author&gt;Ożyhar, A.&lt;/author&gt;&lt;author&gt;Kochman, M.&lt;/author&gt;&lt;/authors&gt;&lt;/contributors&gt;&lt;titles&gt;&lt;title&gt;&lt;style face="normal" font="default" size="100%"&gt;Immunoaffinity purification of juvenile hormone-binding protein from &lt;/style&gt;&lt;style face="italic" font="default" size="100%"&gt;Galleria mellonella&lt;/style&gt;&lt;style face="normal" font="default" size="100%"&gt; hemolymph&lt;/style&gt;&lt;/title&gt;&lt;secondary-title&gt;Acta Biochim. Pol.&lt;/secondary-title&gt;&lt;/titles&gt;&lt;pages&gt;603-610&lt;/pages&gt;&lt;volume&gt;43&lt;/volume&gt;&lt;number&gt;4&lt;/number&gt;&lt;keywords&gt;&lt;keyword&gt;Animal&lt;/keyword&gt;&lt;keyword&gt;Carrier Proteins/blood/*isolation &amp;amp; purification&lt;/keyword&gt;&lt;keyword&gt;Chromatography, Affinity/*methods&lt;/keyword&gt;&lt;keyword&gt;Chromatography, Gel&lt;/keyword&gt;&lt;keyword&gt;Chromatography, Ion Exchange&lt;/keyword&gt;&lt;keyword&gt;Electrophoresis, Polyacrylamide Gel&lt;/keyword&gt;&lt;keyword&gt;Hemolymph/*metabolism&lt;/keyword&gt;&lt;keyword&gt;Juvenile Hormones/*blood&lt;/keyword&gt;&lt;keyword&gt;Lepidoptera&lt;/keyword&gt;&lt;/keywords&gt;&lt;dates&gt;&lt;year&gt;1996&lt;/year&gt;&lt;/dates&gt;&lt;label&gt;97258022&lt;/label&gt;&lt;urls&gt;&lt;/urls&gt;&lt;/record&gt;&lt;/Cite&gt;&lt;/EndNote&gt;</w:instrText>
      </w:r>
      <w:r w:rsidR="00F96033">
        <w:fldChar w:fldCharType="separate"/>
      </w:r>
      <w:r w:rsidR="00D45DF1">
        <w:rPr>
          <w:noProof/>
        </w:rPr>
        <w:t>[</w:t>
      </w:r>
      <w:hyperlink w:anchor="_ENREF_19" w:tooltip="Wieczorek, 1996 #1522" w:history="1">
        <w:r w:rsidR="00AD079D">
          <w:rPr>
            <w:noProof/>
          </w:rPr>
          <w:t>19</w:t>
        </w:r>
      </w:hyperlink>
      <w:r w:rsidR="00D45DF1">
        <w:rPr>
          <w:noProof/>
        </w:rPr>
        <w:t>]</w:t>
      </w:r>
      <w:r w:rsidR="00F96033">
        <w:fldChar w:fldCharType="end"/>
      </w:r>
      <w:r w:rsidR="00330FF0" w:rsidRPr="00CC7F29">
        <w:t xml:space="preserve">. </w:t>
      </w:r>
      <w:r w:rsidR="00FF5161" w:rsidRPr="00CC7F29">
        <w:t>The protein solution was dialyzed against</w:t>
      </w:r>
      <w:r w:rsidR="00D742B5">
        <w:t xml:space="preserve"> a</w:t>
      </w:r>
      <w:r w:rsidR="00330FF0" w:rsidRPr="00CC7F29">
        <w:t xml:space="preserve"> 0.1 M sodium </w:t>
      </w:r>
      <w:r w:rsidR="00330FF0" w:rsidRPr="00CC7F29">
        <w:lastRenderedPageBreak/>
        <w:t>phosphate buffer, pH 7.2 and concentrated to about 1.0 mg</w:t>
      </w:r>
      <w:r w:rsidR="00330FF0" w:rsidRPr="00CC7F29">
        <w:sym w:font="Symbol" w:char="F0D7"/>
      </w:r>
      <w:r w:rsidR="00330FF0" w:rsidRPr="00CC7F29">
        <w:t>ml</w:t>
      </w:r>
      <w:r w:rsidR="00330FF0" w:rsidRPr="00CC7F29">
        <w:rPr>
          <w:vertAlign w:val="superscript"/>
        </w:rPr>
        <w:t>-1</w:t>
      </w:r>
      <w:r w:rsidR="00330FF0" w:rsidRPr="00CC7F29">
        <w:t xml:space="preserve"> with an </w:t>
      </w:r>
      <w:proofErr w:type="spellStart"/>
      <w:r w:rsidR="00330FF0" w:rsidRPr="00CC7F29">
        <w:t>Amicon</w:t>
      </w:r>
      <w:proofErr w:type="spellEnd"/>
      <w:r w:rsidR="00330FF0" w:rsidRPr="00CC7F29">
        <w:t xml:space="preserve"> Ultra-10 centrifugal filter device (Millipore, USA). </w:t>
      </w:r>
      <w:r w:rsidR="00D85ABA">
        <w:t>To estimate</w:t>
      </w:r>
      <w:r w:rsidR="00330FF0" w:rsidRPr="00CC7F29">
        <w:t xml:space="preserve"> </w:t>
      </w:r>
      <w:r w:rsidR="003A3965">
        <w:t xml:space="preserve">the </w:t>
      </w:r>
      <w:r w:rsidR="003A3965" w:rsidRPr="00CC7F29">
        <w:t xml:space="preserve">concentration </w:t>
      </w:r>
      <w:r w:rsidR="003A3965">
        <w:t xml:space="preserve">of </w:t>
      </w:r>
      <w:proofErr w:type="spellStart"/>
      <w:r w:rsidR="00D85ABA" w:rsidRPr="00CC7F29">
        <w:t>hJHBP</w:t>
      </w:r>
      <w:proofErr w:type="spellEnd"/>
      <w:r w:rsidR="00D85ABA">
        <w:t>,</w:t>
      </w:r>
      <w:r w:rsidR="00330FF0" w:rsidRPr="00CC7F29">
        <w:t xml:space="preserve"> </w:t>
      </w:r>
      <w:r w:rsidR="004A2ED6" w:rsidRPr="00CC7F29">
        <w:t xml:space="preserve">the Bradford protein assay </w:t>
      </w:r>
      <w:r w:rsidR="00F96033" w:rsidRPr="00CC7F29">
        <w:fldChar w:fldCharType="begin"/>
      </w:r>
      <w:r w:rsidR="00D45DF1">
        <w:instrText xml:space="preserve"> ADDIN EN.CITE &lt;EndNote&gt;&lt;Cite&gt;&lt;Author&gt;Bradford&lt;/Author&gt;&lt;Year&gt;1976&lt;/Year&gt;&lt;RecNum&gt;144&lt;/RecNum&gt;&lt;DisplayText&gt;[20]&lt;/DisplayText&gt;&lt;record&gt;&lt;rec-number&gt;144&lt;/rec-number&gt;&lt;foreign-keys&gt;&lt;key app="EN" db-id="vedfrpv5cvtxaiez5xqxpst7dzfr9vpwas0d"&gt;144&lt;/key&gt;&lt;/foreign-keys&gt;&lt;ref-type name="Journal Article"&gt;17&lt;/ref-type&gt;&lt;contributors&gt;&lt;authors&gt;&lt;author&gt;Bradford, M.M.&lt;/author&gt;&lt;/authors&gt;&lt;/contributors&gt;&lt;titles&gt;&lt;title&gt;A rapid and sensitive method for the quantitation of microgram quantities of protein utilizing the principle of protein-dye binding&lt;/title&gt;&lt;secondary-title&gt;Anal. Biochem.&lt;/secondary-title&gt;&lt;/titles&gt;&lt;periodical&gt;&lt;full-title&gt;Anal. Biochem.&lt;/full-title&gt;&lt;/periodical&gt;&lt;pages&gt;248-254&lt;/pages&gt;&lt;volume&gt;72&lt;/volume&gt;&lt;keywords&gt;&lt;keyword&gt;Binding Sites&lt;/keyword&gt;&lt;keyword&gt;Colorimetry&lt;/keyword&gt;&lt;keyword&gt;Methods&lt;/keyword&gt;&lt;keyword&gt;Microchemistry&lt;/keyword&gt;&lt;keyword&gt;Protein Binding&lt;/keyword&gt;&lt;keyword&gt;Proteins/*analysis&lt;/keyword&gt;&lt;keyword&gt;Rosaniline Dyes&lt;/keyword&gt;&lt;keyword&gt;Support, U.S. Gov&amp;apos;t, P.H.S.&lt;/keyword&gt;&lt;keyword&gt;Time Factors&lt;/keyword&gt;&lt;/keywords&gt;&lt;dates&gt;&lt;year&gt;1976&lt;/year&gt;&lt;/dates&gt;&lt;label&gt;76250790&lt;/label&gt;&lt;urls&gt;&lt;/urls&gt;&lt;/record&gt;&lt;/Cite&gt;&lt;/EndNote&gt;</w:instrText>
      </w:r>
      <w:r w:rsidR="00F96033" w:rsidRPr="00CC7F29">
        <w:fldChar w:fldCharType="separate"/>
      </w:r>
      <w:r w:rsidR="00D45DF1">
        <w:rPr>
          <w:noProof/>
        </w:rPr>
        <w:t>[</w:t>
      </w:r>
      <w:hyperlink w:anchor="_ENREF_20" w:tooltip="Bradford, 1976 #144" w:history="1">
        <w:r w:rsidR="00AD079D">
          <w:rPr>
            <w:noProof/>
          </w:rPr>
          <w:t>20</w:t>
        </w:r>
      </w:hyperlink>
      <w:r w:rsidR="00D45DF1">
        <w:rPr>
          <w:noProof/>
        </w:rPr>
        <w:t>]</w:t>
      </w:r>
      <w:r w:rsidR="00F96033" w:rsidRPr="00CC7F29">
        <w:fldChar w:fldCharType="end"/>
      </w:r>
      <w:r w:rsidR="00330FF0" w:rsidRPr="00CC7F29">
        <w:t xml:space="preserve"> </w:t>
      </w:r>
      <w:r w:rsidR="003A3965">
        <w:t xml:space="preserve">was applied </w:t>
      </w:r>
      <w:r w:rsidR="00330FF0" w:rsidRPr="00CC7F29">
        <w:t xml:space="preserve">and bovine serum albumin </w:t>
      </w:r>
      <w:r w:rsidR="003A3965">
        <w:t>was applied</w:t>
      </w:r>
      <w:r w:rsidR="003A3965" w:rsidRPr="00CC7F29">
        <w:t xml:space="preserve"> </w:t>
      </w:r>
      <w:r w:rsidR="00330FF0" w:rsidRPr="00CC7F29">
        <w:t>as a</w:t>
      </w:r>
      <w:r w:rsidR="00FA6114">
        <w:t> </w:t>
      </w:r>
      <w:r w:rsidR="00330FF0" w:rsidRPr="00CC7F29">
        <w:t xml:space="preserve">standard. After purification protein samples were analyzed by 10% SDS-PAGE </w:t>
      </w:r>
      <w:r w:rsidR="00F96033" w:rsidRPr="00CC7F29">
        <w:fldChar w:fldCharType="begin"/>
      </w:r>
      <w:r w:rsidR="00D45DF1">
        <w:instrText xml:space="preserve"> ADDIN EN.CITE &lt;EndNote&gt;&lt;Cite&gt;&lt;Author&gt;Laemmli&lt;/Author&gt;&lt;Year&gt;1970&lt;/Year&gt;&lt;RecNum&gt;778&lt;/RecNum&gt;&lt;DisplayText&gt;[21]&lt;/DisplayText&gt;&lt;record&gt;&lt;rec-number&gt;778&lt;/rec-number&gt;&lt;foreign-keys&gt;&lt;key app="EN" db-id="vedfrpv5cvtxaiez5xqxpst7dzfr9vpwas0d"&gt;778&lt;/key&gt;&lt;/foreign-keys&gt;&lt;ref-type name="Journal Article"&gt;17&lt;/ref-type&gt;&lt;contributors&gt;&lt;authors&gt;&lt;author&gt;Laemmli, U.K.&lt;/author&gt;&lt;/authors&gt;&lt;/contributors&gt;&lt;titles&gt;&lt;title&gt;Cleavage of Structural Proteins during the Assembly of the Head of Bacteriophage T4&lt;/title&gt;&lt;secondary-title&gt;Nature&lt;/secondary-title&gt;&lt;/titles&gt;&lt;periodical&gt;&lt;full-title&gt;Nature&lt;/full-title&gt;&lt;/periodical&gt;&lt;pages&gt;680-685&lt;/pages&gt;&lt;volume&gt;227&lt;/volume&gt;&lt;number&gt;August 15&lt;/number&gt;&lt;dates&gt;&lt;year&gt;1970&lt;/year&gt;&lt;/dates&gt;&lt;urls&gt;&lt;/urls&gt;&lt;/record&gt;&lt;/Cite&gt;&lt;/EndNote&gt;</w:instrText>
      </w:r>
      <w:r w:rsidR="00F96033" w:rsidRPr="00CC7F29">
        <w:fldChar w:fldCharType="separate"/>
      </w:r>
      <w:r w:rsidR="00D45DF1">
        <w:rPr>
          <w:noProof/>
        </w:rPr>
        <w:t>[</w:t>
      </w:r>
      <w:hyperlink w:anchor="_ENREF_21" w:tooltip="Laemmli, 1970 #778" w:history="1">
        <w:r w:rsidR="00AD079D">
          <w:rPr>
            <w:noProof/>
          </w:rPr>
          <w:t>21</w:t>
        </w:r>
      </w:hyperlink>
      <w:r w:rsidR="00D45DF1">
        <w:rPr>
          <w:noProof/>
        </w:rPr>
        <w:t>]</w:t>
      </w:r>
      <w:r w:rsidR="00F96033" w:rsidRPr="00CC7F29">
        <w:fldChar w:fldCharType="end"/>
      </w:r>
      <w:r w:rsidR="00330FF0" w:rsidRPr="00CC7F29">
        <w:t xml:space="preserve"> and stained with </w:t>
      </w:r>
      <w:proofErr w:type="spellStart"/>
      <w:r w:rsidR="00330FF0" w:rsidRPr="00CC7F29">
        <w:t>Coomassie</w:t>
      </w:r>
      <w:proofErr w:type="spellEnd"/>
      <w:r w:rsidR="00330FF0" w:rsidRPr="00CC7F29">
        <w:t xml:space="preserve"> Brilliant Blue </w:t>
      </w:r>
      <w:r w:rsidR="00F96033" w:rsidRPr="00CC7F29">
        <w:fldChar w:fldCharType="begin"/>
      </w:r>
      <w:r w:rsidR="00D45DF1">
        <w:instrText xml:space="preserve"> ADDIN EN.CITE &lt;EndNote&gt;&lt;Cite&gt;&lt;Author&gt;Fairbanks&lt;/Author&gt;&lt;Year&gt;1971&lt;/Year&gt;&lt;RecNum&gt;372&lt;/RecNum&gt;&lt;DisplayText&gt;[22]&lt;/DisplayText&gt;&lt;record&gt;&lt;rec-number&gt;372&lt;/rec-number&gt;&lt;foreign-keys&gt;&lt;key app="EN" db-id="vedfrpv5cvtxaiez5xqxpst7dzfr9vpwas0d"&gt;372&lt;/key&gt;&lt;/foreign-keys&gt;&lt;ref-type name="Journal Article"&gt;17&lt;/ref-type&gt;&lt;contributors&gt;&lt;authors&gt;&lt;author&gt;Fairbanks, G.&lt;/author&gt;&lt;author&gt;Steck, T. L.&lt;/author&gt;&lt;author&gt;Wallach, D. F.&lt;/author&gt;&lt;/authors&gt;&lt;/contributors&gt;&lt;titles&gt;&lt;title&gt;Electrophoretic analysis of the major polypeptides of the human erythrocyte membrane&lt;/title&gt;&lt;secondary-title&gt;Biochemistry&lt;/secondary-title&gt;&lt;/titles&gt;&lt;periodical&gt;&lt;full-title&gt;Biochemistry&lt;/full-title&gt;&lt;/periodical&gt;&lt;pages&gt;2606-2617&lt;/pages&gt;&lt;volume&gt;10&lt;/volume&gt;&lt;number&gt;13&lt;/number&gt;&lt;keywords&gt;&lt;keyword&gt;Blood Proteins/analysis&lt;/keyword&gt;&lt;keyword&gt;Cell Membrane/*analysis&lt;/keyword&gt;&lt;keyword&gt;Cytoplasm/analysis&lt;/keyword&gt;&lt;keyword&gt;Detergents&lt;/keyword&gt;&lt;keyword&gt;Electrophoresis, Disc&lt;/keyword&gt;&lt;keyword&gt;Erythrocytes/analysis/*cytology&lt;/keyword&gt;&lt;keyword&gt;Glycoproteins/analysis&lt;/keyword&gt;&lt;keyword&gt;Heat&lt;/keyword&gt;&lt;keyword&gt;Human&lt;/keyword&gt;&lt;keyword&gt;Hydrogen-Ion Concentration&lt;/keyword&gt;&lt;keyword&gt;Lipids&lt;/keyword&gt;&lt;keyword&gt;Methods&lt;/keyword&gt;&lt;keyword&gt;Molecular Weight&lt;/keyword&gt;&lt;keyword&gt;Neuraminic Acids/analysis&lt;/keyword&gt;&lt;keyword&gt;Neuraminidase&lt;/keyword&gt;&lt;keyword&gt;Osmolar Concentration&lt;/keyword&gt;&lt;keyword&gt;Peptides/*blood&lt;/keyword&gt;&lt;keyword&gt;Periodic Acid&lt;/keyword&gt;&lt;keyword&gt;Phosphates&lt;/keyword&gt;&lt;keyword&gt;Protein Binding&lt;/keyword&gt;&lt;keyword&gt;Protein Denaturation&lt;/keyword&gt;&lt;keyword&gt;Schiff Bases&lt;/keyword&gt;&lt;keyword&gt;Sodium&lt;/keyword&gt;&lt;keyword&gt;Sodium Chloride&lt;/keyword&gt;&lt;keyword&gt;Solubility&lt;/keyword&gt;&lt;keyword&gt;Vibrio/enzymology&lt;/keyword&gt;&lt;/keywords&gt;&lt;dates&gt;&lt;year&gt;1971&lt;/year&gt;&lt;/dates&gt;&lt;label&gt;71251027&lt;/label&gt;&lt;urls&gt;&lt;related-urls&gt;&lt;url&gt;http://www.ncbi.nlm.nih.gov/cgi-bin/Entrez/referer?http://www.ncbi.nlm.nih.gov/htbin-post/Omim/getmim%3ffield=medline_uid&amp;amp;search=4326772&lt;/url&gt;&lt;/related-urls&gt;&lt;/urls&gt;&lt;/record&gt;&lt;/Cite&gt;&lt;/EndNote&gt;</w:instrText>
      </w:r>
      <w:r w:rsidR="00F96033" w:rsidRPr="00CC7F29">
        <w:fldChar w:fldCharType="separate"/>
      </w:r>
      <w:r w:rsidR="00D45DF1">
        <w:rPr>
          <w:noProof/>
        </w:rPr>
        <w:t>[</w:t>
      </w:r>
      <w:hyperlink w:anchor="_ENREF_22" w:tooltip="Fairbanks, 1971 #372" w:history="1">
        <w:r w:rsidR="00AD079D">
          <w:rPr>
            <w:noProof/>
          </w:rPr>
          <w:t>22</w:t>
        </w:r>
      </w:hyperlink>
      <w:r w:rsidR="00D45DF1">
        <w:rPr>
          <w:noProof/>
        </w:rPr>
        <w:t>]</w:t>
      </w:r>
      <w:r w:rsidR="00F96033" w:rsidRPr="00CC7F29">
        <w:fldChar w:fldCharType="end"/>
      </w:r>
      <w:r w:rsidR="00330FF0" w:rsidRPr="00CC7F29">
        <w:t>. The JH-binding activity was determined with a</w:t>
      </w:r>
      <w:r w:rsidR="00FA6114">
        <w:t> </w:t>
      </w:r>
      <w:r w:rsidR="00330FF0" w:rsidRPr="00CC7F29">
        <w:t xml:space="preserve">charcoal assay </w:t>
      </w:r>
      <w:r w:rsidR="00F96033" w:rsidRPr="00CC7F29">
        <w:fldChar w:fldCharType="begin"/>
      </w:r>
      <w:r w:rsidR="00D45DF1">
        <w:instrText xml:space="preserve"> ADDIN EN.CITE &lt;EndNote&gt;&lt;Cite&gt;&lt;Author&gt;Goodman&lt;/Author&gt;&lt;Year&gt;1978&lt;/Year&gt;&lt;RecNum&gt;454&lt;/RecNum&gt;&lt;DisplayText&gt;[23]&lt;/DisplayText&gt;&lt;record&gt;&lt;rec-number&gt;454&lt;/rec-number&gt;&lt;foreign-keys&gt;&lt;key app="EN" db-id="vedfrpv5cvtxaiez5xqxpst7dzfr9vpwas0d"&gt;454&lt;/key&gt;&lt;/foreign-keys&gt;&lt;ref-type name="Journal Article"&gt;17&lt;/ref-type&gt;&lt;contributors&gt;&lt;authors&gt;&lt;author&gt;Goodman, W.&lt;/author&gt;&lt;author&gt;O&amp;apos;Hern, P. A.&lt;/author&gt;&lt;author&gt;Zaugg, R. H.&lt;/author&gt;&lt;author&gt;Gilbert, L. I.&lt;/author&gt;&lt;/authors&gt;&lt;/contributors&gt;&lt;titles&gt;&lt;title&gt;&lt;style face="normal" font="default" size="100%"&gt;Purification and characterization of a juvenile hormone binding protein from the hemolymph of the fourth instar tobacco hornworm, &lt;/style&gt;&lt;style face="italic" font="default" size="100%"&gt;Manduca sexta&lt;/style&gt;&lt;/title&gt;&lt;secondary-title&gt;&lt;style face="normal" font="default" size="100%"&gt;Mol. Cell&lt;/style&gt;&lt;style face="normal" font="default" charset="238" size="100%"&gt;.&lt;/style&gt;&lt;style face="normal" font="default" size="100%"&gt; Endocrinol.&lt;/style&gt;&lt;/secondary-title&gt;&lt;/titles&gt;&lt;periodical&gt;&lt;full-title&gt;Mol. Cell. Endocrinol.&lt;/full-title&gt;&lt;/periodical&gt;&lt;pages&gt;225-242&lt;/pages&gt;&lt;volume&gt;11&lt;/volume&gt;&lt;number&gt;2&lt;/number&gt;&lt;keywords&gt;&lt;keyword&gt;Animal&lt;/keyword&gt;&lt;keyword&gt;Carrier Proteins/*isolation &amp;amp; purification&lt;/keyword&gt;&lt;keyword&gt;Chemistry, Physical&lt;/keyword&gt;&lt;keyword&gt;Hemolymph/analysis&lt;/keyword&gt;&lt;keyword&gt;Juvenile Hormones/*metabolism&lt;/keyword&gt;&lt;keyword&gt;Larva&lt;/keyword&gt;&lt;keyword&gt;Lepidoptera/*analysis&lt;/keyword&gt;&lt;keyword&gt;Moths/*analysis&lt;/keyword&gt;&lt;keyword&gt;Support, U.S. Gov&amp;apos;t, Non-P.H.S.&lt;/keyword&gt;&lt;keyword&gt;Support, U.S. Gov&amp;apos;t, P.H.S.&lt;/keyword&gt;&lt;/keywords&gt;&lt;dates&gt;&lt;year&gt;1978&lt;/year&gt;&lt;/dates&gt;&lt;label&gt;78239471&lt;/label&gt;&lt;urls&gt;&lt;/urls&gt;&lt;/record&gt;&lt;/Cite&gt;&lt;/EndNote&gt;</w:instrText>
      </w:r>
      <w:r w:rsidR="00F96033" w:rsidRPr="00CC7F29">
        <w:fldChar w:fldCharType="separate"/>
      </w:r>
      <w:r w:rsidR="00D45DF1">
        <w:rPr>
          <w:noProof/>
        </w:rPr>
        <w:t>[</w:t>
      </w:r>
      <w:hyperlink w:anchor="_ENREF_23" w:tooltip="Goodman, 1978 #454" w:history="1">
        <w:r w:rsidR="00AD079D">
          <w:rPr>
            <w:noProof/>
          </w:rPr>
          <w:t>23</w:t>
        </w:r>
      </w:hyperlink>
      <w:r w:rsidR="00D45DF1">
        <w:rPr>
          <w:noProof/>
        </w:rPr>
        <w:t>]</w:t>
      </w:r>
      <w:r w:rsidR="00F96033" w:rsidRPr="00CC7F29">
        <w:fldChar w:fldCharType="end"/>
      </w:r>
      <w:r w:rsidR="00330FF0" w:rsidRPr="00CC7F29">
        <w:t xml:space="preserve"> in the presence of </w:t>
      </w:r>
      <w:r w:rsidR="003A3965">
        <w:t xml:space="preserve">a </w:t>
      </w:r>
      <w:r w:rsidR="00330FF0" w:rsidRPr="00CC7F29">
        <w:t>0.1% gelatin</w:t>
      </w:r>
      <w:r w:rsidR="00B067DC" w:rsidRPr="00CC7F29">
        <w:t xml:space="preserve"> </w:t>
      </w:r>
      <w:r w:rsidR="00F96033" w:rsidRPr="00CC7F29">
        <w:fldChar w:fldCharType="begin"/>
      </w:r>
      <w:r w:rsidR="001F6434">
        <w:instrText xml:space="preserve"> ADDIN EN.CITE &lt;EndNote&gt;&lt;Cite&gt;&lt;Author&gt;Ożyhar&lt;/Author&gt;&lt;Year&gt;1987&lt;/Year&gt;&lt;RecNum&gt;1031&lt;/RecNum&gt;&lt;DisplayText&gt;[10]&lt;/DisplayText&gt;&lt;record&gt;&lt;rec-number&gt;1031&lt;/rec-number&gt;&lt;foreign-keys&gt;&lt;key app="EN" db-id="vedfrpv5cvtxaiez5xqxpst7dzfr9vpwas0d"&gt;1031&lt;/key&gt;&lt;/foreign-keys&gt;&lt;ref-type name="Journal Article"&gt;17&lt;/ref-type&gt;&lt;contributors&gt;&lt;authors&gt;&lt;author&gt;Ożyhar, A.&lt;/author&gt;&lt;author&gt;Kochman, M.&lt;/author&gt;&lt;/authors&gt;&lt;/contributors&gt;&lt;titles&gt;&lt;title&gt;&lt;style face="normal" font="default" size="100%"&gt;Juvenile-hormone-binding protein from the hemolymph of &lt;/style&gt;&lt;style face="italic" font="default" size="100%"&gt;Galleria mellonella&lt;/style&gt;&lt;style face="normal" font="default" size="100%"&gt; (L). Isolation and characterization&lt;/style&gt;&lt;/title&gt;&lt;secondary-title&gt;Eur. J. Biochem.&lt;/secondary-title&gt;&lt;/titles&gt;&lt;periodical&gt;&lt;full-title&gt;Eur. J. Biochem.&lt;/full-title&gt;&lt;/periodical&gt;&lt;pages&gt;675-682&lt;/pages&gt;&lt;volume&gt;162&lt;/volume&gt;&lt;number&gt;3&lt;/number&gt;&lt;keywords&gt;&lt;keyword&gt;Amino Acids/analysis&lt;/keyword&gt;&lt;keyword&gt;Animal&lt;/keyword&gt;&lt;keyword&gt;Carrier Proteins/*isolation &amp;amp; purification&lt;/keyword&gt;&lt;keyword&gt;Centrifugation, Density Gradient&lt;/keyword&gt;&lt;keyword&gt;Chromatography/methods&lt;/keyword&gt;&lt;keyword&gt;Electrophoresis, Polyacrylamide Gel&lt;/keyword&gt;&lt;keyword&gt;Hemolymph/*analysis&lt;/keyword&gt;&lt;keyword&gt;Hydrogen-Ion Concentration&lt;/keyword&gt;&lt;keyword&gt;Isoelectric Focusing&lt;/keyword&gt;&lt;keyword&gt;Lepidoptera&lt;/keyword&gt;&lt;keyword&gt;Molecular Weight&lt;/keyword&gt;&lt;keyword&gt;Spectrometry, Fluorescence&lt;/keyword&gt;&lt;keyword&gt;Support, Non-U.S. Gov&amp;apos;t&lt;/keyword&gt;&lt;/keywords&gt;&lt;dates&gt;&lt;year&gt;1987&lt;/year&gt;&lt;/dates&gt;&lt;label&gt;87161839&lt;/label&gt;&lt;urls&gt;&lt;/urls&gt;&lt;/record&gt;&lt;/Cite&gt;&lt;/EndNote&gt;</w:instrText>
      </w:r>
      <w:r w:rsidR="00F96033" w:rsidRPr="00CC7F29">
        <w:fldChar w:fldCharType="separate"/>
      </w:r>
      <w:r w:rsidR="001F6434">
        <w:rPr>
          <w:noProof/>
        </w:rPr>
        <w:t>[</w:t>
      </w:r>
      <w:hyperlink w:anchor="_ENREF_10" w:tooltip="Ożyhar, 1987 #1031" w:history="1">
        <w:r w:rsidR="00AD079D">
          <w:rPr>
            <w:noProof/>
          </w:rPr>
          <w:t>10</w:t>
        </w:r>
      </w:hyperlink>
      <w:r w:rsidR="001F6434">
        <w:rPr>
          <w:noProof/>
        </w:rPr>
        <w:t>]</w:t>
      </w:r>
      <w:r w:rsidR="00F96033" w:rsidRPr="00CC7F29">
        <w:fldChar w:fldCharType="end"/>
      </w:r>
      <w:r w:rsidR="00330FF0" w:rsidRPr="00CC7F29">
        <w:t>.</w:t>
      </w:r>
    </w:p>
    <w:p w:rsidR="00330FF0" w:rsidRPr="00CC7F29" w:rsidRDefault="00330FF0" w:rsidP="009A57A0">
      <w:pPr>
        <w:spacing w:after="0" w:line="480" w:lineRule="auto"/>
        <w:jc w:val="both"/>
      </w:pPr>
    </w:p>
    <w:p w:rsidR="009A57A0" w:rsidRPr="00641974" w:rsidRDefault="009A57A0" w:rsidP="009A57A0">
      <w:pPr>
        <w:spacing w:after="0" w:line="480" w:lineRule="auto"/>
        <w:jc w:val="both"/>
        <w:rPr>
          <w:bCs/>
          <w:i/>
        </w:rPr>
      </w:pPr>
      <w:r w:rsidRPr="00CC7F29">
        <w:rPr>
          <w:i/>
        </w:rPr>
        <w:t xml:space="preserve">2.3. </w:t>
      </w:r>
      <w:proofErr w:type="spellStart"/>
      <w:r w:rsidR="00B3102E">
        <w:rPr>
          <w:i/>
        </w:rPr>
        <w:t>Photooxidation</w:t>
      </w:r>
      <w:proofErr w:type="spellEnd"/>
      <w:r w:rsidR="00330FF0" w:rsidRPr="00CC7F29">
        <w:rPr>
          <w:bCs/>
          <w:i/>
        </w:rPr>
        <w:t xml:space="preserve"> of </w:t>
      </w:r>
      <w:r w:rsidR="00661045">
        <w:rPr>
          <w:bCs/>
          <w:i/>
        </w:rPr>
        <w:t>JHBP</w:t>
      </w:r>
      <w:r w:rsidR="00641974">
        <w:rPr>
          <w:bCs/>
          <w:i/>
        </w:rPr>
        <w:t xml:space="preserve"> samples</w:t>
      </w:r>
    </w:p>
    <w:p w:rsidR="00330FF0" w:rsidRDefault="00453D95" w:rsidP="0069049E">
      <w:pPr>
        <w:spacing w:after="0" w:line="480" w:lineRule="auto"/>
        <w:jc w:val="both"/>
        <w:rPr>
          <w:bCs/>
        </w:rPr>
      </w:pPr>
      <w:r>
        <w:rPr>
          <w:bCs/>
        </w:rPr>
        <w:tab/>
      </w:r>
      <w:proofErr w:type="spellStart"/>
      <w:r w:rsidR="00B3102E" w:rsidRPr="00B3102E">
        <w:rPr>
          <w:bCs/>
        </w:rPr>
        <w:t>Photooxidation</w:t>
      </w:r>
      <w:proofErr w:type="spellEnd"/>
      <w:r w:rsidR="00330FF0" w:rsidRPr="00CC7F29">
        <w:rPr>
          <w:bCs/>
        </w:rPr>
        <w:t xml:space="preserve"> of </w:t>
      </w:r>
      <w:r w:rsidR="002B0876">
        <w:rPr>
          <w:bCs/>
        </w:rPr>
        <w:t xml:space="preserve">the </w:t>
      </w:r>
      <w:r w:rsidR="00330FF0" w:rsidRPr="00CC7F29">
        <w:rPr>
          <w:bCs/>
        </w:rPr>
        <w:t xml:space="preserve">protein samples </w:t>
      </w:r>
      <w:r w:rsidR="00C240EE" w:rsidRPr="00CC7F29">
        <w:rPr>
          <w:bCs/>
        </w:rPr>
        <w:t>was</w:t>
      </w:r>
      <w:r w:rsidR="00330FF0" w:rsidRPr="00CC7F29">
        <w:rPr>
          <w:bCs/>
        </w:rPr>
        <w:t xml:space="preserve"> performed by irradiating 19-35 </w:t>
      </w:r>
      <w:r w:rsidR="00330FF0" w:rsidRPr="00CC7F29">
        <w:rPr>
          <w:rFonts w:cstheme="minorHAnsi"/>
        </w:rPr>
        <w:t>µ</w:t>
      </w:r>
      <w:r w:rsidR="00330FF0" w:rsidRPr="00CC7F29">
        <w:t>M</w:t>
      </w:r>
      <w:r w:rsidR="00330FF0" w:rsidRPr="00CC7F29">
        <w:rPr>
          <w:bCs/>
        </w:rPr>
        <w:t xml:space="preserve"> JHBP </w:t>
      </w:r>
      <w:r w:rsidR="00C240EE" w:rsidRPr="00CC7F29">
        <w:rPr>
          <w:bCs/>
        </w:rPr>
        <w:t xml:space="preserve">sample </w:t>
      </w:r>
      <w:r w:rsidR="00330FF0" w:rsidRPr="00CC7F29">
        <w:rPr>
          <w:bCs/>
        </w:rPr>
        <w:t xml:space="preserve">solutions (protein in </w:t>
      </w:r>
      <w:r w:rsidR="002B0876">
        <w:rPr>
          <w:bCs/>
        </w:rPr>
        <w:t xml:space="preserve">a </w:t>
      </w:r>
      <w:r w:rsidR="00330FF0" w:rsidRPr="00CC7F29">
        <w:rPr>
          <w:bCs/>
        </w:rPr>
        <w:t xml:space="preserve">0.1 M </w:t>
      </w:r>
      <w:r w:rsidR="00330FF0" w:rsidRPr="00CC7F29">
        <w:t>sodium phosphate buffer, pH 7.2</w:t>
      </w:r>
      <w:r w:rsidR="00330FF0" w:rsidRPr="00CC7F29">
        <w:rPr>
          <w:bCs/>
        </w:rPr>
        <w:t>) with</w:t>
      </w:r>
      <w:r w:rsidR="00330FF0" w:rsidRPr="00CC7F29">
        <w:rPr>
          <w:rFonts w:ascii="Times New Roman" w:hAnsi="Times New Roman" w:cs="Times New Roman"/>
          <w:sz w:val="20"/>
          <w:szCs w:val="20"/>
        </w:rPr>
        <w:t xml:space="preserve"> </w:t>
      </w:r>
      <w:r w:rsidR="00330FF0" w:rsidRPr="00CC7F29">
        <w:rPr>
          <w:bCs/>
        </w:rPr>
        <w:t>30</w:t>
      </w:r>
      <w:r w:rsidR="00FA6114">
        <w:rPr>
          <w:bCs/>
        </w:rPr>
        <w:t> </w:t>
      </w:r>
      <w:proofErr w:type="spellStart"/>
      <w:r w:rsidR="00330FF0" w:rsidRPr="00CC7F29">
        <w:t>μ</w:t>
      </w:r>
      <w:r w:rsidR="00330FF0" w:rsidRPr="00CC7F29">
        <w:rPr>
          <w:bCs/>
        </w:rPr>
        <w:t>M</w:t>
      </w:r>
      <w:proofErr w:type="spellEnd"/>
      <w:r w:rsidR="00330FF0" w:rsidRPr="00CC7F29">
        <w:rPr>
          <w:bCs/>
        </w:rPr>
        <w:t xml:space="preserve"> </w:t>
      </w:r>
      <w:r w:rsidR="00355ED0" w:rsidRPr="00CC4B10">
        <w:rPr>
          <w:bCs/>
        </w:rPr>
        <w:t>of</w:t>
      </w:r>
      <w:r w:rsidR="00355ED0">
        <w:rPr>
          <w:bCs/>
        </w:rPr>
        <w:t xml:space="preserve"> </w:t>
      </w:r>
      <w:r w:rsidR="00330FF0" w:rsidRPr="00CC7F29">
        <w:rPr>
          <w:bCs/>
        </w:rPr>
        <w:t>riboflavin as the sensitizer in the sample cell of a</w:t>
      </w:r>
      <w:r w:rsidR="00FA6114">
        <w:rPr>
          <w:bCs/>
        </w:rPr>
        <w:t> </w:t>
      </w:r>
      <w:r w:rsidR="00330FF0" w:rsidRPr="00CC7F29">
        <w:rPr>
          <w:bCs/>
        </w:rPr>
        <w:t>Fluorolog-</w:t>
      </w:r>
      <w:r w:rsidR="00564406" w:rsidRPr="00CC7F29">
        <w:rPr>
          <w:bCs/>
        </w:rPr>
        <w:t>3</w:t>
      </w:r>
      <w:r w:rsidR="00330FF0" w:rsidRPr="00CC7F29">
        <w:rPr>
          <w:bCs/>
        </w:rPr>
        <w:t xml:space="preserve"> </w:t>
      </w:r>
      <w:proofErr w:type="spellStart"/>
      <w:r w:rsidR="00330FF0" w:rsidRPr="00CC7F29">
        <w:rPr>
          <w:bCs/>
        </w:rPr>
        <w:t>fluorometer</w:t>
      </w:r>
      <w:proofErr w:type="spellEnd"/>
      <w:r w:rsidR="00330FF0" w:rsidRPr="00CC7F29">
        <w:rPr>
          <w:bCs/>
        </w:rPr>
        <w:t xml:space="preserve"> (</w:t>
      </w:r>
      <w:proofErr w:type="spellStart"/>
      <w:r w:rsidR="00330FF0" w:rsidRPr="00CC7F29">
        <w:rPr>
          <w:bCs/>
        </w:rPr>
        <w:t>Spex</w:t>
      </w:r>
      <w:proofErr w:type="spellEnd"/>
      <w:r w:rsidR="00330FF0" w:rsidRPr="00CC7F29">
        <w:rPr>
          <w:bCs/>
        </w:rPr>
        <w:t xml:space="preserve">, </w:t>
      </w:r>
      <w:proofErr w:type="spellStart"/>
      <w:r w:rsidR="00330FF0" w:rsidRPr="00CC7F29">
        <w:rPr>
          <w:bCs/>
        </w:rPr>
        <w:t>Jobin</w:t>
      </w:r>
      <w:proofErr w:type="spellEnd"/>
      <w:r w:rsidR="00330FF0" w:rsidRPr="00CC7F29">
        <w:rPr>
          <w:bCs/>
        </w:rPr>
        <w:t xml:space="preserve"> </w:t>
      </w:r>
      <w:proofErr w:type="spellStart"/>
      <w:r w:rsidR="00330FF0" w:rsidRPr="00CC7F29">
        <w:rPr>
          <w:bCs/>
        </w:rPr>
        <w:t>Yvon</w:t>
      </w:r>
      <w:proofErr w:type="spellEnd"/>
      <w:r w:rsidR="00330FF0" w:rsidRPr="00CC7F29">
        <w:rPr>
          <w:bCs/>
        </w:rPr>
        <w:t xml:space="preserve"> Inc., France). Sol</w:t>
      </w:r>
      <w:r w:rsidR="00336879" w:rsidRPr="00CC7F29">
        <w:rPr>
          <w:bCs/>
        </w:rPr>
        <w:t>utions were irradiated</w:t>
      </w:r>
      <w:r w:rsidR="00330FF0" w:rsidRPr="00CC7F29">
        <w:rPr>
          <w:bCs/>
        </w:rPr>
        <w:t xml:space="preserve"> at room temperature in </w:t>
      </w:r>
      <w:r w:rsidR="00564406" w:rsidRPr="00CC7F29">
        <w:rPr>
          <w:bCs/>
        </w:rPr>
        <w:t>5 </w:t>
      </w:r>
      <w:r w:rsidR="00564406" w:rsidRPr="00CC7F29">
        <w:rPr>
          <w:iCs/>
        </w:rPr>
        <w:sym w:font="Symbol" w:char="F0B4"/>
      </w:r>
      <w:r w:rsidR="00564406" w:rsidRPr="00CC7F29">
        <w:rPr>
          <w:bCs/>
        </w:rPr>
        <w:t> 5 mm</w:t>
      </w:r>
      <w:r w:rsidR="00330FF0" w:rsidRPr="00CC7F29">
        <w:rPr>
          <w:bCs/>
        </w:rPr>
        <w:t xml:space="preserve"> quartz cells (</w:t>
      </w:r>
      <w:proofErr w:type="spellStart"/>
      <w:r w:rsidR="00330FF0" w:rsidRPr="00CC7F29">
        <w:rPr>
          <w:bCs/>
        </w:rPr>
        <w:t>Hellma</w:t>
      </w:r>
      <w:proofErr w:type="spellEnd"/>
      <w:r w:rsidR="00330FF0" w:rsidRPr="00CC7F29">
        <w:rPr>
          <w:bCs/>
        </w:rPr>
        <w:t xml:space="preserve">, Germany) using an excitation wavelength of </w:t>
      </w:r>
      <w:r w:rsidR="00330FF0" w:rsidRPr="00CC7F29">
        <w:rPr>
          <w:bCs/>
        </w:rPr>
        <w:sym w:font="Symbol" w:char="F06C"/>
      </w:r>
      <w:r w:rsidR="00330FF0" w:rsidRPr="00CC7F29">
        <w:rPr>
          <w:bCs/>
          <w:vertAlign w:val="subscript"/>
        </w:rPr>
        <w:t>ex </w:t>
      </w:r>
      <w:r w:rsidR="00330FF0" w:rsidRPr="00CC7F29">
        <w:rPr>
          <w:bCs/>
        </w:rPr>
        <w:t>= 445 nm for 5 min</w:t>
      </w:r>
      <w:r w:rsidR="0069049E" w:rsidRPr="00CC7F29">
        <w:rPr>
          <w:bCs/>
        </w:rPr>
        <w:t>. Broad excitation bandwidths (20</w:t>
      </w:r>
      <w:r w:rsidR="00FA6114">
        <w:rPr>
          <w:bCs/>
        </w:rPr>
        <w:t> </w:t>
      </w:r>
      <w:r w:rsidR="0069049E" w:rsidRPr="00CC7F29">
        <w:rPr>
          <w:bCs/>
        </w:rPr>
        <w:t>nm) were used for irradiation</w:t>
      </w:r>
      <w:r w:rsidR="00330FF0" w:rsidRPr="00CC7F29">
        <w:rPr>
          <w:bCs/>
        </w:rPr>
        <w:t xml:space="preserve">. </w:t>
      </w:r>
      <w:r w:rsidR="007D4CE2">
        <w:rPr>
          <w:bCs/>
        </w:rPr>
        <w:t>T</w:t>
      </w:r>
      <w:r w:rsidR="007D4CE2" w:rsidRPr="007D4CE2">
        <w:rPr>
          <w:bCs/>
        </w:rPr>
        <w:t xml:space="preserve">o substantiate inter- or </w:t>
      </w:r>
      <w:proofErr w:type="spellStart"/>
      <w:r w:rsidR="007D4CE2" w:rsidRPr="007D4CE2">
        <w:rPr>
          <w:bCs/>
        </w:rPr>
        <w:t>intramolecular</w:t>
      </w:r>
      <w:proofErr w:type="spellEnd"/>
      <w:r w:rsidR="007D4CE2" w:rsidRPr="007D4CE2">
        <w:rPr>
          <w:bCs/>
        </w:rPr>
        <w:t xml:space="preserve"> cross-linking </w:t>
      </w:r>
      <w:r w:rsidR="007D4CE2">
        <w:rPr>
          <w:bCs/>
        </w:rPr>
        <w:t>of JHBP molecules,</w:t>
      </w:r>
      <w:r w:rsidR="007D4CE2" w:rsidRPr="007D4CE2">
        <w:rPr>
          <w:bCs/>
        </w:rPr>
        <w:t xml:space="preserve"> </w:t>
      </w:r>
      <w:r w:rsidR="007D4CE2">
        <w:rPr>
          <w:bCs/>
        </w:rPr>
        <w:t>SDS-PAGE</w:t>
      </w:r>
      <w:r w:rsidR="007D4CE2" w:rsidRPr="007D4CE2">
        <w:rPr>
          <w:bCs/>
        </w:rPr>
        <w:t xml:space="preserve"> was </w:t>
      </w:r>
      <w:r w:rsidR="007D4CE2">
        <w:rPr>
          <w:bCs/>
        </w:rPr>
        <w:t xml:space="preserve">performed. </w:t>
      </w:r>
      <w:r w:rsidR="00330FF0" w:rsidRPr="00CC7F29">
        <w:rPr>
          <w:bCs/>
        </w:rPr>
        <w:t>The irradiation reaction was stopped by rapid</w:t>
      </w:r>
      <w:r w:rsidR="002B0876">
        <w:rPr>
          <w:bCs/>
        </w:rPr>
        <w:t>ly</w:t>
      </w:r>
      <w:r w:rsidR="00330FF0" w:rsidRPr="00CC7F29">
        <w:rPr>
          <w:bCs/>
        </w:rPr>
        <w:t xml:space="preserve"> desalting </w:t>
      </w:r>
      <w:r w:rsidR="002B0876">
        <w:rPr>
          <w:bCs/>
        </w:rPr>
        <w:t>the</w:t>
      </w:r>
      <w:r w:rsidR="00F87965">
        <w:rPr>
          <w:bCs/>
        </w:rPr>
        <w:t xml:space="preserve"> protein samples </w:t>
      </w:r>
      <w:r w:rsidR="00330FF0" w:rsidRPr="00CC7F29">
        <w:rPr>
          <w:bCs/>
        </w:rPr>
        <w:t>on a</w:t>
      </w:r>
      <w:r w:rsidR="00FA6114">
        <w:rPr>
          <w:bCs/>
        </w:rPr>
        <w:t> </w:t>
      </w:r>
      <w:r w:rsidR="00330FF0" w:rsidRPr="00CC7F29">
        <w:rPr>
          <w:bCs/>
        </w:rPr>
        <w:t xml:space="preserve">PD-10 column </w:t>
      </w:r>
      <w:r w:rsidR="00330FF0" w:rsidRPr="00CC7F29">
        <w:t>(</w:t>
      </w:r>
      <w:proofErr w:type="spellStart"/>
      <w:r w:rsidR="00330FF0" w:rsidRPr="00CC7F29">
        <w:t>Amersham</w:t>
      </w:r>
      <w:proofErr w:type="spellEnd"/>
      <w:r w:rsidR="00330FF0" w:rsidRPr="00CC7F29">
        <w:t xml:space="preserve"> Biosciences, Germany</w:t>
      </w:r>
      <w:r w:rsidR="00330FF0" w:rsidRPr="00CC7F29">
        <w:rPr>
          <w:bCs/>
        </w:rPr>
        <w:t xml:space="preserve">) </w:t>
      </w:r>
      <w:r w:rsidR="00FC47F2" w:rsidRPr="00CC7F29">
        <w:rPr>
          <w:bCs/>
        </w:rPr>
        <w:t xml:space="preserve">or </w:t>
      </w:r>
      <w:r w:rsidR="002B0876">
        <w:rPr>
          <w:bCs/>
        </w:rPr>
        <w:t xml:space="preserve">performing </w:t>
      </w:r>
      <w:r w:rsidR="00FC47F2" w:rsidRPr="00CC7F29">
        <w:rPr>
          <w:bCs/>
        </w:rPr>
        <w:t>separation</w:t>
      </w:r>
      <w:r w:rsidR="00330FF0" w:rsidRPr="00CC7F29">
        <w:rPr>
          <w:bCs/>
        </w:rPr>
        <w:t xml:space="preserve"> by gel filtration on </w:t>
      </w:r>
      <w:r w:rsidR="00330FF0" w:rsidRPr="0023535B">
        <w:rPr>
          <w:bCs/>
        </w:rPr>
        <w:t>a</w:t>
      </w:r>
      <w:r w:rsidR="0023535B">
        <w:rPr>
          <w:bCs/>
        </w:rPr>
        <w:t>n</w:t>
      </w:r>
      <w:r w:rsidR="00FA6114">
        <w:rPr>
          <w:bCs/>
        </w:rPr>
        <w:t> </w:t>
      </w:r>
      <w:r w:rsidR="00330FF0" w:rsidRPr="00CC7F29">
        <w:rPr>
          <w:bCs/>
        </w:rPr>
        <w:t>HR 10/300 Superdex-75 size exclusion column (</w:t>
      </w:r>
      <w:proofErr w:type="spellStart"/>
      <w:r w:rsidR="00330FF0" w:rsidRPr="00CC7F29">
        <w:rPr>
          <w:bCs/>
        </w:rPr>
        <w:t>Amersham</w:t>
      </w:r>
      <w:proofErr w:type="spellEnd"/>
      <w:r w:rsidR="00330FF0" w:rsidRPr="00CC7F29">
        <w:rPr>
          <w:bCs/>
        </w:rPr>
        <w:t xml:space="preserve"> Biosciences) connected to </w:t>
      </w:r>
      <w:r w:rsidR="00330FF0" w:rsidRPr="00CC7F29">
        <w:t xml:space="preserve">the </w:t>
      </w:r>
      <w:proofErr w:type="spellStart"/>
      <w:r w:rsidR="00330FF0" w:rsidRPr="00CC7F29">
        <w:rPr>
          <w:rFonts w:cstheme="minorHAnsi"/>
        </w:rPr>
        <w:t>Ä</w:t>
      </w:r>
      <w:r w:rsidR="00330FF0" w:rsidRPr="00CC7F29">
        <w:t>KTAexplorer</w:t>
      </w:r>
      <w:proofErr w:type="spellEnd"/>
      <w:r w:rsidR="00330FF0" w:rsidRPr="00CC7F29">
        <w:t xml:space="preserve"> system</w:t>
      </w:r>
      <w:r w:rsidR="00330FF0" w:rsidRPr="00CC7F29">
        <w:rPr>
          <w:bCs/>
        </w:rPr>
        <w:t xml:space="preserve"> and equilibrated with </w:t>
      </w:r>
      <w:r w:rsidR="002B0876">
        <w:rPr>
          <w:bCs/>
        </w:rPr>
        <w:t xml:space="preserve">a </w:t>
      </w:r>
      <w:r w:rsidR="00330FF0" w:rsidRPr="00CC7F29">
        <w:rPr>
          <w:bCs/>
        </w:rPr>
        <w:t xml:space="preserve">0.1 M </w:t>
      </w:r>
      <w:r w:rsidR="00392541" w:rsidRPr="00CC4B10">
        <w:rPr>
          <w:bCs/>
        </w:rPr>
        <w:t xml:space="preserve">of a </w:t>
      </w:r>
      <w:r w:rsidR="00330FF0" w:rsidRPr="00CC4B10">
        <w:t>sodium</w:t>
      </w:r>
      <w:r w:rsidR="00330FF0" w:rsidRPr="00CC7F29">
        <w:t xml:space="preserve"> phosphate buffer, pH 7.2 </w:t>
      </w:r>
      <w:r w:rsidR="00330FF0" w:rsidRPr="00CC7F29">
        <w:rPr>
          <w:bCs/>
        </w:rPr>
        <w:t>at a</w:t>
      </w:r>
      <w:r w:rsidR="00FA6114">
        <w:rPr>
          <w:bCs/>
        </w:rPr>
        <w:t> </w:t>
      </w:r>
      <w:r w:rsidR="00330FF0" w:rsidRPr="00CC7F29">
        <w:rPr>
          <w:bCs/>
        </w:rPr>
        <w:t xml:space="preserve">flow rate of </w:t>
      </w:r>
      <w:r w:rsidR="00330FF0" w:rsidRPr="00CC7F29">
        <w:t>0.5 ml</w:t>
      </w:r>
      <w:r w:rsidR="00330FF0" w:rsidRPr="00CC7F29">
        <w:sym w:font="Symbol" w:char="F0D7"/>
      </w:r>
      <w:r w:rsidR="00330FF0" w:rsidRPr="00CC7F29">
        <w:t>min</w:t>
      </w:r>
      <w:r w:rsidR="00330FF0" w:rsidRPr="00CC7F29">
        <w:rPr>
          <w:vertAlign w:val="superscript"/>
        </w:rPr>
        <w:t>-1</w:t>
      </w:r>
      <w:r w:rsidR="00330FF0" w:rsidRPr="00CC7F29">
        <w:rPr>
          <w:bCs/>
        </w:rPr>
        <w:t xml:space="preserve">. </w:t>
      </w:r>
      <w:r w:rsidR="002B0876">
        <w:rPr>
          <w:bCs/>
        </w:rPr>
        <w:t xml:space="preserve">Finally, </w:t>
      </w:r>
      <w:proofErr w:type="spellStart"/>
      <w:r w:rsidR="00330FF0" w:rsidRPr="00CC7F29">
        <w:rPr>
          <w:bCs/>
        </w:rPr>
        <w:t>proteolytic</w:t>
      </w:r>
      <w:proofErr w:type="spellEnd"/>
      <w:r w:rsidR="00330FF0" w:rsidRPr="00CC7F29">
        <w:rPr>
          <w:bCs/>
        </w:rPr>
        <w:t xml:space="preserve"> digestion was performed.</w:t>
      </w:r>
    </w:p>
    <w:p w:rsidR="00641974" w:rsidRPr="00641974" w:rsidRDefault="00641974" w:rsidP="00641974">
      <w:pPr>
        <w:pStyle w:val="Nagwek3"/>
        <w:rPr>
          <w:rFonts w:asciiTheme="minorHAnsi" w:hAnsiTheme="minorHAnsi"/>
          <w:b w:val="0"/>
          <w:i/>
          <w:sz w:val="22"/>
          <w:szCs w:val="22"/>
        </w:rPr>
      </w:pPr>
      <w:r>
        <w:rPr>
          <w:rFonts w:asciiTheme="minorHAnsi" w:hAnsiTheme="minorHAnsi"/>
          <w:b w:val="0"/>
          <w:i/>
          <w:sz w:val="22"/>
          <w:szCs w:val="22"/>
        </w:rPr>
        <w:t xml:space="preserve">2.4. </w:t>
      </w:r>
      <w:r w:rsidRPr="00641974">
        <w:rPr>
          <w:rFonts w:asciiTheme="minorHAnsi" w:hAnsiTheme="minorHAnsi"/>
          <w:b w:val="0"/>
          <w:i/>
          <w:sz w:val="22"/>
          <w:szCs w:val="22"/>
        </w:rPr>
        <w:t xml:space="preserve">Analysis of </w:t>
      </w:r>
      <w:proofErr w:type="spellStart"/>
      <w:r w:rsidRPr="00641974">
        <w:rPr>
          <w:rFonts w:asciiTheme="minorHAnsi" w:hAnsiTheme="minorHAnsi"/>
          <w:b w:val="0"/>
          <w:i/>
          <w:sz w:val="22"/>
          <w:szCs w:val="22"/>
        </w:rPr>
        <w:t>dityrosine</w:t>
      </w:r>
      <w:proofErr w:type="spellEnd"/>
      <w:r w:rsidRPr="00641974">
        <w:rPr>
          <w:rFonts w:asciiTheme="minorHAnsi" w:hAnsiTheme="minorHAnsi"/>
          <w:b w:val="0"/>
          <w:i/>
          <w:sz w:val="22"/>
          <w:szCs w:val="22"/>
        </w:rPr>
        <w:t xml:space="preserve"> content in JHBP samples</w:t>
      </w:r>
    </w:p>
    <w:p w:rsidR="00641974" w:rsidRPr="00641974" w:rsidRDefault="00641974" w:rsidP="00641974">
      <w:pPr>
        <w:pStyle w:val="svarticle"/>
        <w:spacing w:line="480" w:lineRule="auto"/>
        <w:jc w:val="both"/>
        <w:rPr>
          <w:rFonts w:asciiTheme="minorHAnsi" w:hAnsiTheme="minorHAnsi"/>
          <w:sz w:val="22"/>
          <w:szCs w:val="22"/>
        </w:rPr>
      </w:pPr>
      <w:r w:rsidRPr="00641974">
        <w:rPr>
          <w:rFonts w:asciiTheme="minorHAnsi" w:hAnsiTheme="minorHAnsi"/>
          <w:sz w:val="22"/>
          <w:szCs w:val="22"/>
        </w:rPr>
        <w:t xml:space="preserve">The determination of the DT content in protein samples was performed at </w:t>
      </w:r>
      <w:proofErr w:type="spellStart"/>
      <w:r w:rsidRPr="00641974">
        <w:rPr>
          <w:rFonts w:asciiTheme="minorHAnsi" w:hAnsiTheme="minorHAnsi"/>
          <w:sz w:val="22"/>
          <w:szCs w:val="22"/>
        </w:rPr>
        <w:t>BioCentrum</w:t>
      </w:r>
      <w:proofErr w:type="spellEnd"/>
      <w:r w:rsidRPr="00641974">
        <w:rPr>
          <w:rFonts w:asciiTheme="minorHAnsi" w:hAnsiTheme="minorHAnsi"/>
          <w:sz w:val="22"/>
          <w:szCs w:val="22"/>
        </w:rPr>
        <w:t xml:space="preserve"> Ltd. (</w:t>
      </w:r>
      <w:proofErr w:type="spellStart"/>
      <w:r w:rsidRPr="00641974">
        <w:rPr>
          <w:rFonts w:asciiTheme="minorHAnsi" w:hAnsiTheme="minorHAnsi"/>
          <w:sz w:val="22"/>
          <w:szCs w:val="22"/>
        </w:rPr>
        <w:t>Kraków</w:t>
      </w:r>
      <w:proofErr w:type="spellEnd"/>
      <w:r w:rsidRPr="00641974">
        <w:rPr>
          <w:rFonts w:asciiTheme="minorHAnsi" w:hAnsiTheme="minorHAnsi"/>
          <w:sz w:val="22"/>
          <w:szCs w:val="22"/>
        </w:rPr>
        <w:t xml:space="preserve">, Poland) as described below. Small aliquots of recombinant </w:t>
      </w:r>
      <w:proofErr w:type="spellStart"/>
      <w:r w:rsidRPr="00641974">
        <w:rPr>
          <w:rFonts w:asciiTheme="minorHAnsi" w:hAnsiTheme="minorHAnsi"/>
          <w:sz w:val="22"/>
          <w:szCs w:val="22"/>
        </w:rPr>
        <w:t>rJHBP</w:t>
      </w:r>
      <w:proofErr w:type="spellEnd"/>
      <w:r w:rsidRPr="00641974">
        <w:rPr>
          <w:rFonts w:asciiTheme="minorHAnsi" w:hAnsiTheme="minorHAnsi"/>
          <w:sz w:val="22"/>
          <w:szCs w:val="22"/>
        </w:rPr>
        <w:t xml:space="preserve"> samples (25 </w:t>
      </w:r>
      <w:proofErr w:type="spellStart"/>
      <w:r w:rsidRPr="00641974">
        <w:rPr>
          <w:rFonts w:asciiTheme="minorHAnsi" w:hAnsiTheme="minorHAnsi"/>
          <w:sz w:val="22"/>
          <w:szCs w:val="22"/>
        </w:rPr>
        <w:t>μl</w:t>
      </w:r>
      <w:proofErr w:type="spellEnd"/>
      <w:r w:rsidRPr="00641974">
        <w:rPr>
          <w:rFonts w:asciiTheme="minorHAnsi" w:hAnsiTheme="minorHAnsi"/>
          <w:sz w:val="22"/>
          <w:szCs w:val="22"/>
        </w:rPr>
        <w:t xml:space="preserve">) were dried under a vacuum. Protein </w:t>
      </w:r>
      <w:proofErr w:type="spellStart"/>
      <w:r w:rsidRPr="00641974">
        <w:rPr>
          <w:rFonts w:asciiTheme="minorHAnsi" w:hAnsiTheme="minorHAnsi"/>
          <w:sz w:val="22"/>
          <w:szCs w:val="22"/>
        </w:rPr>
        <w:t>lyophilizates</w:t>
      </w:r>
      <w:proofErr w:type="spellEnd"/>
      <w:r w:rsidRPr="00641974">
        <w:rPr>
          <w:rFonts w:asciiTheme="minorHAnsi" w:hAnsiTheme="minorHAnsi"/>
          <w:sz w:val="22"/>
          <w:szCs w:val="22"/>
        </w:rPr>
        <w:t xml:space="preserve"> were dissolved in 100 </w:t>
      </w:r>
      <w:proofErr w:type="spellStart"/>
      <w:r w:rsidRPr="00641974">
        <w:rPr>
          <w:rFonts w:asciiTheme="minorHAnsi" w:hAnsiTheme="minorHAnsi"/>
          <w:sz w:val="22"/>
          <w:szCs w:val="22"/>
        </w:rPr>
        <w:t>μl</w:t>
      </w:r>
      <w:proofErr w:type="spellEnd"/>
      <w:r w:rsidRPr="00641974">
        <w:rPr>
          <w:rFonts w:asciiTheme="minorHAnsi" w:hAnsiTheme="minorHAnsi"/>
          <w:sz w:val="22"/>
          <w:szCs w:val="22"/>
        </w:rPr>
        <w:t xml:space="preserve"> of </w:t>
      </w:r>
      <w:proofErr w:type="spellStart"/>
      <w:r w:rsidRPr="00641974">
        <w:rPr>
          <w:rFonts w:asciiTheme="minorHAnsi" w:hAnsiTheme="minorHAnsi"/>
          <w:sz w:val="22"/>
          <w:szCs w:val="22"/>
        </w:rPr>
        <w:t>Milli</w:t>
      </w:r>
      <w:proofErr w:type="spellEnd"/>
      <w:r w:rsidRPr="00641974">
        <w:rPr>
          <w:rFonts w:asciiTheme="minorHAnsi" w:hAnsiTheme="minorHAnsi"/>
          <w:sz w:val="22"/>
          <w:szCs w:val="22"/>
        </w:rPr>
        <w:t xml:space="preserve">-Q water (Millipore, USA), evaporated in a vacuum centrifuge and then hydrolyzed in the gas phase using 6 M </w:t>
      </w:r>
      <w:proofErr w:type="spellStart"/>
      <w:r w:rsidRPr="00641974">
        <w:rPr>
          <w:rFonts w:asciiTheme="minorHAnsi" w:hAnsiTheme="minorHAnsi"/>
          <w:sz w:val="22"/>
          <w:szCs w:val="22"/>
        </w:rPr>
        <w:t>HCl</w:t>
      </w:r>
      <w:proofErr w:type="spellEnd"/>
      <w:r w:rsidRPr="00641974">
        <w:rPr>
          <w:rFonts w:asciiTheme="minorHAnsi" w:hAnsiTheme="minorHAnsi"/>
          <w:sz w:val="22"/>
          <w:szCs w:val="22"/>
        </w:rPr>
        <w:t xml:space="preserve"> with the addition of phenol, for 24 h at 115 °C. Hydrolyses were carried out on two samples: one containing 24.8 </w:t>
      </w:r>
      <w:proofErr w:type="spellStart"/>
      <w:r w:rsidRPr="00641974">
        <w:rPr>
          <w:rFonts w:asciiTheme="minorHAnsi" w:hAnsiTheme="minorHAnsi"/>
          <w:sz w:val="22"/>
          <w:szCs w:val="22"/>
        </w:rPr>
        <w:t>μg</w:t>
      </w:r>
      <w:proofErr w:type="spellEnd"/>
      <w:r w:rsidRPr="00641974">
        <w:rPr>
          <w:rFonts w:asciiTheme="minorHAnsi" w:hAnsiTheme="minorHAnsi"/>
          <w:sz w:val="22"/>
          <w:szCs w:val="22"/>
        </w:rPr>
        <w:t xml:space="preserve"> of native JHBP and the other consisting of 22.8 </w:t>
      </w:r>
      <w:proofErr w:type="spellStart"/>
      <w:r w:rsidRPr="00641974">
        <w:rPr>
          <w:rFonts w:asciiTheme="minorHAnsi" w:hAnsiTheme="minorHAnsi"/>
          <w:sz w:val="22"/>
          <w:szCs w:val="22"/>
        </w:rPr>
        <w:t>μg</w:t>
      </w:r>
      <w:proofErr w:type="spellEnd"/>
      <w:r w:rsidRPr="00641974">
        <w:rPr>
          <w:rFonts w:asciiTheme="minorHAnsi" w:hAnsiTheme="minorHAnsi"/>
          <w:sz w:val="22"/>
          <w:szCs w:val="22"/>
        </w:rPr>
        <w:t xml:space="preserve"> of oxidized </w:t>
      </w:r>
      <w:proofErr w:type="spellStart"/>
      <w:r w:rsidRPr="00641974">
        <w:rPr>
          <w:rFonts w:asciiTheme="minorHAnsi" w:hAnsiTheme="minorHAnsi"/>
          <w:sz w:val="22"/>
          <w:szCs w:val="22"/>
        </w:rPr>
        <w:t>rJHBP</w:t>
      </w:r>
      <w:proofErr w:type="spellEnd"/>
      <w:r w:rsidRPr="00641974">
        <w:rPr>
          <w:rFonts w:asciiTheme="minorHAnsi" w:hAnsiTheme="minorHAnsi"/>
          <w:sz w:val="22"/>
          <w:szCs w:val="22"/>
        </w:rPr>
        <w:t xml:space="preserve">. After drying, the </w:t>
      </w:r>
      <w:proofErr w:type="spellStart"/>
      <w:r w:rsidRPr="00641974">
        <w:rPr>
          <w:rFonts w:asciiTheme="minorHAnsi" w:hAnsiTheme="minorHAnsi"/>
          <w:sz w:val="22"/>
          <w:szCs w:val="22"/>
        </w:rPr>
        <w:t>hydrolysates</w:t>
      </w:r>
      <w:proofErr w:type="spellEnd"/>
      <w:r w:rsidRPr="00641974">
        <w:rPr>
          <w:rFonts w:asciiTheme="minorHAnsi" w:hAnsiTheme="minorHAnsi"/>
          <w:sz w:val="22"/>
          <w:szCs w:val="22"/>
        </w:rPr>
        <w:t xml:space="preserve"> were </w:t>
      </w:r>
      <w:r w:rsidRPr="00641974">
        <w:rPr>
          <w:rFonts w:asciiTheme="minorHAnsi" w:hAnsiTheme="minorHAnsi"/>
          <w:sz w:val="22"/>
          <w:szCs w:val="22"/>
        </w:rPr>
        <w:lastRenderedPageBreak/>
        <w:t>dissolved in 50 </w:t>
      </w:r>
      <w:proofErr w:type="spellStart"/>
      <w:r w:rsidRPr="00641974">
        <w:rPr>
          <w:rFonts w:asciiTheme="minorHAnsi" w:hAnsiTheme="minorHAnsi"/>
          <w:sz w:val="22"/>
          <w:szCs w:val="22"/>
        </w:rPr>
        <w:t>μl</w:t>
      </w:r>
      <w:proofErr w:type="spellEnd"/>
      <w:r w:rsidRPr="00641974">
        <w:rPr>
          <w:rFonts w:asciiTheme="minorHAnsi" w:hAnsiTheme="minorHAnsi"/>
          <w:sz w:val="22"/>
          <w:szCs w:val="22"/>
        </w:rPr>
        <w:t xml:space="preserve"> of an acetonitrile solution (water/acetonitrile 7:2 (v/v)). DT content was determined according to a procedure described by </w:t>
      </w:r>
      <w:proofErr w:type="spellStart"/>
      <w:r w:rsidRPr="00641974">
        <w:rPr>
          <w:rFonts w:asciiTheme="minorHAnsi" w:hAnsiTheme="minorHAnsi"/>
          <w:sz w:val="22"/>
          <w:szCs w:val="22"/>
        </w:rPr>
        <w:t>Smail</w:t>
      </w:r>
      <w:proofErr w:type="spellEnd"/>
      <w:r w:rsidRPr="00641974">
        <w:rPr>
          <w:rFonts w:asciiTheme="minorHAnsi" w:hAnsiTheme="minorHAnsi"/>
          <w:sz w:val="22"/>
          <w:szCs w:val="22"/>
        </w:rPr>
        <w:t xml:space="preserve"> et al. </w:t>
      </w:r>
      <w:hyperlink r:id="rId9" w:anchor="b0125" w:history="1">
        <w:r w:rsidRPr="002A6E50">
          <w:rPr>
            <w:rStyle w:val="Hipercze"/>
            <w:rFonts w:asciiTheme="minorHAnsi" w:hAnsiTheme="minorHAnsi"/>
            <w:color w:val="auto"/>
            <w:sz w:val="22"/>
            <w:szCs w:val="22"/>
          </w:rPr>
          <w:t>[</w:t>
        </w:r>
        <w:r w:rsidR="002A6E50" w:rsidRPr="002A6E50">
          <w:rPr>
            <w:rStyle w:val="Hipercze"/>
            <w:rFonts w:asciiTheme="minorHAnsi" w:hAnsiTheme="minorHAnsi"/>
            <w:color w:val="auto"/>
            <w:sz w:val="22"/>
            <w:szCs w:val="22"/>
            <w:u w:val="none"/>
          </w:rPr>
          <w:t>1995</w:t>
        </w:r>
        <w:r w:rsidRPr="002A6E50">
          <w:rPr>
            <w:rStyle w:val="Hipercze"/>
            <w:rFonts w:asciiTheme="minorHAnsi" w:hAnsiTheme="minorHAnsi"/>
            <w:color w:val="auto"/>
            <w:sz w:val="22"/>
            <w:szCs w:val="22"/>
          </w:rPr>
          <w:t>]</w:t>
        </w:r>
      </w:hyperlink>
      <w:r w:rsidRPr="00641974">
        <w:rPr>
          <w:rFonts w:asciiTheme="minorHAnsi" w:hAnsiTheme="minorHAnsi"/>
          <w:sz w:val="22"/>
          <w:szCs w:val="22"/>
        </w:rPr>
        <w:t>. Hydrolyzed samples were injected onto a LC-18-DB 5 </w:t>
      </w:r>
      <w:proofErr w:type="spellStart"/>
      <w:r w:rsidRPr="00641974">
        <w:rPr>
          <w:rFonts w:asciiTheme="minorHAnsi" w:hAnsiTheme="minorHAnsi"/>
          <w:sz w:val="22"/>
          <w:szCs w:val="22"/>
        </w:rPr>
        <w:t>μm</w:t>
      </w:r>
      <w:proofErr w:type="spellEnd"/>
      <w:r w:rsidRPr="00641974">
        <w:rPr>
          <w:rFonts w:asciiTheme="minorHAnsi" w:hAnsiTheme="minorHAnsi"/>
          <w:sz w:val="22"/>
          <w:szCs w:val="22"/>
        </w:rPr>
        <w:t xml:space="preserve"> 4.6 × 250 mm column (</w:t>
      </w:r>
      <w:proofErr w:type="spellStart"/>
      <w:r w:rsidRPr="00641974">
        <w:rPr>
          <w:rFonts w:asciiTheme="minorHAnsi" w:hAnsiTheme="minorHAnsi"/>
          <w:sz w:val="22"/>
          <w:szCs w:val="22"/>
        </w:rPr>
        <w:t>Supelco</w:t>
      </w:r>
      <w:proofErr w:type="spellEnd"/>
      <w:r w:rsidRPr="00641974">
        <w:rPr>
          <w:rFonts w:asciiTheme="minorHAnsi" w:hAnsiTheme="minorHAnsi"/>
          <w:sz w:val="22"/>
          <w:szCs w:val="22"/>
        </w:rPr>
        <w:t>, USA). RP-HPLC was performed at a flow rate of 1.0 ml min</w:t>
      </w:r>
      <w:r w:rsidRPr="00641974">
        <w:rPr>
          <w:rFonts w:asciiTheme="minorHAnsi" w:hAnsiTheme="minorHAnsi"/>
          <w:sz w:val="22"/>
          <w:szCs w:val="22"/>
          <w:vertAlign w:val="superscript"/>
        </w:rPr>
        <w:t>−1</w:t>
      </w:r>
      <w:r w:rsidRPr="00641974">
        <w:rPr>
          <w:rFonts w:asciiTheme="minorHAnsi" w:hAnsiTheme="minorHAnsi"/>
          <w:sz w:val="22"/>
          <w:szCs w:val="22"/>
        </w:rPr>
        <w:t xml:space="preserve"> using a linear gradient of acetonitrile gradually increased from 0% to 30% solvent B for 20 min (solvent A: 0.1% CF</w:t>
      </w:r>
      <w:r w:rsidRPr="00641974">
        <w:rPr>
          <w:rFonts w:asciiTheme="minorHAnsi" w:hAnsiTheme="minorHAnsi"/>
          <w:sz w:val="22"/>
          <w:szCs w:val="22"/>
          <w:vertAlign w:val="subscript"/>
        </w:rPr>
        <w:t>3</w:t>
      </w:r>
      <w:r w:rsidRPr="00641974">
        <w:rPr>
          <w:rFonts w:asciiTheme="minorHAnsi" w:hAnsiTheme="minorHAnsi"/>
          <w:sz w:val="22"/>
          <w:szCs w:val="22"/>
        </w:rPr>
        <w:t>COOH; solvent B: 0.07% CF</w:t>
      </w:r>
      <w:r w:rsidRPr="00641974">
        <w:rPr>
          <w:rFonts w:asciiTheme="minorHAnsi" w:hAnsiTheme="minorHAnsi"/>
          <w:sz w:val="22"/>
          <w:szCs w:val="22"/>
          <w:vertAlign w:val="subscript"/>
        </w:rPr>
        <w:t>3</w:t>
      </w:r>
      <w:r w:rsidRPr="00641974">
        <w:rPr>
          <w:rFonts w:asciiTheme="minorHAnsi" w:hAnsiTheme="minorHAnsi"/>
          <w:sz w:val="22"/>
          <w:szCs w:val="22"/>
        </w:rPr>
        <w:t xml:space="preserve">COOH, 80% acetonitrile). The </w:t>
      </w:r>
      <w:proofErr w:type="spellStart"/>
      <w:r w:rsidRPr="00641974">
        <w:rPr>
          <w:rFonts w:asciiTheme="minorHAnsi" w:hAnsiTheme="minorHAnsi"/>
          <w:sz w:val="22"/>
          <w:szCs w:val="22"/>
        </w:rPr>
        <w:t>eluate</w:t>
      </w:r>
      <w:proofErr w:type="spellEnd"/>
      <w:r w:rsidRPr="00641974">
        <w:rPr>
          <w:rFonts w:asciiTheme="minorHAnsi" w:hAnsiTheme="minorHAnsi"/>
          <w:sz w:val="22"/>
          <w:szCs w:val="22"/>
        </w:rPr>
        <w:t xml:space="preserve"> was collected and analyzed </w:t>
      </w:r>
      <w:proofErr w:type="spellStart"/>
      <w:r w:rsidRPr="00641974">
        <w:rPr>
          <w:rFonts w:asciiTheme="minorHAnsi" w:hAnsiTheme="minorHAnsi"/>
          <w:sz w:val="22"/>
          <w:szCs w:val="22"/>
        </w:rPr>
        <w:t>spectrophotometrically</w:t>
      </w:r>
      <w:proofErr w:type="spellEnd"/>
      <w:r w:rsidRPr="00641974">
        <w:rPr>
          <w:rFonts w:asciiTheme="minorHAnsi" w:hAnsiTheme="minorHAnsi"/>
          <w:sz w:val="22"/>
          <w:szCs w:val="22"/>
        </w:rPr>
        <w:t xml:space="preserve"> using a UV–</w:t>
      </w:r>
      <w:proofErr w:type="spellStart"/>
      <w:r w:rsidRPr="00641974">
        <w:rPr>
          <w:rFonts w:asciiTheme="minorHAnsi" w:hAnsiTheme="minorHAnsi"/>
          <w:sz w:val="22"/>
          <w:szCs w:val="22"/>
        </w:rPr>
        <w:t>vis</w:t>
      </w:r>
      <w:proofErr w:type="spellEnd"/>
      <w:r w:rsidRPr="00641974">
        <w:rPr>
          <w:rFonts w:asciiTheme="minorHAnsi" w:hAnsiTheme="minorHAnsi"/>
          <w:sz w:val="22"/>
          <w:szCs w:val="22"/>
        </w:rPr>
        <w:t xml:space="preserve"> detector set at a wavelength of 210 nm. The DT content was determined for the analyzed JHBP samples from aliquots containing 0.4 </w:t>
      </w:r>
      <w:proofErr w:type="spellStart"/>
      <w:r w:rsidRPr="00641974">
        <w:rPr>
          <w:rFonts w:asciiTheme="minorHAnsi" w:hAnsiTheme="minorHAnsi"/>
          <w:sz w:val="22"/>
          <w:szCs w:val="22"/>
        </w:rPr>
        <w:t>nmol</w:t>
      </w:r>
      <w:proofErr w:type="spellEnd"/>
      <w:r w:rsidRPr="00641974">
        <w:rPr>
          <w:rFonts w:asciiTheme="minorHAnsi" w:hAnsiTheme="minorHAnsi"/>
          <w:sz w:val="22"/>
          <w:szCs w:val="22"/>
        </w:rPr>
        <w:t xml:space="preserve"> of protein </w:t>
      </w:r>
      <w:proofErr w:type="spellStart"/>
      <w:r w:rsidRPr="00641974">
        <w:rPr>
          <w:rFonts w:asciiTheme="minorHAnsi" w:hAnsiTheme="minorHAnsi"/>
          <w:sz w:val="22"/>
          <w:szCs w:val="22"/>
        </w:rPr>
        <w:t>hydrolysate</w:t>
      </w:r>
      <w:proofErr w:type="spellEnd"/>
      <w:r w:rsidRPr="00641974">
        <w:rPr>
          <w:rFonts w:asciiTheme="minorHAnsi" w:hAnsiTheme="minorHAnsi"/>
          <w:sz w:val="22"/>
          <w:szCs w:val="22"/>
        </w:rPr>
        <w:t>.</w:t>
      </w:r>
    </w:p>
    <w:p w:rsidR="00330FF0" w:rsidRPr="00CC7F29" w:rsidRDefault="00330FF0" w:rsidP="009A57A0">
      <w:pPr>
        <w:spacing w:after="0" w:line="480" w:lineRule="auto"/>
        <w:jc w:val="both"/>
        <w:rPr>
          <w:bCs/>
        </w:rPr>
      </w:pPr>
    </w:p>
    <w:p w:rsidR="009A57A0" w:rsidRPr="00641974" w:rsidRDefault="009A57A0" w:rsidP="009A57A0">
      <w:pPr>
        <w:spacing w:after="0" w:line="480" w:lineRule="auto"/>
        <w:jc w:val="both"/>
        <w:rPr>
          <w:bCs/>
          <w:i/>
        </w:rPr>
      </w:pPr>
      <w:r w:rsidRPr="00CC7F29">
        <w:rPr>
          <w:bCs/>
          <w:i/>
        </w:rPr>
        <w:t>2.</w:t>
      </w:r>
      <w:r w:rsidR="00641974">
        <w:rPr>
          <w:bCs/>
          <w:i/>
        </w:rPr>
        <w:t>5</w:t>
      </w:r>
      <w:r w:rsidRPr="00CC7F29">
        <w:rPr>
          <w:bCs/>
          <w:i/>
        </w:rPr>
        <w:t xml:space="preserve">. </w:t>
      </w:r>
      <w:r w:rsidR="00C20D48">
        <w:rPr>
          <w:bCs/>
          <w:i/>
        </w:rPr>
        <w:t>Spectroscopic analysis</w:t>
      </w:r>
    </w:p>
    <w:p w:rsidR="00330FF0" w:rsidRPr="00CC7F29" w:rsidRDefault="00453D95" w:rsidP="00F464F4">
      <w:pPr>
        <w:spacing w:after="0" w:line="480" w:lineRule="auto"/>
        <w:jc w:val="both"/>
        <w:rPr>
          <w:bCs/>
        </w:rPr>
      </w:pPr>
      <w:r>
        <w:rPr>
          <w:bCs/>
        </w:rPr>
        <w:tab/>
      </w:r>
      <w:r w:rsidR="00F464F4" w:rsidRPr="00CC7F29">
        <w:rPr>
          <w:bCs/>
        </w:rPr>
        <w:t>JHBP solutions</w:t>
      </w:r>
      <w:r w:rsidR="00026DEC">
        <w:rPr>
          <w:bCs/>
        </w:rPr>
        <w:t xml:space="preserve"> (</w:t>
      </w:r>
      <w:r w:rsidR="00026DEC" w:rsidRPr="00CC7F29">
        <w:rPr>
          <w:bCs/>
        </w:rPr>
        <w:t>2 </w:t>
      </w:r>
      <w:proofErr w:type="spellStart"/>
      <w:r w:rsidR="00026DEC" w:rsidRPr="00CC7F29">
        <w:t>μM</w:t>
      </w:r>
      <w:proofErr w:type="spellEnd"/>
      <w:r w:rsidR="00026DEC">
        <w:t>)</w:t>
      </w:r>
      <w:r w:rsidR="00F464F4" w:rsidRPr="00CC7F29">
        <w:rPr>
          <w:bCs/>
        </w:rPr>
        <w:t xml:space="preserve"> were prepared in buffers </w:t>
      </w:r>
      <w:r w:rsidR="002B0876">
        <w:rPr>
          <w:bCs/>
        </w:rPr>
        <w:t xml:space="preserve">with various </w:t>
      </w:r>
      <w:r w:rsidR="002B0876" w:rsidRPr="00CC7F29">
        <w:rPr>
          <w:bCs/>
        </w:rPr>
        <w:t>pH values</w:t>
      </w:r>
      <w:r w:rsidR="002B0876">
        <w:rPr>
          <w:bCs/>
        </w:rPr>
        <w:t xml:space="preserve"> </w:t>
      </w:r>
      <w:r w:rsidR="00DB5830">
        <w:rPr>
          <w:bCs/>
        </w:rPr>
        <w:t>indicated</w:t>
      </w:r>
      <w:r w:rsidR="00F464F4" w:rsidRPr="00CC7F29">
        <w:rPr>
          <w:bCs/>
        </w:rPr>
        <w:t xml:space="preserve">. </w:t>
      </w:r>
      <w:r w:rsidR="00C51703">
        <w:rPr>
          <w:bCs/>
        </w:rPr>
        <w:t>The c</w:t>
      </w:r>
      <w:r w:rsidR="00F464F4" w:rsidRPr="00CC7F29">
        <w:rPr>
          <w:bCs/>
        </w:rPr>
        <w:t>ompos</w:t>
      </w:r>
      <w:r w:rsidR="00026DEC">
        <w:rPr>
          <w:bCs/>
        </w:rPr>
        <w:t>itions of the buffers used were</w:t>
      </w:r>
      <w:r w:rsidR="00F464F4" w:rsidRPr="00CC7F29">
        <w:rPr>
          <w:bCs/>
        </w:rPr>
        <w:t xml:space="preserve"> 0.1 M acetate/acetic acid, 0.1 M </w:t>
      </w:r>
      <w:r w:rsidR="00F464F4" w:rsidRPr="00CC7F29">
        <w:t xml:space="preserve">sodium phosphate and 0.1 M sodium carbonate, </w:t>
      </w:r>
      <w:r w:rsidR="00F464F4" w:rsidRPr="00CC7F29">
        <w:rPr>
          <w:bCs/>
        </w:rPr>
        <w:t>pH 3.0, 7.2 and 9.9</w:t>
      </w:r>
      <w:r w:rsidR="00C51703">
        <w:rPr>
          <w:bCs/>
        </w:rPr>
        <w:t>,</w:t>
      </w:r>
      <w:r w:rsidR="00F464F4" w:rsidRPr="00CC7F29">
        <w:rPr>
          <w:bCs/>
        </w:rPr>
        <w:t xml:space="preserve"> respectively. </w:t>
      </w:r>
      <w:r w:rsidR="00F464F4" w:rsidRPr="00CC7F29">
        <w:t xml:space="preserve">Borate quenching of </w:t>
      </w:r>
      <w:r w:rsidR="00C51703">
        <w:t xml:space="preserve">the </w:t>
      </w:r>
      <w:r w:rsidR="00F464F4" w:rsidRPr="00CC7F29">
        <w:t xml:space="preserve">DT fluorescence </w:t>
      </w:r>
      <w:r w:rsidR="00F96033" w:rsidRPr="00CC7F29">
        <w:fldChar w:fldCharType="begin"/>
      </w:r>
      <w:r w:rsidR="00D45DF1">
        <w:instrText xml:space="preserve"> ADDIN EN.CITE &lt;EndNote&gt;&lt;Cite&gt;&lt;Author&gt;Malencik&lt;/Author&gt;&lt;Year&gt;1991&lt;/Year&gt;&lt;RecNum&gt;2992&lt;/RecNum&gt;&lt;DisplayText&gt;[24]&lt;/DisplayText&gt;&lt;record&gt;&lt;rec-number&gt;2992&lt;/rec-number&gt;&lt;foreign-keys&gt;&lt;key app="EN" db-id="vedfrpv5cvtxaiez5xqxpst7dzfr9vpwas0d"&gt;2992&lt;/key&gt;&lt;/foreign-keys&gt;&lt;ref-type name="Journal Article"&gt;17&lt;/ref-type&gt;&lt;contributors&gt;&lt;authors&gt;&lt;author&gt;&lt;style face="normal" font="default" size="100%"&gt;Malencik&lt;/style&gt;&lt;style face="normal" font="default" charset="238" size="100%"&gt;,&lt;/style&gt;&lt;style face="normal" font="default" size="100%"&gt; D&lt;/style&gt;&lt;style face="normal" font="default" charset="238" size="100%"&gt;.&lt;/style&gt;&lt;style face="normal" font="default" size="100%"&gt;A&lt;/style&gt;&lt;style face="normal" font="default" charset="238" size="100%"&gt;.&lt;/style&gt;&lt;/author&gt;&lt;author&gt;&lt;style face="normal" font="default" size="100%"&gt;Anderson&lt;/style&gt;&lt;style face="normal" font="default" charset="238" size="100%"&gt;,&lt;/style&gt;&lt;style face="normal" font="default" size="100%"&gt; S&lt;/style&gt;&lt;style face="normal" font="default" charset="238" size="100%"&gt;.&lt;/style&gt;&lt;style face="normal" font="default" size="100%"&gt;R.&lt;/style&gt;&lt;/author&gt;&lt;/authors&gt;&lt;/contributors&gt;&lt;titles&gt;&lt;title&gt;Fluorometric characterization of dityrosine: complex formation with boric acid and borate ion&lt;/title&gt;&lt;secondary-title&gt;Biochem. Biophys. Res. Commun.&lt;/secondary-title&gt;&lt;short-title&gt;Biochem. Biophys. Res. Commun.&lt;/short-title&gt;&lt;/titles&gt;&lt;periodical&gt;&lt;full-title&gt;Biochem. Biophys. Res. Commun.&lt;/full-title&gt;&lt;/periodical&gt;&lt;pages&gt;&lt;style face="normal" font="default" charset="238" size="100%"&gt;60-67&lt;/style&gt;&lt;/pages&gt;&lt;volume&gt;&lt;style face="normal" font="default" charset="238" size="100%"&gt;178&lt;/style&gt;&lt;/volume&gt;&lt;number&gt;&lt;style face="normal" font="default" charset="238" size="100%"&gt;1&lt;/style&gt;&lt;/number&gt;&lt;dates&gt;&lt;year&gt;&lt;style face="normal" font="default" charset="238" size="100%"&gt;1991&lt;/style&gt;&lt;/year&gt;&lt;/dates&gt;&lt;urls&gt;&lt;/urls&gt;&lt;/record&gt;&lt;/Cite&gt;&lt;/EndNote&gt;</w:instrText>
      </w:r>
      <w:r w:rsidR="00F96033" w:rsidRPr="00CC7F29">
        <w:fldChar w:fldCharType="separate"/>
      </w:r>
      <w:r w:rsidR="00D45DF1">
        <w:rPr>
          <w:noProof/>
        </w:rPr>
        <w:t>[</w:t>
      </w:r>
      <w:hyperlink w:anchor="_ENREF_24" w:tooltip="Malencik, 1991 #2992" w:history="1">
        <w:r w:rsidR="00AD079D">
          <w:rPr>
            <w:noProof/>
          </w:rPr>
          <w:t>24</w:t>
        </w:r>
      </w:hyperlink>
      <w:r w:rsidR="00D45DF1">
        <w:rPr>
          <w:noProof/>
        </w:rPr>
        <w:t>]</w:t>
      </w:r>
      <w:r w:rsidR="00F96033" w:rsidRPr="00CC7F29">
        <w:fldChar w:fldCharType="end"/>
      </w:r>
      <w:r w:rsidR="00F464F4" w:rsidRPr="00CC7F29">
        <w:t xml:space="preserve"> was studied by monitoring fluorescence intensities of </w:t>
      </w:r>
      <w:r w:rsidR="00F464F4" w:rsidRPr="00CC7F29">
        <w:rPr>
          <w:bCs/>
        </w:rPr>
        <w:t>2 </w:t>
      </w:r>
      <w:proofErr w:type="spellStart"/>
      <w:r w:rsidR="00F464F4" w:rsidRPr="00CC7F29">
        <w:t>μM</w:t>
      </w:r>
      <w:proofErr w:type="spellEnd"/>
      <w:r w:rsidR="00F464F4" w:rsidRPr="00CC7F29">
        <w:t xml:space="preserve"> protein samples dialyzed against</w:t>
      </w:r>
      <w:r w:rsidR="00C51703">
        <w:t xml:space="preserve"> a</w:t>
      </w:r>
      <w:r w:rsidR="00F464F4" w:rsidRPr="00CC7F29">
        <w:t xml:space="preserve"> 0.5 M borate/boric acid buffer, pH 8.6. </w:t>
      </w:r>
      <w:r w:rsidR="00330FF0" w:rsidRPr="00CC7F29">
        <w:rPr>
          <w:bCs/>
        </w:rPr>
        <w:t>Steady state fluorescence spectra for</w:t>
      </w:r>
      <w:r w:rsidR="00C51703">
        <w:rPr>
          <w:bCs/>
        </w:rPr>
        <w:t xml:space="preserve"> the</w:t>
      </w:r>
      <w:r w:rsidR="00330FF0" w:rsidRPr="00CC7F29">
        <w:rPr>
          <w:bCs/>
        </w:rPr>
        <w:t xml:space="preserve"> native JHBP solution before and after irradiation were recorded using </w:t>
      </w:r>
      <w:r w:rsidR="00C51703">
        <w:rPr>
          <w:bCs/>
        </w:rPr>
        <w:t xml:space="preserve">the </w:t>
      </w:r>
      <w:r w:rsidR="00330FF0" w:rsidRPr="00CC7F29">
        <w:rPr>
          <w:bCs/>
        </w:rPr>
        <w:t>Fluorolog-</w:t>
      </w:r>
      <w:r w:rsidR="00884F65" w:rsidRPr="00CC7F29">
        <w:rPr>
          <w:bCs/>
        </w:rPr>
        <w:t>3</w:t>
      </w:r>
      <w:r w:rsidR="00330FF0" w:rsidRPr="00CC7F29">
        <w:rPr>
          <w:bCs/>
        </w:rPr>
        <w:t xml:space="preserve"> </w:t>
      </w:r>
      <w:proofErr w:type="spellStart"/>
      <w:r w:rsidR="00330FF0" w:rsidRPr="00CC7F29">
        <w:rPr>
          <w:bCs/>
        </w:rPr>
        <w:t>fluorometer</w:t>
      </w:r>
      <w:proofErr w:type="spellEnd"/>
      <w:r w:rsidR="00330FF0" w:rsidRPr="00CC7F29">
        <w:rPr>
          <w:bCs/>
        </w:rPr>
        <w:t xml:space="preserve"> (</w:t>
      </w:r>
      <w:proofErr w:type="spellStart"/>
      <w:r w:rsidR="00330FF0" w:rsidRPr="00CC7F29">
        <w:rPr>
          <w:bCs/>
        </w:rPr>
        <w:t>Spex</w:t>
      </w:r>
      <w:proofErr w:type="spellEnd"/>
      <w:r w:rsidR="00330FF0" w:rsidRPr="00CC7F29">
        <w:rPr>
          <w:bCs/>
        </w:rPr>
        <w:t xml:space="preserve">, </w:t>
      </w:r>
      <w:proofErr w:type="spellStart"/>
      <w:r w:rsidR="00330FF0" w:rsidRPr="00CC7F29">
        <w:rPr>
          <w:bCs/>
        </w:rPr>
        <w:t>Jobin</w:t>
      </w:r>
      <w:proofErr w:type="spellEnd"/>
      <w:r w:rsidR="00330FF0" w:rsidRPr="00CC7F29">
        <w:rPr>
          <w:bCs/>
        </w:rPr>
        <w:t xml:space="preserve"> </w:t>
      </w:r>
      <w:proofErr w:type="spellStart"/>
      <w:r w:rsidR="00330FF0" w:rsidRPr="00CC7F29">
        <w:rPr>
          <w:bCs/>
        </w:rPr>
        <w:t>Yvon</w:t>
      </w:r>
      <w:proofErr w:type="spellEnd"/>
      <w:r w:rsidR="00330FF0" w:rsidRPr="00CC7F29">
        <w:rPr>
          <w:bCs/>
        </w:rPr>
        <w:t xml:space="preserve"> Inc., France). </w:t>
      </w:r>
      <w:r w:rsidR="00F464F4" w:rsidRPr="00CC7F29">
        <w:rPr>
          <w:bCs/>
        </w:rPr>
        <w:t>Fluorescence emissions from tyrosine and DT residues were measured using excitation at 280</w:t>
      </w:r>
      <w:r w:rsidR="00C671A0">
        <w:rPr>
          <w:bCs/>
        </w:rPr>
        <w:t> nm</w:t>
      </w:r>
      <w:r w:rsidR="00F464F4" w:rsidRPr="00CC7F29">
        <w:rPr>
          <w:bCs/>
        </w:rPr>
        <w:t xml:space="preserve"> and 315</w:t>
      </w:r>
      <w:r w:rsidR="00FA6114">
        <w:rPr>
          <w:bCs/>
        </w:rPr>
        <w:t> </w:t>
      </w:r>
      <w:r w:rsidR="00F464F4" w:rsidRPr="00CC7F29">
        <w:rPr>
          <w:bCs/>
        </w:rPr>
        <w:t>nm</w:t>
      </w:r>
      <w:r w:rsidR="003A1179">
        <w:rPr>
          <w:bCs/>
        </w:rPr>
        <w:t>,</w:t>
      </w:r>
      <w:r w:rsidR="00F464F4" w:rsidRPr="00CC7F29">
        <w:rPr>
          <w:bCs/>
        </w:rPr>
        <w:t xml:space="preserve"> respectively. </w:t>
      </w:r>
      <w:r w:rsidR="00330FF0" w:rsidRPr="00CC7F29">
        <w:rPr>
          <w:bCs/>
        </w:rPr>
        <w:t>Slits with bandwidths of 5</w:t>
      </w:r>
      <w:r w:rsidR="00FA6114">
        <w:rPr>
          <w:bCs/>
        </w:rPr>
        <w:t> </w:t>
      </w:r>
      <w:r w:rsidR="00330FF0" w:rsidRPr="00CC7F29">
        <w:rPr>
          <w:bCs/>
        </w:rPr>
        <w:t>nm were used both for excitation and emission channels</w:t>
      </w:r>
      <w:r w:rsidR="008144E0" w:rsidRPr="00CC7F29">
        <w:rPr>
          <w:bCs/>
        </w:rPr>
        <w:t>.</w:t>
      </w:r>
      <w:r w:rsidR="00330FF0" w:rsidRPr="00CC7F29">
        <w:t xml:space="preserve"> Control baselines were subtracted f</w:t>
      </w:r>
      <w:r w:rsidR="00C51703">
        <w:t>rom</w:t>
      </w:r>
      <w:r w:rsidR="00330FF0" w:rsidRPr="00CC7F29">
        <w:t xml:space="preserve"> each spectrum </w:t>
      </w:r>
      <w:r w:rsidR="00C51703">
        <w:t>for</w:t>
      </w:r>
      <w:r w:rsidR="00330FF0" w:rsidRPr="00CC7F29">
        <w:t xml:space="preserve"> all fluorescence measurements.</w:t>
      </w:r>
    </w:p>
    <w:p w:rsidR="00330FF0" w:rsidRDefault="00330FF0" w:rsidP="009A57A0">
      <w:pPr>
        <w:spacing w:after="0" w:line="480" w:lineRule="auto"/>
        <w:jc w:val="both"/>
        <w:rPr>
          <w:bCs/>
        </w:rPr>
      </w:pPr>
    </w:p>
    <w:p w:rsidR="0058567B" w:rsidRPr="00641974" w:rsidRDefault="0058567B" w:rsidP="009A57A0">
      <w:pPr>
        <w:spacing w:after="0" w:line="480" w:lineRule="auto"/>
        <w:jc w:val="both"/>
        <w:rPr>
          <w:bCs/>
          <w:i/>
        </w:rPr>
      </w:pPr>
      <w:r w:rsidRPr="00966AFA">
        <w:rPr>
          <w:bCs/>
          <w:i/>
        </w:rPr>
        <w:t>2.</w:t>
      </w:r>
      <w:r w:rsidR="00641974">
        <w:rPr>
          <w:bCs/>
          <w:i/>
        </w:rPr>
        <w:t>6</w:t>
      </w:r>
      <w:r w:rsidRPr="00966AFA">
        <w:rPr>
          <w:bCs/>
          <w:i/>
        </w:rPr>
        <w:t xml:space="preserve">. Western </w:t>
      </w:r>
      <w:r w:rsidR="00966AFA" w:rsidRPr="00966AFA">
        <w:rPr>
          <w:bCs/>
          <w:i/>
        </w:rPr>
        <w:t>b</w:t>
      </w:r>
      <w:r w:rsidRPr="00966AFA">
        <w:rPr>
          <w:bCs/>
          <w:i/>
        </w:rPr>
        <w:t>lot</w:t>
      </w:r>
      <w:r w:rsidR="00966AFA" w:rsidRPr="00966AFA">
        <w:rPr>
          <w:bCs/>
          <w:i/>
        </w:rPr>
        <w:t xml:space="preserve"> analysis </w:t>
      </w:r>
    </w:p>
    <w:p w:rsidR="001D5D08" w:rsidRDefault="00BE299D" w:rsidP="00546C1D">
      <w:pPr>
        <w:spacing w:after="0" w:line="480" w:lineRule="auto"/>
        <w:jc w:val="both"/>
        <w:rPr>
          <w:rFonts w:cstheme="minorHAnsi"/>
        </w:rPr>
      </w:pPr>
      <w:r>
        <w:rPr>
          <w:rFonts w:cstheme="minorHAnsi"/>
        </w:rPr>
        <w:tab/>
      </w:r>
      <w:r w:rsidR="000B6838">
        <w:rPr>
          <w:rFonts w:cstheme="minorHAnsi"/>
        </w:rPr>
        <w:t>Protein</w:t>
      </w:r>
      <w:r>
        <w:rPr>
          <w:rFonts w:cstheme="minorHAnsi"/>
        </w:rPr>
        <w:t xml:space="preserve"> samples were</w:t>
      </w:r>
      <w:r w:rsidRPr="0058567B">
        <w:rPr>
          <w:rFonts w:cstheme="minorHAnsi"/>
        </w:rPr>
        <w:t xml:space="preserve"> </w:t>
      </w:r>
      <w:r w:rsidR="00213FA5">
        <w:rPr>
          <w:rFonts w:cstheme="minorHAnsi"/>
        </w:rPr>
        <w:t>analyz</w:t>
      </w:r>
      <w:r w:rsidR="000443FC" w:rsidRPr="000443FC">
        <w:rPr>
          <w:rFonts w:cstheme="minorHAnsi"/>
        </w:rPr>
        <w:t>ed</w:t>
      </w:r>
      <w:r w:rsidRPr="0058567B">
        <w:rPr>
          <w:rFonts w:cstheme="minorHAnsi"/>
        </w:rPr>
        <w:t xml:space="preserve"> by</w:t>
      </w:r>
      <w:r w:rsidRPr="00C20F8F">
        <w:rPr>
          <w:rFonts w:cstheme="minorHAnsi"/>
        </w:rPr>
        <w:t xml:space="preserve"> 1</w:t>
      </w:r>
      <w:r>
        <w:rPr>
          <w:rFonts w:cstheme="minorHAnsi"/>
        </w:rPr>
        <w:t>5</w:t>
      </w:r>
      <w:r w:rsidRPr="00C20F8F">
        <w:rPr>
          <w:rFonts w:cstheme="minorHAnsi"/>
        </w:rPr>
        <w:t xml:space="preserve">% SDS-PAGE according to </w:t>
      </w:r>
      <w:proofErr w:type="spellStart"/>
      <w:r w:rsidRPr="00C20F8F">
        <w:rPr>
          <w:rFonts w:cstheme="minorHAnsi"/>
        </w:rPr>
        <w:t>Laemmli</w:t>
      </w:r>
      <w:proofErr w:type="spellEnd"/>
      <w:r>
        <w:rPr>
          <w:rFonts w:cstheme="minorHAnsi"/>
        </w:rPr>
        <w:t xml:space="preserve"> </w:t>
      </w:r>
      <w:r w:rsidR="00F96033">
        <w:rPr>
          <w:rFonts w:cstheme="minorHAnsi"/>
        </w:rPr>
        <w:fldChar w:fldCharType="begin"/>
      </w:r>
      <w:r w:rsidR="00D45DF1">
        <w:rPr>
          <w:rFonts w:cstheme="minorHAnsi"/>
        </w:rPr>
        <w:instrText xml:space="preserve"> ADDIN EN.CITE &lt;EndNote&gt;&lt;Cite&gt;&lt;Author&gt;Laemmli&lt;/Author&gt;&lt;Year&gt;1970&lt;/Year&gt;&lt;RecNum&gt;778&lt;/RecNum&gt;&lt;DisplayText&gt;[21]&lt;/DisplayText&gt;&lt;record&gt;&lt;rec-number&gt;778&lt;/rec-number&gt;&lt;foreign-keys&gt;&lt;key app="EN" db-id="vedfrpv5cvtxaiez5xqxpst7dzfr9vpwas0d"&gt;778&lt;/key&gt;&lt;/foreign-keys&gt;&lt;ref-type name="Journal Article"&gt;17&lt;/ref-type&gt;&lt;contributors&gt;&lt;authors&gt;&lt;author&gt;Laemmli, U.K.&lt;/author&gt;&lt;/authors&gt;&lt;/contributors&gt;&lt;titles&gt;&lt;title&gt;Cleavage of Structural Proteins during the Assembly of the Head of Bacteriophage T4&lt;/title&gt;&lt;secondary-title&gt;Nature&lt;/secondary-title&gt;&lt;/titles&gt;&lt;periodical&gt;&lt;full-title&gt;Nature&lt;/full-title&gt;&lt;/periodical&gt;&lt;pages&gt;680-685&lt;/pages&gt;&lt;volume&gt;227&lt;/volume&gt;&lt;number&gt;August 15&lt;/number&gt;&lt;dates&gt;&lt;year&gt;1970&lt;/year&gt;&lt;/dates&gt;&lt;urls&gt;&lt;/urls&gt;&lt;/record&gt;&lt;/Cite&gt;&lt;/EndNote&gt;</w:instrText>
      </w:r>
      <w:r w:rsidR="00F96033">
        <w:rPr>
          <w:rFonts w:cstheme="minorHAnsi"/>
        </w:rPr>
        <w:fldChar w:fldCharType="separate"/>
      </w:r>
      <w:r w:rsidR="00D45DF1">
        <w:rPr>
          <w:rFonts w:cstheme="minorHAnsi"/>
          <w:noProof/>
        </w:rPr>
        <w:t>[</w:t>
      </w:r>
      <w:hyperlink w:anchor="_ENREF_21" w:tooltip="Laemmli, 1970 #778" w:history="1">
        <w:r w:rsidR="00AD079D">
          <w:rPr>
            <w:rFonts w:cstheme="minorHAnsi"/>
            <w:noProof/>
          </w:rPr>
          <w:t>21</w:t>
        </w:r>
      </w:hyperlink>
      <w:r w:rsidR="00D45DF1">
        <w:rPr>
          <w:rFonts w:cstheme="minorHAnsi"/>
          <w:noProof/>
        </w:rPr>
        <w:t>]</w:t>
      </w:r>
      <w:r w:rsidR="00F96033">
        <w:rPr>
          <w:rFonts w:cstheme="minorHAnsi"/>
        </w:rPr>
        <w:fldChar w:fldCharType="end"/>
      </w:r>
      <w:r>
        <w:rPr>
          <w:rFonts w:cstheme="minorHAnsi"/>
        </w:rPr>
        <w:t xml:space="preserve">. </w:t>
      </w:r>
      <w:r w:rsidR="00E16266" w:rsidRPr="00E16266">
        <w:rPr>
          <w:rFonts w:cstheme="minorHAnsi"/>
        </w:rPr>
        <w:t>Electrophoresis</w:t>
      </w:r>
      <w:r w:rsidR="00E16266">
        <w:rPr>
          <w:rFonts w:cstheme="minorHAnsi"/>
        </w:rPr>
        <w:t xml:space="preserve"> </w:t>
      </w:r>
      <w:r w:rsidR="00E16266" w:rsidRPr="00E16266">
        <w:rPr>
          <w:rFonts w:cstheme="minorHAnsi"/>
        </w:rPr>
        <w:t xml:space="preserve">was </w:t>
      </w:r>
      <w:r w:rsidR="00E16266">
        <w:rPr>
          <w:rFonts w:cstheme="minorHAnsi"/>
        </w:rPr>
        <w:t>run</w:t>
      </w:r>
      <w:r w:rsidR="00E16266" w:rsidRPr="00E16266">
        <w:rPr>
          <w:rFonts w:cstheme="minorHAnsi"/>
        </w:rPr>
        <w:t xml:space="preserve"> at </w:t>
      </w:r>
      <w:r w:rsidR="00D30D4E">
        <w:rPr>
          <w:rFonts w:cstheme="minorHAnsi"/>
        </w:rPr>
        <w:t>30 mA/g</w:t>
      </w:r>
      <w:r w:rsidR="00CD1AF4" w:rsidRPr="00E16266">
        <w:rPr>
          <w:rFonts w:cstheme="minorHAnsi"/>
        </w:rPr>
        <w:t xml:space="preserve">el </w:t>
      </w:r>
      <w:r w:rsidR="00E16266" w:rsidRPr="00E16266">
        <w:rPr>
          <w:rFonts w:cstheme="minorHAnsi"/>
        </w:rPr>
        <w:t>slab</w:t>
      </w:r>
      <w:r w:rsidR="00546C1D">
        <w:rPr>
          <w:rFonts w:cstheme="minorHAnsi"/>
        </w:rPr>
        <w:t xml:space="preserve"> </w:t>
      </w:r>
      <w:r w:rsidR="00546C1D" w:rsidRPr="00546C1D">
        <w:rPr>
          <w:rFonts w:cstheme="minorHAnsi"/>
        </w:rPr>
        <w:t>(height: 7.0</w:t>
      </w:r>
      <w:r w:rsidR="00546C1D">
        <w:rPr>
          <w:rFonts w:cstheme="minorHAnsi"/>
        </w:rPr>
        <w:t> </w:t>
      </w:r>
      <w:r w:rsidR="00546C1D" w:rsidRPr="00546C1D">
        <w:rPr>
          <w:rFonts w:cstheme="minorHAnsi"/>
        </w:rPr>
        <w:t>cm,</w:t>
      </w:r>
      <w:r w:rsidR="00546C1D">
        <w:rPr>
          <w:rFonts w:cstheme="minorHAnsi"/>
        </w:rPr>
        <w:t xml:space="preserve"> </w:t>
      </w:r>
      <w:r w:rsidR="00546C1D" w:rsidRPr="00546C1D">
        <w:rPr>
          <w:rFonts w:cstheme="minorHAnsi"/>
        </w:rPr>
        <w:t>width: 8.3</w:t>
      </w:r>
      <w:r w:rsidR="00546C1D">
        <w:rPr>
          <w:rFonts w:cstheme="minorHAnsi"/>
        </w:rPr>
        <w:t> </w:t>
      </w:r>
      <w:r w:rsidR="00546C1D" w:rsidRPr="00546C1D">
        <w:rPr>
          <w:rFonts w:cstheme="minorHAnsi"/>
        </w:rPr>
        <w:t>cm, thickness: 1.5</w:t>
      </w:r>
      <w:r w:rsidR="00546C1D">
        <w:rPr>
          <w:rFonts w:cstheme="minorHAnsi"/>
        </w:rPr>
        <w:t> </w:t>
      </w:r>
      <w:r w:rsidR="00546C1D" w:rsidRPr="00546C1D">
        <w:rPr>
          <w:rFonts w:cstheme="minorHAnsi"/>
        </w:rPr>
        <w:t>mm)</w:t>
      </w:r>
      <w:r w:rsidR="00D30D4E">
        <w:rPr>
          <w:rFonts w:cstheme="minorHAnsi"/>
        </w:rPr>
        <w:t>.</w:t>
      </w:r>
      <w:r w:rsidR="00E16266" w:rsidRPr="00E16266">
        <w:rPr>
          <w:rFonts w:cstheme="minorHAnsi"/>
        </w:rPr>
        <w:t xml:space="preserve"> </w:t>
      </w:r>
      <w:r w:rsidRPr="0058567B">
        <w:rPr>
          <w:rFonts w:cstheme="minorHAnsi"/>
        </w:rPr>
        <w:t xml:space="preserve">The </w:t>
      </w:r>
      <w:r>
        <w:rPr>
          <w:rFonts w:cstheme="minorHAnsi"/>
        </w:rPr>
        <w:t xml:space="preserve">separated </w:t>
      </w:r>
      <w:r w:rsidRPr="0058567B">
        <w:rPr>
          <w:rFonts w:cstheme="minorHAnsi"/>
        </w:rPr>
        <w:t>proteins were transferred to a</w:t>
      </w:r>
      <w:r w:rsidR="008A20F2">
        <w:rPr>
          <w:rFonts w:cstheme="minorHAnsi"/>
        </w:rPr>
        <w:t> </w:t>
      </w:r>
      <w:r w:rsidRPr="0058567B">
        <w:rPr>
          <w:rFonts w:cstheme="minorHAnsi"/>
        </w:rPr>
        <w:t>nitrocellulose membrane (</w:t>
      </w:r>
      <w:r w:rsidRPr="00541989">
        <w:rPr>
          <w:rFonts w:cstheme="minorHAnsi"/>
        </w:rPr>
        <w:t xml:space="preserve">Schleicher &amp; </w:t>
      </w:r>
      <w:proofErr w:type="spellStart"/>
      <w:r w:rsidRPr="00541989">
        <w:rPr>
          <w:rFonts w:cstheme="minorHAnsi"/>
        </w:rPr>
        <w:t>Schuell</w:t>
      </w:r>
      <w:proofErr w:type="spellEnd"/>
      <w:r w:rsidRPr="00541989">
        <w:rPr>
          <w:rFonts w:cstheme="minorHAnsi"/>
        </w:rPr>
        <w:t>, Germany</w:t>
      </w:r>
      <w:r>
        <w:rPr>
          <w:rFonts w:cstheme="minorHAnsi"/>
        </w:rPr>
        <w:t>)</w:t>
      </w:r>
      <w:r w:rsidR="00115121">
        <w:rPr>
          <w:rFonts w:cstheme="minorHAnsi"/>
        </w:rPr>
        <w:t xml:space="preserve"> </w:t>
      </w:r>
      <w:r w:rsidR="00F96033">
        <w:rPr>
          <w:rFonts w:cstheme="minorHAnsi"/>
        </w:rPr>
        <w:fldChar w:fldCharType="begin">
          <w:fldData xml:space="preserve">PEVuZE5vdGU+PENpdGU+PEF1dGhvcj5Ub3diaW48L0F1dGhvcj48WWVhcj4xOTc5PC9ZZWFyPjxS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</w:fldData>
        </w:fldChar>
      </w:r>
      <w:r w:rsidR="00D45DF1">
        <w:rPr>
          <w:rFonts w:cstheme="minorHAnsi"/>
        </w:rPr>
        <w:instrText xml:space="preserve"> ADDIN EN.CITE </w:instrText>
      </w:r>
      <w:r w:rsidR="00D45DF1">
        <w:rPr>
          <w:rFonts w:cstheme="minorHAnsi"/>
        </w:rPr>
        <w:fldChar w:fldCharType="begin">
          <w:fldData xml:space="preserve">PEVuZE5vdGU+PENpdGU+PEF1dGhvcj5Ub3diaW48L0F1dGhvcj48WWVhcj4xOTc5PC9ZZWFyPjxS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</w:fldData>
        </w:fldChar>
      </w:r>
      <w:r w:rsidR="00D45DF1">
        <w:rPr>
          <w:rFonts w:cstheme="minorHAnsi"/>
        </w:rPr>
        <w:instrText xml:space="preserve"> ADDIN EN.CITE.DATA </w:instrText>
      </w:r>
      <w:r w:rsidR="00D45DF1">
        <w:rPr>
          <w:rFonts w:cstheme="minorHAnsi"/>
        </w:rPr>
      </w:r>
      <w:r w:rsidR="00D45DF1">
        <w:rPr>
          <w:rFonts w:cstheme="minorHAnsi"/>
        </w:rPr>
        <w:fldChar w:fldCharType="end"/>
      </w:r>
      <w:r w:rsidR="00F96033">
        <w:rPr>
          <w:rFonts w:cstheme="minorHAnsi"/>
        </w:rPr>
      </w:r>
      <w:r w:rsidR="00F96033">
        <w:rPr>
          <w:rFonts w:cstheme="minorHAnsi"/>
        </w:rPr>
        <w:fldChar w:fldCharType="separate"/>
      </w:r>
      <w:r w:rsidR="00D45DF1">
        <w:rPr>
          <w:rFonts w:cstheme="minorHAnsi"/>
          <w:noProof/>
        </w:rPr>
        <w:t>[</w:t>
      </w:r>
      <w:hyperlink w:anchor="_ENREF_25" w:tooltip="Towbin, 1979 #1439" w:history="1">
        <w:r w:rsidR="00AD079D">
          <w:rPr>
            <w:rFonts w:cstheme="minorHAnsi"/>
            <w:noProof/>
          </w:rPr>
          <w:t>25</w:t>
        </w:r>
      </w:hyperlink>
      <w:r w:rsidR="00D45DF1">
        <w:rPr>
          <w:rFonts w:cstheme="minorHAnsi"/>
          <w:noProof/>
        </w:rPr>
        <w:t>]</w:t>
      </w:r>
      <w:r w:rsidR="00F96033">
        <w:rPr>
          <w:rFonts w:cstheme="minorHAnsi"/>
        </w:rPr>
        <w:fldChar w:fldCharType="end"/>
      </w:r>
      <w:r w:rsidR="00E16266">
        <w:rPr>
          <w:rFonts w:cstheme="minorHAnsi"/>
        </w:rPr>
        <w:t xml:space="preserve">. </w:t>
      </w:r>
      <w:r w:rsidR="00E16266" w:rsidRPr="00E16266">
        <w:rPr>
          <w:rFonts w:cstheme="minorHAnsi"/>
        </w:rPr>
        <w:t xml:space="preserve">The </w:t>
      </w:r>
      <w:r w:rsidR="007113B4">
        <w:rPr>
          <w:rFonts w:cstheme="minorHAnsi"/>
        </w:rPr>
        <w:t>membrane</w:t>
      </w:r>
      <w:r w:rsidR="00E16266" w:rsidRPr="00E16266">
        <w:rPr>
          <w:rFonts w:cstheme="minorHAnsi"/>
        </w:rPr>
        <w:t xml:space="preserve"> was blocked in </w:t>
      </w:r>
      <w:r w:rsidR="00F027E3">
        <w:rPr>
          <w:rFonts w:cstheme="minorHAnsi"/>
        </w:rPr>
        <w:t>a</w:t>
      </w:r>
      <w:r w:rsidR="008A20F2">
        <w:rPr>
          <w:rFonts w:cstheme="minorHAnsi"/>
        </w:rPr>
        <w:t> </w:t>
      </w:r>
      <w:r w:rsidR="00E16266" w:rsidRPr="00E16266">
        <w:rPr>
          <w:rFonts w:cstheme="minorHAnsi"/>
        </w:rPr>
        <w:t xml:space="preserve">TBS </w:t>
      </w:r>
      <w:r w:rsidR="00E16266">
        <w:rPr>
          <w:rFonts w:cstheme="minorHAnsi"/>
        </w:rPr>
        <w:t xml:space="preserve">buffer </w:t>
      </w:r>
      <w:r w:rsidR="00E16266" w:rsidRPr="00E16266">
        <w:rPr>
          <w:rFonts w:cstheme="minorHAnsi"/>
        </w:rPr>
        <w:t>(</w:t>
      </w:r>
      <w:r w:rsidR="00021D59" w:rsidRPr="00C0679F">
        <w:rPr>
          <w:rFonts w:cstheme="minorHAnsi"/>
        </w:rPr>
        <w:t>1</w:t>
      </w:r>
      <w:r w:rsidR="00E16266" w:rsidRPr="00C0679F">
        <w:rPr>
          <w:rFonts w:cstheme="minorHAnsi"/>
        </w:rPr>
        <w:t>0</w:t>
      </w:r>
      <w:r w:rsidR="00021D59" w:rsidRPr="00C0679F">
        <w:rPr>
          <w:rFonts w:cstheme="minorHAnsi"/>
        </w:rPr>
        <w:t> </w:t>
      </w:r>
      <w:proofErr w:type="spellStart"/>
      <w:r w:rsidR="00E16266" w:rsidRPr="00C0679F">
        <w:rPr>
          <w:rFonts w:cstheme="minorHAnsi"/>
        </w:rPr>
        <w:t>mM</w:t>
      </w:r>
      <w:proofErr w:type="spellEnd"/>
      <w:r w:rsidR="00E16266" w:rsidRPr="00C0679F">
        <w:rPr>
          <w:rFonts w:cstheme="minorHAnsi"/>
        </w:rPr>
        <w:t xml:space="preserve"> </w:t>
      </w:r>
      <w:proofErr w:type="spellStart"/>
      <w:r w:rsidR="00E16266" w:rsidRPr="00C0679F">
        <w:rPr>
          <w:rFonts w:cstheme="minorHAnsi"/>
        </w:rPr>
        <w:t>Tris</w:t>
      </w:r>
      <w:proofErr w:type="spellEnd"/>
      <w:r w:rsidR="00E16266" w:rsidRPr="00C0679F">
        <w:rPr>
          <w:rFonts w:cstheme="minorHAnsi"/>
        </w:rPr>
        <w:t>-base pH 7.</w:t>
      </w:r>
      <w:r w:rsidR="00021D59" w:rsidRPr="00C0679F">
        <w:rPr>
          <w:rFonts w:cstheme="minorHAnsi"/>
        </w:rPr>
        <w:t>5</w:t>
      </w:r>
      <w:r w:rsidR="00E16266" w:rsidRPr="00C0679F">
        <w:rPr>
          <w:rFonts w:cstheme="minorHAnsi"/>
        </w:rPr>
        <w:t>, 150</w:t>
      </w:r>
      <w:r w:rsidR="00021D59" w:rsidRPr="00C0679F">
        <w:rPr>
          <w:rFonts w:cstheme="minorHAnsi"/>
        </w:rPr>
        <w:t> </w:t>
      </w:r>
      <w:proofErr w:type="spellStart"/>
      <w:r w:rsidR="00E16266" w:rsidRPr="00C0679F">
        <w:rPr>
          <w:rFonts w:cstheme="minorHAnsi"/>
        </w:rPr>
        <w:t>mM</w:t>
      </w:r>
      <w:proofErr w:type="spellEnd"/>
      <w:r w:rsidR="00E16266" w:rsidRPr="00C0679F">
        <w:rPr>
          <w:rFonts w:cstheme="minorHAnsi"/>
        </w:rPr>
        <w:t xml:space="preserve"> </w:t>
      </w:r>
      <w:proofErr w:type="spellStart"/>
      <w:r w:rsidR="00E16266" w:rsidRPr="00C0679F">
        <w:rPr>
          <w:rFonts w:cstheme="minorHAnsi"/>
        </w:rPr>
        <w:t>NaCl</w:t>
      </w:r>
      <w:proofErr w:type="spellEnd"/>
      <w:r w:rsidR="00E16266" w:rsidRPr="00E16266">
        <w:rPr>
          <w:rFonts w:cstheme="minorHAnsi"/>
        </w:rPr>
        <w:t xml:space="preserve">) containing 5% </w:t>
      </w:r>
      <w:r w:rsidR="00786314">
        <w:rPr>
          <w:rFonts w:cstheme="minorHAnsi"/>
        </w:rPr>
        <w:t>(</w:t>
      </w:r>
      <m:oMath>
        <m:f>
          <m:fPr>
            <m:type m:val="skw"/>
            <m:ctrlPr>
              <w:rPr>
                <w:rFonts w:ascii="Cambria Math" w:hAnsi="Cambria Math" w:cstheme="minorHAnsi"/>
              </w:rPr>
            </m:ctrlPr>
          </m:fPr>
          <m:num>
            <m:r>
              <m:rPr>
                <m:sty m:val="p"/>
              </m:rPr>
              <w:rPr>
                <w:rFonts w:ascii="Cambria Math" w:cstheme="minorHAnsi"/>
              </w:rPr>
              <m:t>w</m:t>
            </m:r>
          </m:num>
          <m:den>
            <m:r>
              <m:rPr>
                <m:sty m:val="p"/>
              </m:rPr>
              <w:rPr>
                <w:rFonts w:ascii="Cambria Math" w:cstheme="minorHAnsi"/>
              </w:rPr>
              <m:t>v</m:t>
            </m:r>
          </m:den>
        </m:f>
      </m:oMath>
      <w:r w:rsidR="00786314">
        <w:rPr>
          <w:rFonts w:cstheme="minorHAnsi"/>
        </w:rPr>
        <w:t xml:space="preserve">) </w:t>
      </w:r>
      <w:r w:rsidR="001A626B">
        <w:rPr>
          <w:rFonts w:cstheme="minorHAnsi"/>
        </w:rPr>
        <w:t>low</w:t>
      </w:r>
      <w:r w:rsidR="00E16266" w:rsidRPr="00E16266">
        <w:rPr>
          <w:rFonts w:cstheme="minorHAnsi"/>
        </w:rPr>
        <w:t xml:space="preserve">-fat </w:t>
      </w:r>
      <w:r w:rsidR="001F05F6">
        <w:rPr>
          <w:rFonts w:cstheme="minorHAnsi"/>
        </w:rPr>
        <w:lastRenderedPageBreak/>
        <w:t xml:space="preserve">milk, followed by incubation </w:t>
      </w:r>
      <w:r w:rsidR="00F027E3">
        <w:rPr>
          <w:rFonts w:cstheme="minorHAnsi"/>
        </w:rPr>
        <w:t xml:space="preserve">overnight at </w:t>
      </w:r>
      <w:r w:rsidR="00F027E3">
        <w:t>4 </w:t>
      </w:r>
      <w:r w:rsidR="00F027E3">
        <w:rPr>
          <w:rFonts w:cstheme="minorHAnsi"/>
        </w:rPr>
        <w:t>°</w:t>
      </w:r>
      <w:r w:rsidR="00F027E3" w:rsidRPr="00CC7F29">
        <w:t>C</w:t>
      </w:r>
      <w:r w:rsidR="00F027E3" w:rsidRPr="00E16266">
        <w:rPr>
          <w:rFonts w:cstheme="minorHAnsi"/>
        </w:rPr>
        <w:t xml:space="preserve"> </w:t>
      </w:r>
      <w:r w:rsidR="00E16266" w:rsidRPr="00E16266">
        <w:rPr>
          <w:rFonts w:cstheme="minorHAnsi"/>
        </w:rPr>
        <w:t xml:space="preserve">with the primary </w:t>
      </w:r>
      <w:r w:rsidR="001D55AA" w:rsidRPr="001D55AA">
        <w:rPr>
          <w:rFonts w:cstheme="minorHAnsi"/>
        </w:rPr>
        <w:t xml:space="preserve">mouse </w:t>
      </w:r>
      <w:r w:rsidR="00F027E3" w:rsidRPr="001A626B">
        <w:rPr>
          <w:rFonts w:cstheme="minorHAnsi"/>
        </w:rPr>
        <w:t xml:space="preserve">anti-DT </w:t>
      </w:r>
      <w:r w:rsidR="001D55AA" w:rsidRPr="001A626B">
        <w:rPr>
          <w:rFonts w:cstheme="minorHAnsi"/>
        </w:rPr>
        <w:t>monoclonal antibody</w:t>
      </w:r>
      <w:r w:rsidR="00E16266" w:rsidRPr="001A626B">
        <w:rPr>
          <w:rFonts w:cstheme="minorHAnsi"/>
        </w:rPr>
        <w:t xml:space="preserve"> (</w:t>
      </w:r>
      <w:r w:rsidR="001D55AA" w:rsidRPr="001A626B">
        <w:rPr>
          <w:rFonts w:cstheme="minorHAnsi"/>
        </w:rPr>
        <w:t xml:space="preserve">1C3; </w:t>
      </w:r>
      <w:r w:rsidR="00DF5BF3" w:rsidRPr="001A626B">
        <w:rPr>
          <w:rFonts w:cstheme="minorHAnsi"/>
        </w:rPr>
        <w:t>1:1000</w:t>
      </w:r>
      <w:r w:rsidR="00E16266" w:rsidRPr="001A626B">
        <w:rPr>
          <w:rFonts w:cstheme="minorHAnsi"/>
        </w:rPr>
        <w:t xml:space="preserve">) </w:t>
      </w:r>
      <w:r w:rsidR="001A626B">
        <w:rPr>
          <w:rFonts w:cstheme="minorHAnsi"/>
        </w:rPr>
        <w:t>directed against</w:t>
      </w:r>
      <w:r w:rsidR="001D55AA" w:rsidRPr="001A626B">
        <w:rPr>
          <w:rFonts w:cstheme="minorHAnsi"/>
        </w:rPr>
        <w:t xml:space="preserve"> </w:t>
      </w:r>
      <w:proofErr w:type="spellStart"/>
      <w:r w:rsidR="001D55AA" w:rsidRPr="001A626B">
        <w:rPr>
          <w:rFonts w:cstheme="minorHAnsi"/>
        </w:rPr>
        <w:t>dityrosine</w:t>
      </w:r>
      <w:proofErr w:type="spellEnd"/>
      <w:r w:rsidR="00DF5BF3" w:rsidRPr="001A626B">
        <w:rPr>
          <w:rFonts w:cstheme="minorHAnsi"/>
        </w:rPr>
        <w:t xml:space="preserve"> </w:t>
      </w:r>
      <w:r w:rsidR="001A626B">
        <w:rPr>
          <w:rFonts w:cstheme="minorHAnsi"/>
        </w:rPr>
        <w:t>residues</w:t>
      </w:r>
      <w:r w:rsidR="00F027E3" w:rsidRPr="001A626B">
        <w:rPr>
          <w:rFonts w:cstheme="minorHAnsi"/>
        </w:rPr>
        <w:t xml:space="preserve"> </w:t>
      </w:r>
      <w:r w:rsidR="00F96033" w:rsidRPr="001A626B">
        <w:rPr>
          <w:rFonts w:cstheme="minorHAnsi"/>
        </w:rPr>
        <w:fldChar w:fldCharType="begin">
          <w:fldData xml:space="preserve">PEVuZE5vdGU+PENpdGU+PEF1dGhvcj5LYXRvPC9BdXRob3I+PFllYXI+MjAwMCYjeEQ7PC9ZZWFy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</w:fldData>
        </w:fldChar>
      </w:r>
      <w:r w:rsidR="00D45DF1">
        <w:rPr>
          <w:rFonts w:cstheme="minorHAnsi"/>
        </w:rPr>
        <w:instrText xml:space="preserve"> ADDIN EN.CITE </w:instrText>
      </w:r>
      <w:r w:rsidR="00D45DF1">
        <w:rPr>
          <w:rFonts w:cstheme="minorHAnsi"/>
        </w:rPr>
        <w:fldChar w:fldCharType="begin">
          <w:fldData xml:space="preserve">PEVuZE5vdGU+PENpdGU+PEF1dGhvcj5LYXRvPC9BdXRob3I+PFllYXI+MjAwMCYjeEQ7PC9ZZWFy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</w:fldData>
        </w:fldChar>
      </w:r>
      <w:r w:rsidR="00D45DF1">
        <w:rPr>
          <w:rFonts w:cstheme="minorHAnsi"/>
        </w:rPr>
        <w:instrText xml:space="preserve"> ADDIN EN.CITE.DATA </w:instrText>
      </w:r>
      <w:r w:rsidR="00D45DF1">
        <w:rPr>
          <w:rFonts w:cstheme="minorHAnsi"/>
        </w:rPr>
      </w:r>
      <w:r w:rsidR="00D45DF1">
        <w:rPr>
          <w:rFonts w:cstheme="minorHAnsi"/>
        </w:rPr>
        <w:fldChar w:fldCharType="end"/>
      </w:r>
      <w:r w:rsidR="00F96033" w:rsidRPr="001A626B">
        <w:rPr>
          <w:rFonts w:cstheme="minorHAnsi"/>
        </w:rPr>
      </w:r>
      <w:r w:rsidR="00F96033" w:rsidRPr="001A626B">
        <w:rPr>
          <w:rFonts w:cstheme="minorHAnsi"/>
        </w:rPr>
        <w:fldChar w:fldCharType="separate"/>
      </w:r>
      <w:r w:rsidR="00D45DF1">
        <w:rPr>
          <w:rFonts w:cstheme="minorHAnsi"/>
          <w:noProof/>
        </w:rPr>
        <w:t>[</w:t>
      </w:r>
      <w:hyperlink w:anchor="_ENREF_26" w:tooltip="Kato, 2000 #3000" w:history="1">
        <w:r w:rsidR="00AD079D">
          <w:rPr>
            <w:rFonts w:cstheme="minorHAnsi"/>
            <w:noProof/>
          </w:rPr>
          <w:t>26</w:t>
        </w:r>
      </w:hyperlink>
      <w:r w:rsidR="00D45DF1">
        <w:rPr>
          <w:rFonts w:cstheme="minorHAnsi"/>
          <w:noProof/>
        </w:rPr>
        <w:t>]</w:t>
      </w:r>
      <w:r w:rsidR="00F96033" w:rsidRPr="001A626B">
        <w:rPr>
          <w:rFonts w:cstheme="minorHAnsi"/>
        </w:rPr>
        <w:fldChar w:fldCharType="end"/>
      </w:r>
      <w:r w:rsidR="006310C9" w:rsidRPr="001A626B">
        <w:t>.</w:t>
      </w:r>
      <w:r w:rsidR="006310C9" w:rsidRPr="001A626B">
        <w:rPr>
          <w:rFonts w:cstheme="minorHAnsi"/>
        </w:rPr>
        <w:t xml:space="preserve"> </w:t>
      </w:r>
      <w:r w:rsidR="00DF5BF3" w:rsidRPr="001A626B">
        <w:rPr>
          <w:rFonts w:cstheme="minorHAnsi"/>
        </w:rPr>
        <w:t>Th</w:t>
      </w:r>
      <w:r w:rsidR="00DF5BF3" w:rsidRPr="00DF5BF3">
        <w:rPr>
          <w:rFonts w:cstheme="minorHAnsi"/>
        </w:rPr>
        <w:t xml:space="preserve">e filters were then </w:t>
      </w:r>
      <w:r w:rsidR="001D5D08" w:rsidRPr="001D5D08">
        <w:rPr>
          <w:rFonts w:cstheme="minorHAnsi"/>
        </w:rPr>
        <w:t xml:space="preserve">washed with TBS three times for </w:t>
      </w:r>
      <w:r w:rsidR="001D5D08">
        <w:rPr>
          <w:rFonts w:cstheme="minorHAnsi"/>
        </w:rPr>
        <w:t>1</w:t>
      </w:r>
      <w:r w:rsidR="001D5D08" w:rsidRPr="001D5D08">
        <w:rPr>
          <w:rFonts w:cstheme="minorHAnsi"/>
        </w:rPr>
        <w:t>5</w:t>
      </w:r>
      <w:r w:rsidR="004214F7">
        <w:rPr>
          <w:rFonts w:cstheme="minorHAnsi"/>
        </w:rPr>
        <w:t> </w:t>
      </w:r>
      <w:r w:rsidR="001D5D08" w:rsidRPr="001D5D08">
        <w:rPr>
          <w:rFonts w:cstheme="minorHAnsi"/>
        </w:rPr>
        <w:t xml:space="preserve">min. </w:t>
      </w:r>
      <w:r w:rsidR="006D651A" w:rsidRPr="006D651A">
        <w:rPr>
          <w:rFonts w:cstheme="minorHAnsi"/>
        </w:rPr>
        <w:t>Afterwards</w:t>
      </w:r>
      <w:r w:rsidR="001D5D08">
        <w:rPr>
          <w:rFonts w:cstheme="minorHAnsi"/>
        </w:rPr>
        <w:t>, the</w:t>
      </w:r>
      <w:r w:rsidR="001D5D08" w:rsidRPr="00DF5BF3">
        <w:rPr>
          <w:rFonts w:cstheme="minorHAnsi"/>
        </w:rPr>
        <w:t xml:space="preserve"> </w:t>
      </w:r>
      <w:r w:rsidR="001D5D08">
        <w:rPr>
          <w:rFonts w:cstheme="minorHAnsi"/>
        </w:rPr>
        <w:t>m</w:t>
      </w:r>
      <w:r w:rsidR="001D5D08" w:rsidRPr="001D5D08">
        <w:rPr>
          <w:rFonts w:cstheme="minorHAnsi"/>
        </w:rPr>
        <w:t>embranes were</w:t>
      </w:r>
      <w:r w:rsidR="001D5D08" w:rsidRPr="00DF5BF3">
        <w:rPr>
          <w:rFonts w:cstheme="minorHAnsi"/>
        </w:rPr>
        <w:t xml:space="preserve"> </w:t>
      </w:r>
      <w:r w:rsidR="00DF5BF3" w:rsidRPr="00DF5BF3">
        <w:rPr>
          <w:rFonts w:cstheme="minorHAnsi"/>
        </w:rPr>
        <w:t>incubated with HRP-conjugated rabbit anti-</w:t>
      </w:r>
      <w:r w:rsidR="00DF5BF3">
        <w:rPr>
          <w:rFonts w:cstheme="minorHAnsi"/>
        </w:rPr>
        <w:t>mouse</w:t>
      </w:r>
      <w:r w:rsidR="00DF5BF3" w:rsidRPr="00DF5BF3">
        <w:rPr>
          <w:rFonts w:cstheme="minorHAnsi"/>
        </w:rPr>
        <w:t xml:space="preserve"> </w:t>
      </w:r>
      <w:proofErr w:type="spellStart"/>
      <w:r w:rsidR="00DF5BF3" w:rsidRPr="00DF5BF3">
        <w:rPr>
          <w:rFonts w:cstheme="minorHAnsi"/>
        </w:rPr>
        <w:t>IgG</w:t>
      </w:r>
      <w:proofErr w:type="spellEnd"/>
      <w:r w:rsidR="00DF5BF3" w:rsidRPr="00DF5BF3">
        <w:rPr>
          <w:rFonts w:cstheme="minorHAnsi"/>
        </w:rPr>
        <w:t xml:space="preserve"> antibody (</w:t>
      </w:r>
      <w:r w:rsidR="00B57505">
        <w:rPr>
          <w:rFonts w:cstheme="minorHAnsi"/>
        </w:rPr>
        <w:t>1:</w:t>
      </w:r>
      <w:r w:rsidR="001D5D08">
        <w:rPr>
          <w:rFonts w:cstheme="minorHAnsi"/>
        </w:rPr>
        <w:t xml:space="preserve">2000; </w:t>
      </w:r>
      <w:r w:rsidR="00DF5BF3">
        <w:rPr>
          <w:rFonts w:cstheme="minorHAnsi"/>
        </w:rPr>
        <w:t>Sigma</w:t>
      </w:r>
      <w:r w:rsidR="001D5D08">
        <w:rPr>
          <w:rFonts w:cstheme="minorHAnsi"/>
        </w:rPr>
        <w:t xml:space="preserve">, USA) </w:t>
      </w:r>
      <w:r w:rsidR="001D5D08" w:rsidRPr="001D5D08">
        <w:rPr>
          <w:rFonts w:cstheme="minorHAnsi"/>
        </w:rPr>
        <w:t>for 2</w:t>
      </w:r>
      <w:r w:rsidR="004214F7">
        <w:rPr>
          <w:rFonts w:cstheme="minorHAnsi"/>
        </w:rPr>
        <w:t> </w:t>
      </w:r>
      <w:r w:rsidR="001D5D08" w:rsidRPr="001D5D08">
        <w:rPr>
          <w:rFonts w:cstheme="minorHAnsi"/>
        </w:rPr>
        <w:t>h</w:t>
      </w:r>
      <w:r w:rsidR="001D5D08">
        <w:rPr>
          <w:rFonts w:cstheme="minorHAnsi"/>
        </w:rPr>
        <w:t xml:space="preserve">, </w:t>
      </w:r>
      <w:r w:rsidR="001D5D08" w:rsidRPr="001D5D08">
        <w:rPr>
          <w:rFonts w:cstheme="minorHAnsi"/>
        </w:rPr>
        <w:t xml:space="preserve">washed three times with TBS for </w:t>
      </w:r>
      <w:r w:rsidR="001D5D08">
        <w:rPr>
          <w:rFonts w:cstheme="minorHAnsi"/>
        </w:rPr>
        <w:t>1</w:t>
      </w:r>
      <w:r w:rsidR="001D5D08" w:rsidRPr="001D5D08">
        <w:rPr>
          <w:rFonts w:cstheme="minorHAnsi"/>
        </w:rPr>
        <w:t>5</w:t>
      </w:r>
      <w:r w:rsidR="004214F7">
        <w:rPr>
          <w:rFonts w:cstheme="minorHAnsi"/>
        </w:rPr>
        <w:t> </w:t>
      </w:r>
      <w:r w:rsidR="001D5D08" w:rsidRPr="001D5D08">
        <w:rPr>
          <w:rFonts w:cstheme="minorHAnsi"/>
        </w:rPr>
        <w:t>min</w:t>
      </w:r>
      <w:r w:rsidR="00F027E3">
        <w:rPr>
          <w:rFonts w:cstheme="minorHAnsi"/>
        </w:rPr>
        <w:t>,</w:t>
      </w:r>
      <w:r w:rsidR="001D5D08" w:rsidRPr="001D5D08">
        <w:rPr>
          <w:rFonts w:cstheme="minorHAnsi"/>
        </w:rPr>
        <w:t xml:space="preserve"> and developed using the ECL</w:t>
      </w:r>
      <w:r w:rsidR="001D5D08">
        <w:rPr>
          <w:rFonts w:cstheme="minorHAnsi"/>
        </w:rPr>
        <w:t xml:space="preserve"> Plus</w:t>
      </w:r>
      <w:r w:rsidR="001F05F6">
        <w:rPr>
          <w:rFonts w:cstheme="minorHAnsi"/>
        </w:rPr>
        <w:sym w:font="Symbol" w:char="F0E4"/>
      </w:r>
      <w:r w:rsidR="001D5D08" w:rsidRPr="001D5D08">
        <w:rPr>
          <w:rFonts w:cstheme="minorHAnsi"/>
        </w:rPr>
        <w:t xml:space="preserve"> Western Blotting Detection Reagents (</w:t>
      </w:r>
      <w:proofErr w:type="spellStart"/>
      <w:r w:rsidR="001D5D08" w:rsidRPr="001D5D08">
        <w:rPr>
          <w:rFonts w:cstheme="minorHAnsi"/>
        </w:rPr>
        <w:t>Amersham</w:t>
      </w:r>
      <w:proofErr w:type="spellEnd"/>
      <w:r w:rsidR="001D5D08" w:rsidRPr="001D5D08">
        <w:rPr>
          <w:rFonts w:cstheme="minorHAnsi"/>
        </w:rPr>
        <w:t xml:space="preserve"> Biosciences</w:t>
      </w:r>
      <w:r w:rsidR="003B36DB">
        <w:rPr>
          <w:rFonts w:cstheme="minorHAnsi"/>
        </w:rPr>
        <w:t>, Germany</w:t>
      </w:r>
      <w:r w:rsidR="001D5D08" w:rsidRPr="001D5D08">
        <w:rPr>
          <w:rFonts w:cstheme="minorHAnsi"/>
        </w:rPr>
        <w:t xml:space="preserve">) </w:t>
      </w:r>
      <w:r w:rsidR="00E1278F">
        <w:rPr>
          <w:rFonts w:cstheme="minorHAnsi"/>
        </w:rPr>
        <w:t>according to</w:t>
      </w:r>
      <w:r w:rsidR="001D5D08" w:rsidRPr="001D5D08">
        <w:rPr>
          <w:rFonts w:cstheme="minorHAnsi"/>
        </w:rPr>
        <w:t xml:space="preserve"> </w:t>
      </w:r>
      <w:r w:rsidR="00F027E3">
        <w:rPr>
          <w:rFonts w:cstheme="minorHAnsi"/>
        </w:rPr>
        <w:t xml:space="preserve">the </w:t>
      </w:r>
      <w:r w:rsidR="001D5D08" w:rsidRPr="001D5D08">
        <w:rPr>
          <w:rFonts w:cstheme="minorHAnsi"/>
        </w:rPr>
        <w:t xml:space="preserve">manufacturer's </w:t>
      </w:r>
      <w:r w:rsidR="00E1278F">
        <w:rPr>
          <w:rFonts w:cstheme="minorHAnsi"/>
        </w:rPr>
        <w:t xml:space="preserve">instructions. </w:t>
      </w:r>
    </w:p>
    <w:p w:rsidR="00BE299D" w:rsidRPr="00CC7F29" w:rsidRDefault="00BE299D" w:rsidP="009A57A0">
      <w:pPr>
        <w:spacing w:after="0" w:line="480" w:lineRule="auto"/>
        <w:jc w:val="both"/>
        <w:rPr>
          <w:bCs/>
        </w:rPr>
      </w:pPr>
    </w:p>
    <w:p w:rsidR="009A57A0" w:rsidRPr="00641974" w:rsidRDefault="009A57A0" w:rsidP="009A57A0">
      <w:pPr>
        <w:spacing w:after="0" w:line="480" w:lineRule="auto"/>
        <w:jc w:val="both"/>
        <w:rPr>
          <w:bCs/>
          <w:i/>
        </w:rPr>
      </w:pPr>
      <w:r w:rsidRPr="00CC7F29">
        <w:rPr>
          <w:bCs/>
          <w:i/>
        </w:rPr>
        <w:t>2.</w:t>
      </w:r>
      <w:r w:rsidR="00641974">
        <w:rPr>
          <w:bCs/>
          <w:i/>
        </w:rPr>
        <w:t>7</w:t>
      </w:r>
      <w:r w:rsidRPr="00CC7F29">
        <w:rPr>
          <w:bCs/>
          <w:i/>
        </w:rPr>
        <w:t xml:space="preserve">. </w:t>
      </w:r>
      <w:r w:rsidR="00CE3960" w:rsidRPr="00CC7F29">
        <w:rPr>
          <w:bCs/>
          <w:i/>
        </w:rPr>
        <w:t xml:space="preserve">JHBP </w:t>
      </w:r>
      <w:r w:rsidR="00B92C55">
        <w:rPr>
          <w:bCs/>
          <w:i/>
        </w:rPr>
        <w:t>proteolysis and protein digest fractionation</w:t>
      </w:r>
    </w:p>
    <w:p w:rsidR="00330FF0" w:rsidRPr="00CC7F29" w:rsidRDefault="00453D95" w:rsidP="009A57A0">
      <w:pPr>
        <w:spacing w:after="0" w:line="480" w:lineRule="auto"/>
        <w:jc w:val="both"/>
      </w:pPr>
      <w:r>
        <w:tab/>
      </w:r>
      <w:r w:rsidR="00330FF0" w:rsidRPr="00CC7F29">
        <w:t xml:space="preserve">A </w:t>
      </w:r>
      <w:r w:rsidR="005D46E8" w:rsidRPr="00CC7F29">
        <w:t>25-35</w:t>
      </w:r>
      <w:r w:rsidR="00330FF0" w:rsidRPr="00CC7F29">
        <w:t> </w:t>
      </w:r>
      <w:r w:rsidR="00330FF0" w:rsidRPr="00CC7F29">
        <w:rPr>
          <w:rFonts w:cstheme="minorHAnsi"/>
        </w:rPr>
        <w:t>µ</w:t>
      </w:r>
      <w:r w:rsidR="00255290">
        <w:t xml:space="preserve">M </w:t>
      </w:r>
      <w:r w:rsidR="00330FF0" w:rsidRPr="00CC7F29">
        <w:t xml:space="preserve">JHBP solution was prepared in </w:t>
      </w:r>
      <w:r w:rsidR="00C451AC">
        <w:t>a</w:t>
      </w:r>
      <w:r w:rsidR="008A20F2">
        <w:t> </w:t>
      </w:r>
      <w:r w:rsidR="001E17DD" w:rsidRPr="00CC7F29">
        <w:t xml:space="preserve">buffer containing </w:t>
      </w:r>
      <w:r w:rsidR="007252C4">
        <w:t xml:space="preserve">a </w:t>
      </w:r>
      <w:r w:rsidR="00330FF0" w:rsidRPr="00CC7F29">
        <w:t>0.1 </w:t>
      </w:r>
      <w:r w:rsidR="00330FF0" w:rsidRPr="00A73DB2">
        <w:t xml:space="preserve">M </w:t>
      </w:r>
      <w:r w:rsidR="005D65DE" w:rsidRPr="00A73DB2">
        <w:t xml:space="preserve">of </w:t>
      </w:r>
      <w:r w:rsidR="00330FF0" w:rsidRPr="00A73DB2">
        <w:t>sodium</w:t>
      </w:r>
      <w:r w:rsidR="00330FF0" w:rsidRPr="00CC7F29">
        <w:t xml:space="preserve"> phosphate, pH 7.2, 0.1% SDS. </w:t>
      </w:r>
      <w:proofErr w:type="spellStart"/>
      <w:r w:rsidR="00330FF0" w:rsidRPr="00CC7F29">
        <w:t>Endoproteinase</w:t>
      </w:r>
      <w:proofErr w:type="spellEnd"/>
      <w:r w:rsidR="00330FF0" w:rsidRPr="00CC7F29">
        <w:t xml:space="preserve"> </w:t>
      </w:r>
      <w:proofErr w:type="spellStart"/>
      <w:r w:rsidR="00330FF0" w:rsidRPr="00CC7F29">
        <w:t>Glu</w:t>
      </w:r>
      <w:proofErr w:type="spellEnd"/>
      <w:r w:rsidR="00330FF0" w:rsidRPr="00CC7F29">
        <w:t>-C (</w:t>
      </w:r>
      <w:r w:rsidR="00A15634" w:rsidRPr="00CC7F29">
        <w:t>i.e.</w:t>
      </w:r>
      <w:r w:rsidR="00C451AC">
        <w:t>,</w:t>
      </w:r>
      <w:r w:rsidR="00A15634" w:rsidRPr="00CC7F29">
        <w:t xml:space="preserve"> </w:t>
      </w:r>
      <w:r w:rsidR="00330FF0" w:rsidRPr="00CC7F29">
        <w:t xml:space="preserve">V8 protease) from </w:t>
      </w:r>
      <w:r w:rsidR="00330FF0" w:rsidRPr="00CC7F29">
        <w:rPr>
          <w:i/>
          <w:iCs/>
        </w:rPr>
        <w:t>S. </w:t>
      </w:r>
      <w:proofErr w:type="spellStart"/>
      <w:r w:rsidR="00330FF0" w:rsidRPr="00CC7F29">
        <w:rPr>
          <w:i/>
          <w:iCs/>
        </w:rPr>
        <w:t>aureus</w:t>
      </w:r>
      <w:proofErr w:type="spellEnd"/>
      <w:r w:rsidR="00330FF0" w:rsidRPr="00CC7F29">
        <w:rPr>
          <w:i/>
          <w:iCs/>
        </w:rPr>
        <w:t xml:space="preserve"> </w:t>
      </w:r>
      <w:r w:rsidR="008B0E71">
        <w:t xml:space="preserve">V8 was used. </w:t>
      </w:r>
      <w:r w:rsidR="00330FF0" w:rsidRPr="00CC7F29">
        <w:t>JHBP samples were digested using a</w:t>
      </w:r>
      <w:r w:rsidR="004214F7">
        <w:t> </w:t>
      </w:r>
      <w:r w:rsidR="00330FF0" w:rsidRPr="00CC7F29">
        <w:t xml:space="preserve">50:1 </w:t>
      </w:r>
      <w:r w:rsidR="001D54C6" w:rsidRPr="005D65DE">
        <w:rPr>
          <w:rFonts w:cstheme="minorHAnsi"/>
        </w:rPr>
        <w:t>(</w:t>
      </w:r>
      <m:oMath>
        <m:f>
          <m:fPr>
            <m:type m:val="skw"/>
            <m:ctrlPr>
              <w:rPr>
                <w:rFonts w:ascii="Cambria Math" w:hAnsi="Cambria Math" w:cstheme="minorHAnsi"/>
              </w:rPr>
            </m:ctrlPr>
          </m:fPr>
          <m:num>
            <m:r>
              <m:rPr>
                <m:sty m:val="p"/>
              </m:rPr>
              <w:rPr>
                <w:rFonts w:ascii="Cambria Math" w:cstheme="minorHAnsi"/>
              </w:rPr>
              <m:t>w</m:t>
            </m:r>
          </m:num>
          <m:den>
            <m:r>
              <m:rPr>
                <m:sty m:val="p"/>
              </m:rPr>
              <w:rPr>
                <w:rFonts w:ascii="Cambria Math" w:cstheme="minorHAnsi"/>
              </w:rPr>
              <m:t>w</m:t>
            </m:r>
          </m:den>
        </m:f>
      </m:oMath>
      <w:r w:rsidR="001D54C6">
        <w:rPr>
          <w:rFonts w:cstheme="minorHAnsi"/>
        </w:rPr>
        <w:t xml:space="preserve">) </w:t>
      </w:r>
      <w:r w:rsidR="00330FF0" w:rsidRPr="00CC7F29">
        <w:t>substrate-to-protease ratio for 24 h at 25 </w:t>
      </w:r>
      <w:r w:rsidR="00797DA4">
        <w:rPr>
          <w:rFonts w:cstheme="minorHAnsi"/>
        </w:rPr>
        <w:t>°</w:t>
      </w:r>
      <w:r w:rsidR="00797DA4" w:rsidRPr="00CC7F29">
        <w:t>C</w:t>
      </w:r>
      <w:r w:rsidR="00330FF0" w:rsidRPr="00CC7F29">
        <w:t xml:space="preserve">. </w:t>
      </w:r>
      <w:r w:rsidR="00213FA5">
        <w:t>T</w:t>
      </w:r>
      <w:r w:rsidR="00C451AC">
        <w:t>he e</w:t>
      </w:r>
      <w:r w:rsidR="00252BD4" w:rsidRPr="0002149B">
        <w:t>fficiency</w:t>
      </w:r>
      <w:r w:rsidR="00330FF0" w:rsidRPr="00CC7F29">
        <w:t xml:space="preserve"> of </w:t>
      </w:r>
      <w:r w:rsidR="00C451AC">
        <w:t xml:space="preserve">the </w:t>
      </w:r>
      <w:proofErr w:type="spellStart"/>
      <w:r w:rsidR="00252BD4" w:rsidRPr="00CC7F29">
        <w:t>endoproteinase</w:t>
      </w:r>
      <w:proofErr w:type="spellEnd"/>
      <w:r w:rsidR="00252BD4" w:rsidRPr="00CC7F29">
        <w:t xml:space="preserve"> </w:t>
      </w:r>
      <w:r w:rsidR="00330FF0" w:rsidRPr="00CC7F29">
        <w:t xml:space="preserve">digestion was determined by analyzing </w:t>
      </w:r>
      <w:r w:rsidR="00C451AC">
        <w:t xml:space="preserve">a </w:t>
      </w:r>
      <w:r w:rsidR="00330FF0" w:rsidRPr="00CC7F29">
        <w:t>2 </w:t>
      </w:r>
      <w:proofErr w:type="spellStart"/>
      <w:r w:rsidR="00330FF0" w:rsidRPr="00CC7F29">
        <w:t>μg</w:t>
      </w:r>
      <w:proofErr w:type="spellEnd"/>
      <w:r w:rsidR="00330FF0" w:rsidRPr="00CC7F29">
        <w:t xml:space="preserve"> sample </w:t>
      </w:r>
      <w:r w:rsidR="00C451AC">
        <w:t>with</w:t>
      </w:r>
      <w:r w:rsidR="00330FF0" w:rsidRPr="00CC7F29">
        <w:t xml:space="preserve"> SDS-PAGE. To remove SDS, 4 M guanidine chloride was </w:t>
      </w:r>
      <w:r w:rsidR="00330FF0" w:rsidRPr="00CC7F29">
        <w:rPr>
          <w:rFonts w:cstheme="minorHAnsi"/>
        </w:rPr>
        <w:t xml:space="preserve">added to the samples to </w:t>
      </w:r>
      <w:r w:rsidR="00330FF0" w:rsidRPr="00CC7F29">
        <w:rPr>
          <w:rStyle w:val="shorttext"/>
          <w:rFonts w:cstheme="minorHAnsi"/>
        </w:rPr>
        <w:t>a</w:t>
      </w:r>
      <w:r w:rsidR="004214F7">
        <w:rPr>
          <w:rStyle w:val="shorttext"/>
          <w:rFonts w:cstheme="minorHAnsi"/>
        </w:rPr>
        <w:t> </w:t>
      </w:r>
      <w:r w:rsidR="00330FF0" w:rsidRPr="00CC7F29">
        <w:rPr>
          <w:rStyle w:val="shorttext"/>
          <w:rFonts w:cstheme="minorHAnsi"/>
        </w:rPr>
        <w:t>final concentration of</w:t>
      </w:r>
      <w:r w:rsidR="00330FF0" w:rsidRPr="00CC7F29">
        <w:rPr>
          <w:rFonts w:cstheme="minorHAnsi"/>
        </w:rPr>
        <w:t xml:space="preserve"> 0.5 M. </w:t>
      </w:r>
      <w:r w:rsidR="00330FF0" w:rsidRPr="00CC7F29">
        <w:rPr>
          <w:rFonts w:cstheme="minorHAnsi"/>
          <w:iCs/>
        </w:rPr>
        <w:t xml:space="preserve">A white precipitate of </w:t>
      </w:r>
      <w:proofErr w:type="spellStart"/>
      <w:r w:rsidR="00330FF0" w:rsidRPr="00CC7F29">
        <w:rPr>
          <w:rFonts w:cstheme="minorHAnsi"/>
          <w:iCs/>
        </w:rPr>
        <w:t>guanidine</w:t>
      </w:r>
      <w:r w:rsidR="00330FF0" w:rsidRPr="00CC7F29">
        <w:rPr>
          <w:rFonts w:hAnsi="Cambria Math" w:cstheme="minorHAnsi"/>
          <w:iCs/>
        </w:rPr>
        <w:t>⋅</w:t>
      </w:r>
      <w:r w:rsidR="00330FF0" w:rsidRPr="00CC7F29">
        <w:rPr>
          <w:rFonts w:cstheme="minorHAnsi"/>
          <w:iCs/>
        </w:rPr>
        <w:t>DS</w:t>
      </w:r>
      <w:proofErr w:type="spellEnd"/>
      <w:r w:rsidR="00330FF0" w:rsidRPr="00CC7F29">
        <w:rPr>
          <w:rFonts w:cstheme="minorHAnsi"/>
          <w:iCs/>
        </w:rPr>
        <w:t xml:space="preserve"> salt formed immediately</w:t>
      </w:r>
      <w:r w:rsidR="00C451AC">
        <w:rPr>
          <w:rFonts w:cstheme="minorHAnsi"/>
          <w:iCs/>
        </w:rPr>
        <w:t xml:space="preserve"> and</w:t>
      </w:r>
      <w:r w:rsidR="00330FF0" w:rsidRPr="00CC7F29">
        <w:rPr>
          <w:rFonts w:cstheme="minorHAnsi"/>
          <w:iCs/>
        </w:rPr>
        <w:t xml:space="preserve"> was </w:t>
      </w:r>
      <w:r w:rsidR="00330FF0" w:rsidRPr="00CC7F29">
        <w:rPr>
          <w:rFonts w:eastAsia="Calibri" w:cstheme="minorHAnsi"/>
          <w:iCs/>
        </w:rPr>
        <w:t>centrifuged at 1</w:t>
      </w:r>
      <w:r w:rsidR="00330FF0" w:rsidRPr="00CC7F29">
        <w:rPr>
          <w:rFonts w:cstheme="minorHAnsi"/>
          <w:iCs/>
        </w:rPr>
        <w:t>4</w:t>
      </w:r>
      <w:r w:rsidR="00330FF0" w:rsidRPr="00CC7F29">
        <w:rPr>
          <w:rFonts w:eastAsia="Calibri" w:cstheme="minorHAnsi"/>
          <w:iCs/>
        </w:rPr>
        <w:t> 000 </w:t>
      </w:r>
      <w:r w:rsidR="00330FF0" w:rsidRPr="00CC7F29">
        <w:rPr>
          <w:rFonts w:cstheme="minorHAnsi"/>
          <w:iCs/>
        </w:rPr>
        <w:sym w:font="Symbol" w:char="F0B4"/>
      </w:r>
      <w:r w:rsidR="00330FF0" w:rsidRPr="00CC7F29">
        <w:rPr>
          <w:rFonts w:cstheme="minorHAnsi"/>
          <w:iCs/>
        </w:rPr>
        <w:t> </w:t>
      </w:r>
      <w:r w:rsidR="00330FF0" w:rsidRPr="00CC7F29">
        <w:rPr>
          <w:rFonts w:eastAsia="Calibri" w:cstheme="minorHAnsi"/>
          <w:iCs/>
        </w:rPr>
        <w:t xml:space="preserve">g for </w:t>
      </w:r>
      <w:r w:rsidR="00330FF0" w:rsidRPr="00CC7F29">
        <w:rPr>
          <w:rFonts w:cstheme="minorHAnsi"/>
          <w:iCs/>
        </w:rPr>
        <w:t>10</w:t>
      </w:r>
      <w:r w:rsidR="00330FF0" w:rsidRPr="00CC7F29">
        <w:rPr>
          <w:rFonts w:eastAsia="Calibri" w:cstheme="minorHAnsi"/>
          <w:iCs/>
        </w:rPr>
        <w:t> min</w:t>
      </w:r>
      <w:r w:rsidR="00351FBB" w:rsidRPr="00CC7F29">
        <w:rPr>
          <w:rFonts w:eastAsia="Calibri" w:cstheme="minorHAnsi"/>
          <w:iCs/>
        </w:rPr>
        <w:t xml:space="preserve"> and discarded prior to </w:t>
      </w:r>
      <w:r w:rsidR="00351FBB" w:rsidRPr="00CC7F29">
        <w:rPr>
          <w:rFonts w:cstheme="minorHAnsi"/>
        </w:rPr>
        <w:t xml:space="preserve">injecting the final mixture directly onto </w:t>
      </w:r>
      <w:r w:rsidR="00C451AC">
        <w:rPr>
          <w:rFonts w:cstheme="minorHAnsi"/>
        </w:rPr>
        <w:t xml:space="preserve">a </w:t>
      </w:r>
      <w:r w:rsidR="00C451AC" w:rsidRPr="00C451AC">
        <w:rPr>
          <w:rFonts w:cstheme="minorHAnsi"/>
        </w:rPr>
        <w:t>reversed-phase high-performance liquid chromatography</w:t>
      </w:r>
      <w:r w:rsidR="00351FBB" w:rsidRPr="00CC7F29">
        <w:rPr>
          <w:rFonts w:cstheme="minorHAnsi"/>
        </w:rPr>
        <w:t xml:space="preserve"> (RP-HPLC) column.</w:t>
      </w:r>
      <w:r w:rsidR="00351FBB" w:rsidRPr="00CC7F29">
        <w:rPr>
          <w:rFonts w:eastAsia="Calibri" w:cstheme="minorHAnsi"/>
          <w:iCs/>
        </w:rPr>
        <w:t xml:space="preserve"> </w:t>
      </w:r>
      <w:r w:rsidR="00C451AC">
        <w:rPr>
          <w:bCs/>
        </w:rPr>
        <w:t>Then,</w:t>
      </w:r>
      <w:r w:rsidR="00351FBB" w:rsidRPr="00CC7F29">
        <w:rPr>
          <w:rFonts w:eastAsia="Calibri" w:cstheme="minorHAnsi"/>
          <w:iCs/>
        </w:rPr>
        <w:t xml:space="preserve"> separation of the digested peptides on the RP-HPLC column was performed</w:t>
      </w:r>
      <w:r w:rsidR="00B92C55">
        <w:rPr>
          <w:rFonts w:eastAsia="Calibri" w:cstheme="minorHAnsi"/>
          <w:iCs/>
        </w:rPr>
        <w:t xml:space="preserve"> using </w:t>
      </w:r>
      <w:r w:rsidR="00330FF0" w:rsidRPr="00CC7F29">
        <w:t xml:space="preserve">the </w:t>
      </w:r>
      <w:proofErr w:type="spellStart"/>
      <w:r w:rsidR="00330FF0" w:rsidRPr="00CC7F29">
        <w:rPr>
          <w:rFonts w:cstheme="minorHAnsi"/>
        </w:rPr>
        <w:t>Ä</w:t>
      </w:r>
      <w:r w:rsidR="00330FF0" w:rsidRPr="00CC7F29">
        <w:t>KTAexplorer</w:t>
      </w:r>
      <w:proofErr w:type="spellEnd"/>
      <w:r w:rsidR="00330FF0" w:rsidRPr="00CC7F29">
        <w:t xml:space="preserve"> system (</w:t>
      </w:r>
      <w:proofErr w:type="spellStart"/>
      <w:r w:rsidR="00330FF0" w:rsidRPr="00CC7F29">
        <w:t>Amersham</w:t>
      </w:r>
      <w:proofErr w:type="spellEnd"/>
      <w:r w:rsidR="00330FF0" w:rsidRPr="00CC7F29">
        <w:t xml:space="preserve"> Biosciences, Germany). Digested samples were injected onto a</w:t>
      </w:r>
      <w:r w:rsidR="004214F7">
        <w:t> </w:t>
      </w:r>
      <w:proofErr w:type="spellStart"/>
      <w:r w:rsidR="00330FF0" w:rsidRPr="00CC7F29">
        <w:t>PepRPC</w:t>
      </w:r>
      <w:proofErr w:type="spellEnd"/>
      <w:r w:rsidR="00330FF0" w:rsidRPr="00CC7F29">
        <w:t xml:space="preserve"> HR 5/5, 5 </w:t>
      </w:r>
      <w:r w:rsidR="00330FF0" w:rsidRPr="00CC7F29">
        <w:sym w:font="Symbol" w:char="F0B4"/>
      </w:r>
      <w:r w:rsidR="00330FF0" w:rsidRPr="00CC7F29">
        <w:t> 50 mm, C</w:t>
      </w:r>
      <w:r w:rsidR="00330FF0" w:rsidRPr="00CC7F29">
        <w:rPr>
          <w:vertAlign w:val="subscript"/>
        </w:rPr>
        <w:t>2</w:t>
      </w:r>
      <w:r w:rsidR="00330FF0" w:rsidRPr="00CC7F29">
        <w:t>/C</w:t>
      </w:r>
      <w:r w:rsidR="00330FF0" w:rsidRPr="00CC7F29">
        <w:rPr>
          <w:vertAlign w:val="subscript"/>
        </w:rPr>
        <w:t>18</w:t>
      </w:r>
      <w:r w:rsidR="00330FF0" w:rsidRPr="00CC7F29">
        <w:t xml:space="preserve"> RP-HPLC column (Pharmacia, Uppsala, Sweden). Peptides were eluted using a</w:t>
      </w:r>
      <w:r w:rsidR="004214F7">
        <w:t> </w:t>
      </w:r>
      <w:r w:rsidR="00330FF0" w:rsidRPr="00CC7F29">
        <w:t>flow rate of 0.5 ml</w:t>
      </w:r>
      <w:r w:rsidR="00330FF0" w:rsidRPr="00CC7F29">
        <w:sym w:font="Symbol" w:char="F0D7"/>
      </w:r>
      <w:r w:rsidR="00330FF0" w:rsidRPr="00CC7F29">
        <w:t>min</w:t>
      </w:r>
      <w:r w:rsidR="00330FF0" w:rsidRPr="00CC7F29">
        <w:rPr>
          <w:vertAlign w:val="superscript"/>
        </w:rPr>
        <w:t>-1</w:t>
      </w:r>
      <w:r w:rsidR="00330FF0" w:rsidRPr="00CC7F29">
        <w:t xml:space="preserve"> and </w:t>
      </w:r>
      <w:r w:rsidR="000A7799">
        <w:t>the</w:t>
      </w:r>
      <w:r w:rsidR="004214F7">
        <w:t> </w:t>
      </w:r>
      <w:r w:rsidR="00330FF0" w:rsidRPr="00CC7F29">
        <w:t xml:space="preserve">linear gradient </w:t>
      </w:r>
      <w:r w:rsidR="00C451AC">
        <w:t xml:space="preserve">gradually </w:t>
      </w:r>
      <w:r w:rsidR="005D65DE">
        <w:t>increased</w:t>
      </w:r>
      <w:r w:rsidR="00330FF0" w:rsidRPr="00CC7F29">
        <w:t xml:space="preserve"> from 100% solvent A to 100% solvent B in 60 min (solvent A: 15 </w:t>
      </w:r>
      <w:proofErr w:type="spellStart"/>
      <w:r w:rsidR="00330FF0" w:rsidRPr="00CC7F29">
        <w:t>mM</w:t>
      </w:r>
      <w:proofErr w:type="spellEnd"/>
      <w:r w:rsidR="00330FF0" w:rsidRPr="00CC7F29">
        <w:t xml:space="preserve"> HCOONH</w:t>
      </w:r>
      <w:r w:rsidR="00330FF0" w:rsidRPr="00CC7F29">
        <w:rPr>
          <w:vertAlign w:val="subscript"/>
        </w:rPr>
        <w:t>4</w:t>
      </w:r>
      <w:r w:rsidR="00330FF0" w:rsidRPr="00CC7F29">
        <w:t>, 0.1% HCOOH; solvent B: 15 </w:t>
      </w:r>
      <w:proofErr w:type="spellStart"/>
      <w:r w:rsidR="00330FF0" w:rsidRPr="00CC7F29">
        <w:t>mM</w:t>
      </w:r>
      <w:proofErr w:type="spellEnd"/>
      <w:r w:rsidR="00330FF0" w:rsidRPr="00CC7F29">
        <w:t xml:space="preserve"> HCOONH</w:t>
      </w:r>
      <w:r w:rsidR="00330FF0" w:rsidRPr="00CC7F29">
        <w:rPr>
          <w:vertAlign w:val="subscript"/>
        </w:rPr>
        <w:t>4</w:t>
      </w:r>
      <w:r w:rsidR="00330FF0" w:rsidRPr="00CC7F29">
        <w:t xml:space="preserve">, 0.1% HCOOH, 70% acetonitrile). The </w:t>
      </w:r>
      <w:proofErr w:type="spellStart"/>
      <w:r w:rsidR="00330FF0" w:rsidRPr="00CC7F29">
        <w:t>elu</w:t>
      </w:r>
      <w:r w:rsidR="008B0C29">
        <w:t>ate</w:t>
      </w:r>
      <w:proofErr w:type="spellEnd"/>
      <w:r w:rsidR="00330FF0" w:rsidRPr="00CC7F29">
        <w:t xml:space="preserve"> (fractions of 250 </w:t>
      </w:r>
      <w:r w:rsidR="00330FF0" w:rsidRPr="00CC7F29">
        <w:rPr>
          <w:rFonts w:cstheme="minorHAnsi"/>
        </w:rPr>
        <w:t>µl</w:t>
      </w:r>
      <w:r w:rsidR="00330FF0" w:rsidRPr="00CC7F29">
        <w:t>) was collected and monitored with a</w:t>
      </w:r>
      <w:r w:rsidR="004214F7">
        <w:t> </w:t>
      </w:r>
      <w:r w:rsidR="00330FF0" w:rsidRPr="00CC7F29">
        <w:t>UV-visible detector set at 220</w:t>
      </w:r>
      <w:r w:rsidR="00C671A0">
        <w:t> nm</w:t>
      </w:r>
      <w:r w:rsidR="00330FF0" w:rsidRPr="00CC7F29">
        <w:t xml:space="preserve"> and 280</w:t>
      </w:r>
      <w:r w:rsidR="004214F7">
        <w:t> </w:t>
      </w:r>
      <w:r w:rsidR="00330FF0" w:rsidRPr="00CC7F29">
        <w:t xml:space="preserve">nm. </w:t>
      </w:r>
      <w:r w:rsidR="00330FF0" w:rsidRPr="00CC7F29">
        <w:rPr>
          <w:rStyle w:val="shorttext"/>
        </w:rPr>
        <w:t>Fractions were stored at -20 </w:t>
      </w:r>
      <w:r w:rsidR="00797DA4">
        <w:rPr>
          <w:rFonts w:cstheme="minorHAnsi"/>
        </w:rPr>
        <w:t>°</w:t>
      </w:r>
      <w:r w:rsidR="00797DA4" w:rsidRPr="00CC7F29">
        <w:t>C</w:t>
      </w:r>
      <w:r w:rsidR="00330FF0" w:rsidRPr="00CC7F29">
        <w:t xml:space="preserve"> </w:t>
      </w:r>
      <w:r w:rsidR="00330FF0" w:rsidRPr="00CC7F29">
        <w:rPr>
          <w:rStyle w:val="shorttext"/>
        </w:rPr>
        <w:t xml:space="preserve">for further </w:t>
      </w:r>
      <w:r w:rsidR="00330FF0" w:rsidRPr="00CC7F29">
        <w:t>analyses</w:t>
      </w:r>
      <w:r w:rsidR="00330FF0" w:rsidRPr="00CC7F29">
        <w:rPr>
          <w:rStyle w:val="shorttext"/>
        </w:rPr>
        <w:t>.</w:t>
      </w:r>
    </w:p>
    <w:p w:rsidR="00330FF0" w:rsidRPr="00CC7F29" w:rsidRDefault="00330FF0" w:rsidP="009A57A0">
      <w:pPr>
        <w:spacing w:after="0" w:line="480" w:lineRule="auto"/>
        <w:jc w:val="both"/>
      </w:pPr>
    </w:p>
    <w:p w:rsidR="009A57A0" w:rsidRPr="00026DEC" w:rsidRDefault="009A57A0" w:rsidP="009A57A0">
      <w:pPr>
        <w:spacing w:after="0" w:line="480" w:lineRule="auto"/>
        <w:jc w:val="both"/>
        <w:rPr>
          <w:bCs/>
          <w:i/>
        </w:rPr>
      </w:pPr>
      <w:r w:rsidRPr="00CC7F29">
        <w:rPr>
          <w:bCs/>
          <w:i/>
        </w:rPr>
        <w:t>2.</w:t>
      </w:r>
      <w:r w:rsidR="00B92C55">
        <w:rPr>
          <w:bCs/>
          <w:i/>
        </w:rPr>
        <w:t>7</w:t>
      </w:r>
      <w:r w:rsidRPr="00CC7F29">
        <w:rPr>
          <w:bCs/>
          <w:i/>
        </w:rPr>
        <w:t xml:space="preserve">. </w:t>
      </w:r>
      <w:r w:rsidR="00026DEC">
        <w:rPr>
          <w:bCs/>
          <w:i/>
        </w:rPr>
        <w:t>Electrospray mass spectrometry</w:t>
      </w:r>
    </w:p>
    <w:p w:rsidR="00330FF0" w:rsidRPr="00CC7F29" w:rsidRDefault="00453D95" w:rsidP="009A57A0">
      <w:pPr>
        <w:spacing w:after="0" w:line="480" w:lineRule="auto"/>
        <w:jc w:val="both"/>
        <w:rPr>
          <w:bCs/>
        </w:rPr>
      </w:pPr>
      <w:r>
        <w:rPr>
          <w:bCs/>
        </w:rPr>
        <w:lastRenderedPageBreak/>
        <w:tab/>
      </w:r>
      <w:r w:rsidR="004A1E4E">
        <w:rPr>
          <w:bCs/>
        </w:rPr>
        <w:t xml:space="preserve">The </w:t>
      </w:r>
      <w:proofErr w:type="spellStart"/>
      <w:r w:rsidR="00330FF0" w:rsidRPr="00CC7F29">
        <w:rPr>
          <w:bCs/>
        </w:rPr>
        <w:t>Bruker</w:t>
      </w:r>
      <w:proofErr w:type="spellEnd"/>
      <w:r w:rsidR="00330FF0" w:rsidRPr="00CC7F29">
        <w:rPr>
          <w:bCs/>
        </w:rPr>
        <w:t xml:space="preserve"> </w:t>
      </w:r>
      <w:proofErr w:type="spellStart"/>
      <w:r w:rsidR="00330FF0" w:rsidRPr="00CC7F29">
        <w:rPr>
          <w:bCs/>
        </w:rPr>
        <w:t>MicrOTOF</w:t>
      </w:r>
      <w:proofErr w:type="spellEnd"/>
      <w:r w:rsidR="00330FF0" w:rsidRPr="00CC7F29">
        <w:rPr>
          <w:bCs/>
        </w:rPr>
        <w:t>-Q spectrometer (</w:t>
      </w:r>
      <w:proofErr w:type="spellStart"/>
      <w:r w:rsidR="00330FF0" w:rsidRPr="00CC7F29">
        <w:rPr>
          <w:bCs/>
        </w:rPr>
        <w:t>Bruker</w:t>
      </w:r>
      <w:proofErr w:type="spellEnd"/>
      <w:r w:rsidR="00330FF0" w:rsidRPr="00CC7F29">
        <w:rPr>
          <w:bCs/>
        </w:rPr>
        <w:t xml:space="preserve"> </w:t>
      </w:r>
      <w:proofErr w:type="spellStart"/>
      <w:r w:rsidR="00330FF0" w:rsidRPr="00CC7F29">
        <w:rPr>
          <w:bCs/>
        </w:rPr>
        <w:t>Daltonik</w:t>
      </w:r>
      <w:proofErr w:type="spellEnd"/>
      <w:r w:rsidR="00330FF0" w:rsidRPr="00CC7F29">
        <w:rPr>
          <w:bCs/>
        </w:rPr>
        <w:t xml:space="preserve">, Germany) equipped with an Apollo II electrospray ionization source (Agilent Technologies Inc., Santa Clara, CA, USA) with an </w:t>
      </w:r>
      <w:proofErr w:type="spellStart"/>
      <w:r w:rsidR="00330FF0" w:rsidRPr="00CC7F29">
        <w:rPr>
          <w:bCs/>
        </w:rPr>
        <w:t>ion</w:t>
      </w:r>
      <w:proofErr w:type="spellEnd"/>
      <w:r w:rsidR="00330FF0" w:rsidRPr="00CC7F29">
        <w:rPr>
          <w:bCs/>
        </w:rPr>
        <w:t xml:space="preserve"> funnel was used for the acquisition of the high-resolution electrospray ionization (ESI) mass spectra and tandem (MS/MS) mass spectra. HPLC fractions were infused into the mass spectrometer at a</w:t>
      </w:r>
      <w:r w:rsidR="004214F7">
        <w:rPr>
          <w:bCs/>
        </w:rPr>
        <w:t> </w:t>
      </w:r>
      <w:r w:rsidR="00330FF0" w:rsidRPr="00CC7F29">
        <w:rPr>
          <w:bCs/>
        </w:rPr>
        <w:t>flow rate of 3 </w:t>
      </w:r>
      <w:proofErr w:type="spellStart"/>
      <w:r w:rsidR="00330FF0" w:rsidRPr="00CC7F29">
        <w:rPr>
          <w:bCs/>
          <w:iCs/>
        </w:rPr>
        <w:t>μ</w:t>
      </w:r>
      <w:r w:rsidR="00330FF0" w:rsidRPr="00CC7F29">
        <w:rPr>
          <w:bCs/>
        </w:rPr>
        <w:t>l</w:t>
      </w:r>
      <w:proofErr w:type="spellEnd"/>
      <w:r w:rsidR="00330FF0" w:rsidRPr="00CC7F29">
        <w:rPr>
          <w:bCs/>
        </w:rPr>
        <w:sym w:font="Symbol" w:char="F0D7"/>
      </w:r>
      <w:r w:rsidR="00330FF0" w:rsidRPr="00CC7F29">
        <w:rPr>
          <w:bCs/>
        </w:rPr>
        <w:t>min</w:t>
      </w:r>
      <w:r w:rsidR="00330FF0" w:rsidRPr="00CC7F29">
        <w:rPr>
          <w:bCs/>
          <w:vertAlign w:val="superscript"/>
        </w:rPr>
        <w:t>-1</w:t>
      </w:r>
      <w:r w:rsidR="00330FF0" w:rsidRPr="00CC7F29">
        <w:rPr>
          <w:bCs/>
        </w:rPr>
        <w:t xml:space="preserve"> at room temperature. All experiments were performed in the positive ion mode. The mass resolution was 15 000 FWHM. Before each analysis the instrument was calibrated externally with the </w:t>
      </w:r>
      <w:proofErr w:type="spellStart"/>
      <w:r w:rsidR="00330FF0" w:rsidRPr="00CC7F29">
        <w:rPr>
          <w:bCs/>
        </w:rPr>
        <w:t>Tunemix</w:t>
      </w:r>
      <w:proofErr w:type="spellEnd"/>
      <w:r w:rsidR="00330FF0" w:rsidRPr="00CC7F29">
        <w:rPr>
          <w:bCs/>
        </w:rPr>
        <w:t xml:space="preserve"> mixture (</w:t>
      </w:r>
      <w:proofErr w:type="spellStart"/>
      <w:r w:rsidR="00330FF0" w:rsidRPr="00CC7F29">
        <w:rPr>
          <w:bCs/>
        </w:rPr>
        <w:t>Bruker</w:t>
      </w:r>
      <w:proofErr w:type="spellEnd"/>
      <w:r w:rsidR="00330FF0" w:rsidRPr="00CC7F29">
        <w:rPr>
          <w:bCs/>
        </w:rPr>
        <w:t xml:space="preserve"> </w:t>
      </w:r>
      <w:proofErr w:type="spellStart"/>
      <w:r w:rsidR="00330FF0" w:rsidRPr="00CC7F29">
        <w:rPr>
          <w:bCs/>
        </w:rPr>
        <w:t>Daltonik</w:t>
      </w:r>
      <w:proofErr w:type="spellEnd"/>
      <w:r w:rsidR="00330FF0" w:rsidRPr="00CC7F29">
        <w:rPr>
          <w:bCs/>
        </w:rPr>
        <w:t xml:space="preserve">, Germany) in the quadratic regression mode. The potential between the spray needle and the orifice was set at 4.5 kV. </w:t>
      </w:r>
      <w:r w:rsidR="004A1E4E">
        <w:rPr>
          <w:bCs/>
        </w:rPr>
        <w:t>The c</w:t>
      </w:r>
      <w:r w:rsidR="00330FF0" w:rsidRPr="00CC7F29">
        <w:rPr>
          <w:bCs/>
        </w:rPr>
        <w:t>apillary temperature was 200</w:t>
      </w:r>
      <w:r w:rsidR="001E5D78">
        <w:rPr>
          <w:bCs/>
        </w:rPr>
        <w:t> </w:t>
      </w:r>
      <w:r w:rsidR="001E5D78">
        <w:rPr>
          <w:rFonts w:cstheme="minorHAnsi"/>
        </w:rPr>
        <w:t>°</w:t>
      </w:r>
      <w:r w:rsidR="001E5D78" w:rsidRPr="00CC7F29">
        <w:t>C</w:t>
      </w:r>
      <w:r w:rsidR="00330FF0" w:rsidRPr="00CC7F29">
        <w:rPr>
          <w:bCs/>
        </w:rPr>
        <w:t>, and N</w:t>
      </w:r>
      <w:r w:rsidR="00330FF0" w:rsidRPr="00CC7F29">
        <w:rPr>
          <w:bCs/>
          <w:vertAlign w:val="subscript"/>
        </w:rPr>
        <w:t>2</w:t>
      </w:r>
      <w:r w:rsidR="00330FF0" w:rsidRPr="00CC7F29">
        <w:rPr>
          <w:bCs/>
        </w:rPr>
        <w:t xml:space="preserve"> was used as a</w:t>
      </w:r>
      <w:r w:rsidR="004214F7">
        <w:rPr>
          <w:bCs/>
        </w:rPr>
        <w:t> </w:t>
      </w:r>
      <w:r w:rsidR="00330FF0" w:rsidRPr="00CC7F29">
        <w:rPr>
          <w:bCs/>
        </w:rPr>
        <w:t xml:space="preserve">nebulizing gas. Scans were performed in the range of </w:t>
      </w:r>
      <m:oMath>
        <m:f>
          <m:fPr>
            <m:type m:val="lin"/>
            <m:ctrlPr>
              <w:rPr>
                <w:rFonts w:ascii="Cambria Math" w:hAnsi="Cambria Math"/>
                <w:i/>
              </w:rPr>
            </m:ctrlPr>
          </m:fPr>
          <m:num>
            <m:r>
              <w:rPr>
                <w:rFonts w:ascii="Cambria Math" w:hAnsi="Cambria Math"/>
              </w:rPr>
              <m:t>m</m:t>
            </m:r>
          </m:num>
          <m:den>
            <m:r>
              <w:rPr>
                <w:rFonts w:ascii="Cambria Math" w:hAnsi="Cambria Math"/>
              </w:rPr>
              <m:t>z</m:t>
            </m:r>
          </m:den>
        </m:f>
      </m:oMath>
      <w:r w:rsidR="00330FF0" w:rsidRPr="00CC7F29">
        <w:rPr>
          <w:bCs/>
        </w:rPr>
        <w:t xml:space="preserve"> 300-1500. </w:t>
      </w:r>
      <w:r w:rsidR="00330FF0" w:rsidRPr="00CC7F29">
        <w:t>The MS/MS measurements w</w:t>
      </w:r>
      <w:r w:rsidR="004A1E4E">
        <w:t>e</w:t>
      </w:r>
      <w:r w:rsidR="00330FF0" w:rsidRPr="00CC7F29">
        <w:t xml:space="preserve">re based on collision induced dissociation (CID). </w:t>
      </w:r>
      <w:r w:rsidR="00330FF0" w:rsidRPr="00CC7F29">
        <w:rPr>
          <w:bCs/>
        </w:rPr>
        <w:t xml:space="preserve">The precursor ions were selected in the </w:t>
      </w:r>
      <w:proofErr w:type="spellStart"/>
      <w:r w:rsidR="00330FF0" w:rsidRPr="00CC7F29">
        <w:rPr>
          <w:bCs/>
        </w:rPr>
        <w:t>quadrupole</w:t>
      </w:r>
      <w:proofErr w:type="spellEnd"/>
      <w:r w:rsidR="00330FF0" w:rsidRPr="00CC7F29">
        <w:rPr>
          <w:bCs/>
        </w:rPr>
        <w:t xml:space="preserve"> </w:t>
      </w:r>
      <w:r w:rsidR="00330FF0" w:rsidRPr="00CC7F29">
        <w:t xml:space="preserve">collision cell </w:t>
      </w:r>
      <w:r w:rsidR="004A1E4E">
        <w:t>with the</w:t>
      </w:r>
      <w:r w:rsidR="004214F7">
        <w:t> </w:t>
      </w:r>
      <w:r w:rsidR="00330FF0" w:rsidRPr="00CC7F29">
        <w:t>collision energy between 25</w:t>
      </w:r>
      <w:r w:rsidR="000C4325">
        <w:t> </w:t>
      </w:r>
      <w:proofErr w:type="spellStart"/>
      <w:r w:rsidR="000C4325">
        <w:t>eV</w:t>
      </w:r>
      <w:proofErr w:type="spellEnd"/>
      <w:r w:rsidR="00330FF0" w:rsidRPr="00CC7F29">
        <w:t xml:space="preserve"> and 40 </w:t>
      </w:r>
      <w:proofErr w:type="spellStart"/>
      <w:r w:rsidR="00330FF0" w:rsidRPr="00CC7F29">
        <w:t>eV</w:t>
      </w:r>
      <w:proofErr w:type="spellEnd"/>
      <w:r w:rsidR="00330FF0" w:rsidRPr="00CC7F29">
        <w:t>.</w:t>
      </w:r>
      <w:r w:rsidR="00330FF0" w:rsidRPr="00CC7F29">
        <w:rPr>
          <w:bCs/>
        </w:rPr>
        <w:t xml:space="preserve"> The obtained fragment ions were directed to the TOF mass analyzer and registered as an MS/MS spectrum. In this type of experiment, only ions resulting from </w:t>
      </w:r>
      <w:r w:rsidR="004A1E4E">
        <w:rPr>
          <w:bCs/>
        </w:rPr>
        <w:t xml:space="preserve">the </w:t>
      </w:r>
      <w:r w:rsidR="00330FF0" w:rsidRPr="00CC7F29">
        <w:rPr>
          <w:bCs/>
        </w:rPr>
        <w:t xml:space="preserve">fragmentation of the selected parent ion were observed. Data were acquired with </w:t>
      </w:r>
      <w:proofErr w:type="spellStart"/>
      <w:r w:rsidR="00330FF0" w:rsidRPr="00CC7F29">
        <w:rPr>
          <w:bCs/>
        </w:rPr>
        <w:t>micrOTOFcontrol</w:t>
      </w:r>
      <w:proofErr w:type="spellEnd"/>
      <w:r w:rsidR="00330FF0" w:rsidRPr="00CC7F29">
        <w:rPr>
          <w:bCs/>
        </w:rPr>
        <w:t> </w:t>
      </w:r>
      <w:r w:rsidR="00E00A4F" w:rsidRPr="00CC7F29">
        <w:rPr>
          <w:bCs/>
        </w:rPr>
        <w:t>4</w:t>
      </w:r>
      <w:r w:rsidR="00330FF0" w:rsidRPr="00CC7F29">
        <w:rPr>
          <w:bCs/>
        </w:rPr>
        <w:t xml:space="preserve">.0 and processed for calibration and quantification of the </w:t>
      </w:r>
      <w:r w:rsidR="008823BF">
        <w:rPr>
          <w:bCs/>
        </w:rPr>
        <w:t>samples</w:t>
      </w:r>
      <w:r w:rsidR="00330FF0" w:rsidRPr="00CC7F29">
        <w:rPr>
          <w:bCs/>
        </w:rPr>
        <w:t xml:space="preserve"> with </w:t>
      </w:r>
      <w:proofErr w:type="spellStart"/>
      <w:r w:rsidR="00330FF0" w:rsidRPr="00CC7F29">
        <w:rPr>
          <w:bCs/>
        </w:rPr>
        <w:t>DataAnalysis</w:t>
      </w:r>
      <w:proofErr w:type="spellEnd"/>
      <w:r w:rsidR="00330FF0" w:rsidRPr="00CC7F29">
        <w:rPr>
          <w:bCs/>
        </w:rPr>
        <w:t xml:space="preserve"> software from </w:t>
      </w:r>
      <w:proofErr w:type="spellStart"/>
      <w:r w:rsidR="00330FF0" w:rsidRPr="00CC7F29">
        <w:rPr>
          <w:bCs/>
        </w:rPr>
        <w:t>Daltonik</w:t>
      </w:r>
      <w:proofErr w:type="spellEnd"/>
      <w:r w:rsidR="00330FF0" w:rsidRPr="00CC7F29">
        <w:rPr>
          <w:bCs/>
        </w:rPr>
        <w:t xml:space="preserve"> GmbH (Bremen, Germany) and </w:t>
      </w:r>
      <w:proofErr w:type="spellStart"/>
      <w:r w:rsidR="00330FF0" w:rsidRPr="00CC7F29">
        <w:rPr>
          <w:bCs/>
        </w:rPr>
        <w:t>ChemSketch</w:t>
      </w:r>
      <w:proofErr w:type="spellEnd"/>
      <w:r w:rsidR="00330FF0" w:rsidRPr="00CC7F29">
        <w:rPr>
          <w:bCs/>
        </w:rPr>
        <w:t xml:space="preserve"> Freeware (Advanced Chemistry Development, Inc., Canada).</w:t>
      </w:r>
    </w:p>
    <w:p w:rsidR="008F35A0" w:rsidRPr="00CC7F29" w:rsidRDefault="008F35A0" w:rsidP="009A57A0">
      <w:pPr>
        <w:spacing w:after="0" w:line="480" w:lineRule="auto"/>
        <w:jc w:val="both"/>
        <w:rPr>
          <w:bCs/>
        </w:rPr>
      </w:pPr>
    </w:p>
    <w:p w:rsidR="00084C4D" w:rsidRPr="00026DEC" w:rsidRDefault="008F35A0" w:rsidP="009A57A0">
      <w:pPr>
        <w:spacing w:after="0" w:line="480" w:lineRule="auto"/>
        <w:jc w:val="both"/>
        <w:rPr>
          <w:bCs/>
          <w:i/>
        </w:rPr>
      </w:pPr>
      <w:r w:rsidRPr="00CC7F29">
        <w:rPr>
          <w:bCs/>
          <w:i/>
        </w:rPr>
        <w:t>2.</w:t>
      </w:r>
      <w:r w:rsidR="00B92C55">
        <w:rPr>
          <w:bCs/>
          <w:i/>
        </w:rPr>
        <w:t>8</w:t>
      </w:r>
      <w:r w:rsidRPr="00CC7F29">
        <w:rPr>
          <w:bCs/>
          <w:i/>
        </w:rPr>
        <w:t xml:space="preserve">. </w:t>
      </w:r>
      <w:r w:rsidR="00084C4D" w:rsidRPr="00CC7F29">
        <w:rPr>
          <w:bCs/>
          <w:i/>
        </w:rPr>
        <w:t xml:space="preserve">Circular </w:t>
      </w:r>
      <w:proofErr w:type="spellStart"/>
      <w:r w:rsidR="00084C4D" w:rsidRPr="00CC7F29">
        <w:rPr>
          <w:bCs/>
          <w:i/>
        </w:rPr>
        <w:t>dichroism</w:t>
      </w:r>
      <w:proofErr w:type="spellEnd"/>
      <w:r w:rsidR="00084C4D" w:rsidRPr="00CC7F29">
        <w:rPr>
          <w:bCs/>
          <w:i/>
        </w:rPr>
        <w:t xml:space="preserve"> spectroscopy</w:t>
      </w:r>
    </w:p>
    <w:p w:rsidR="004E73F1" w:rsidRPr="00CC7F29" w:rsidRDefault="00453D95" w:rsidP="00B37527">
      <w:pPr>
        <w:spacing w:after="0" w:line="480" w:lineRule="auto"/>
        <w:jc w:val="both"/>
      </w:pPr>
      <w:r>
        <w:tab/>
      </w:r>
      <w:r w:rsidR="00084C4D" w:rsidRPr="00CC7F29">
        <w:t>CD spectra were recorded in</w:t>
      </w:r>
      <w:r w:rsidR="00010316">
        <w:t xml:space="preserve"> a</w:t>
      </w:r>
      <w:r w:rsidR="00084C4D" w:rsidRPr="00CC7F29">
        <w:t xml:space="preserve"> nitrogen atmosphere on a</w:t>
      </w:r>
      <w:r w:rsidR="004214F7">
        <w:t> </w:t>
      </w:r>
      <w:proofErr w:type="spellStart"/>
      <w:r w:rsidR="00084C4D" w:rsidRPr="00CC7F29">
        <w:t>Jasco</w:t>
      </w:r>
      <w:proofErr w:type="spellEnd"/>
      <w:r w:rsidR="00084C4D" w:rsidRPr="00CC7F29">
        <w:t xml:space="preserve"> J-600 </w:t>
      </w:r>
      <w:proofErr w:type="spellStart"/>
      <w:r w:rsidR="00084C4D" w:rsidRPr="00CC7F29">
        <w:t>spectropolarimeter</w:t>
      </w:r>
      <w:proofErr w:type="spellEnd"/>
      <w:r w:rsidR="00084C4D" w:rsidRPr="00CC7F29">
        <w:t xml:space="preserve"> </w:t>
      </w:r>
      <w:r w:rsidR="00206754" w:rsidRPr="00CC7F29">
        <w:t>(</w:t>
      </w:r>
      <w:proofErr w:type="spellStart"/>
      <w:r w:rsidR="00206754" w:rsidRPr="00CC7F29">
        <w:t>Jasco</w:t>
      </w:r>
      <w:proofErr w:type="spellEnd"/>
      <w:r w:rsidR="00206754" w:rsidRPr="00CC7F29">
        <w:t xml:space="preserve"> Co. Ltd., Tokyo, Japan) </w:t>
      </w:r>
      <w:r w:rsidR="00084C4D" w:rsidRPr="00CC7F29">
        <w:t>equipped with a</w:t>
      </w:r>
      <w:r w:rsidR="004214F7">
        <w:t> </w:t>
      </w:r>
      <w:proofErr w:type="spellStart"/>
      <w:r w:rsidR="00084C4D" w:rsidRPr="00CC7F29">
        <w:t>thermostated</w:t>
      </w:r>
      <w:proofErr w:type="spellEnd"/>
      <w:r w:rsidR="00084C4D" w:rsidRPr="00CC7F29">
        <w:t xml:space="preserve"> cell holder. The measurements were carried out at room temperature in a</w:t>
      </w:r>
      <w:r w:rsidR="004214F7">
        <w:t> </w:t>
      </w:r>
      <w:r w:rsidR="00084C4D" w:rsidRPr="00CC7F29">
        <w:t>0.1-cm path</w:t>
      </w:r>
      <w:r w:rsidR="00331EF4" w:rsidRPr="00CC7F29">
        <w:t xml:space="preserve"> </w:t>
      </w:r>
      <w:r w:rsidR="00084C4D" w:rsidRPr="00CC7F29">
        <w:t xml:space="preserve">length quartz cuvette </w:t>
      </w:r>
      <w:r w:rsidR="00331EF4" w:rsidRPr="00CC7F29">
        <w:t xml:space="preserve">at </w:t>
      </w:r>
      <w:r w:rsidR="00010316">
        <w:t xml:space="preserve">a </w:t>
      </w:r>
      <w:r w:rsidR="00331EF4" w:rsidRPr="00CC7F29">
        <w:t>4</w:t>
      </w:r>
      <w:r w:rsidR="004214F7">
        <w:t> </w:t>
      </w:r>
      <w:proofErr w:type="spellStart"/>
      <w:r w:rsidR="00084C4D" w:rsidRPr="00CC7F29">
        <w:t>μM</w:t>
      </w:r>
      <w:proofErr w:type="spellEnd"/>
      <w:r w:rsidR="00331EF4" w:rsidRPr="00CC7F29">
        <w:t xml:space="preserve"> protein concentration</w:t>
      </w:r>
      <w:r w:rsidR="00A47B20" w:rsidRPr="00CC7F29">
        <w:t xml:space="preserve"> in </w:t>
      </w:r>
      <w:r w:rsidR="00010316">
        <w:t xml:space="preserve">a </w:t>
      </w:r>
      <w:r w:rsidR="00A47B20" w:rsidRPr="00CC7F29">
        <w:rPr>
          <w:bCs/>
        </w:rPr>
        <w:t xml:space="preserve">0.1 M </w:t>
      </w:r>
      <w:r w:rsidR="00A47B20" w:rsidRPr="00CC7F29">
        <w:t>sodium phosphate buffer, pH 7.2</w:t>
      </w:r>
      <w:r w:rsidR="00084C4D" w:rsidRPr="00CC7F29">
        <w:t>. The spectra were</w:t>
      </w:r>
      <w:r w:rsidR="00331EF4" w:rsidRPr="00CC7F29">
        <w:t xml:space="preserve"> </w:t>
      </w:r>
      <w:r w:rsidR="00084C4D" w:rsidRPr="00CC7F29">
        <w:t>recorded in the 19</w:t>
      </w:r>
      <w:r w:rsidR="00331EF4" w:rsidRPr="00CC7F29">
        <w:t>5</w:t>
      </w:r>
      <w:r w:rsidR="000C4325">
        <w:t> nm</w:t>
      </w:r>
      <w:r w:rsidR="00084C4D" w:rsidRPr="00CC7F29">
        <w:t xml:space="preserve"> to 2</w:t>
      </w:r>
      <w:r w:rsidR="00D965F7" w:rsidRPr="00CC7F29">
        <w:t>6</w:t>
      </w:r>
      <w:r w:rsidR="0097087F">
        <w:t>0</w:t>
      </w:r>
      <w:r w:rsidR="004214F7">
        <w:t> </w:t>
      </w:r>
      <w:r w:rsidR="00084C4D" w:rsidRPr="00CC7F29">
        <w:t>nm wavelength range</w:t>
      </w:r>
      <w:r w:rsidR="00331EF4" w:rsidRPr="00CC7F29">
        <w:t xml:space="preserve"> </w:t>
      </w:r>
      <w:r w:rsidR="00A47B20" w:rsidRPr="00CC7F29">
        <w:t>with a</w:t>
      </w:r>
      <w:r w:rsidR="004214F7">
        <w:t> </w:t>
      </w:r>
      <w:r w:rsidR="00A47B20" w:rsidRPr="00CC7F29">
        <w:t>bandwidth</w:t>
      </w:r>
      <w:r w:rsidR="00F504EC">
        <w:t xml:space="preserve"> of 1</w:t>
      </w:r>
      <w:r w:rsidR="004214F7">
        <w:t> </w:t>
      </w:r>
      <w:r w:rsidR="00F504EC">
        <w:t>nm at a</w:t>
      </w:r>
      <w:r w:rsidR="004214F7">
        <w:t> </w:t>
      </w:r>
      <w:r w:rsidR="00F504EC">
        <w:t>speed of 20</w:t>
      </w:r>
      <w:r w:rsidR="004214F7">
        <w:t> </w:t>
      </w:r>
      <w:r w:rsidR="00F504EC">
        <w:t>nm</w:t>
      </w:r>
      <w:r w:rsidR="00F504EC" w:rsidRPr="00CC7F29">
        <w:sym w:font="Symbol" w:char="F0D7"/>
      </w:r>
      <w:r w:rsidR="00F504EC">
        <w:t>min</w:t>
      </w:r>
      <w:r w:rsidR="00F504EC" w:rsidRPr="00CC7F29">
        <w:rPr>
          <w:vertAlign w:val="superscript"/>
        </w:rPr>
        <w:t>-1</w:t>
      </w:r>
      <w:r w:rsidR="00F504EC" w:rsidRPr="00CC7F29">
        <w:t xml:space="preserve"> </w:t>
      </w:r>
      <w:r w:rsidR="00A47B20" w:rsidRPr="00CC7F29">
        <w:t>and a</w:t>
      </w:r>
      <w:r w:rsidR="004214F7">
        <w:t> </w:t>
      </w:r>
      <w:r w:rsidR="00A47B20" w:rsidRPr="00CC7F29">
        <w:t>resolution of 0.2</w:t>
      </w:r>
      <w:r w:rsidR="004214F7">
        <w:t> </w:t>
      </w:r>
      <w:r w:rsidR="00A47B20" w:rsidRPr="00CC7F29">
        <w:t>nm. Each spectrum obtained was an average of 5</w:t>
      </w:r>
      <w:r w:rsidR="004214F7">
        <w:t> </w:t>
      </w:r>
      <w:r w:rsidR="00A47B20" w:rsidRPr="00CC7F29">
        <w:t>scans.</w:t>
      </w:r>
      <w:r w:rsidR="004E73F1" w:rsidRPr="00CC7F29">
        <w:t xml:space="preserve"> The optical activity of the buffer was subtracted from </w:t>
      </w:r>
      <w:r w:rsidR="00010316">
        <w:t xml:space="preserve">the </w:t>
      </w:r>
      <w:r w:rsidR="004E73F1" w:rsidRPr="00CC7F29">
        <w:t xml:space="preserve">protein spectra. The spectral units were expressed as </w:t>
      </w:r>
      <w:r w:rsidR="00010316">
        <w:t>the</w:t>
      </w:r>
      <w:r w:rsidR="004214F7">
        <w:t> </w:t>
      </w:r>
      <w:r w:rsidR="004E73F1" w:rsidRPr="00CC7F29">
        <w:t xml:space="preserve">molar </w:t>
      </w:r>
      <w:proofErr w:type="spellStart"/>
      <w:r w:rsidR="004E73F1" w:rsidRPr="00CC7F29">
        <w:t>ellipticity</w:t>
      </w:r>
      <w:proofErr w:type="spellEnd"/>
      <w:r w:rsidR="004E73F1" w:rsidRPr="00CC7F29">
        <w:t xml:space="preserve"> per residue by utilizing the </w:t>
      </w:r>
      <w:proofErr w:type="spellStart"/>
      <w:r w:rsidR="004E73F1" w:rsidRPr="00CC7F29">
        <w:t>Jasco</w:t>
      </w:r>
      <w:proofErr w:type="spellEnd"/>
      <w:r w:rsidR="004E73F1" w:rsidRPr="00CC7F29">
        <w:t xml:space="preserve"> system software and using </w:t>
      </w:r>
      <w:r w:rsidR="002F05B5" w:rsidRPr="00CC7F29">
        <w:t xml:space="preserve">protein concentrations determined by the </w:t>
      </w:r>
      <w:r w:rsidR="002F05B5" w:rsidRPr="00CC7F29">
        <w:lastRenderedPageBreak/>
        <w:t>Bradford protein assay.</w:t>
      </w:r>
      <w:r w:rsidR="00B37527">
        <w:t xml:space="preserve"> </w:t>
      </w:r>
      <w:r w:rsidR="00010316">
        <w:t>The p</w:t>
      </w:r>
      <w:r w:rsidR="00B37527" w:rsidRPr="00B37527">
        <w:t>rediction of the secondary structure</w:t>
      </w:r>
      <w:r w:rsidR="00B37527">
        <w:t xml:space="preserve"> </w:t>
      </w:r>
      <w:r w:rsidR="00B37527" w:rsidRPr="00B37527">
        <w:t xml:space="preserve">was </w:t>
      </w:r>
      <w:r w:rsidR="00010316">
        <w:t>determined</w:t>
      </w:r>
      <w:r w:rsidR="00B37527" w:rsidRPr="00B37527">
        <w:t xml:space="preserve"> using the </w:t>
      </w:r>
      <w:proofErr w:type="spellStart"/>
      <w:r w:rsidR="00B37527" w:rsidRPr="00B37527">
        <w:t>CDPro</w:t>
      </w:r>
      <w:proofErr w:type="spellEnd"/>
      <w:r w:rsidR="00B37527" w:rsidRPr="00B37527">
        <w:t xml:space="preserve"> software package</w:t>
      </w:r>
      <w:r w:rsidR="00B37527">
        <w:t xml:space="preserve"> </w:t>
      </w:r>
      <w:r w:rsidR="00F96033">
        <w:fldChar w:fldCharType="begin"/>
      </w:r>
      <w:r w:rsidR="00D45DF1">
        <w:instrText xml:space="preserve"> ADDIN EN.CITE &lt;EndNote&gt;&lt;Cite&gt;&lt;Author&gt;Sreerama&lt;/Author&gt;&lt;Year&gt;2000&lt;/Year&gt;&lt;RecNum&gt;3026&lt;/RecNum&gt;&lt;DisplayText&gt;[27]&lt;/DisplayText&gt;&lt;record&gt;&lt;rec-number&gt;3026&lt;/rec-number&gt;&lt;foreign-keys&gt;&lt;key app="EN" db-id="vedfrpv5cvtxaiez5xqxpst7dzfr9vpwas0d"&gt;3026&lt;/key&gt;&lt;/foreign-keys&gt;&lt;ref-type name="Journal Article"&gt;17&lt;/ref-type&gt;&lt;contributors&gt;&lt;authors&gt;&lt;author&gt;&lt;style face="normal" font="default" size="100%"&gt;Sreerama&lt;/style&gt;&lt;style face="normal" font="default" charset="238" size="100%"&gt;,&lt;/style&gt;&lt;style face="normal" font="default" size="100%"&gt; N&lt;/style&gt;&lt;style face="normal" font="default" charset="238" size="100%"&gt;.&lt;/style&gt;&lt;/author&gt;&lt;author&gt;&lt;style face="normal" font="default" size="100%"&gt;Woody&lt;/style&gt;&lt;style face="normal" font="default" charset="238" size="100%"&gt;,&lt;/style&gt;&lt;style face="normal" font="default" size="100%"&gt; R&lt;/style&gt;&lt;style face="normal" font="default" charset="238" size="100%"&gt;.&lt;/style&gt;&lt;style face="normal" font="default" size="100%"&gt;W.&lt;/style&gt;&lt;/author&gt;&lt;/authors&gt;&lt;/contributors&gt;&lt;titles&gt;&lt;title&gt;Estimation of protein secondary structure from circular dichroism spectra: comparison of CONTIN, SELCON, and CDSSTR methods with an expanded reference set&lt;/title&gt;&lt;secondary-title&gt;&lt;style face="normal" font="default" charset="238" size="100%"&gt;Anal. Biochem.&lt;/style&gt;&lt;/secondary-title&gt;&lt;/titles&gt;&lt;periodical&gt;&lt;full-title&gt;Anal. Biochem.&lt;/full-title&gt;&lt;/periodical&gt;&lt;pages&gt;252-60&lt;/pages&gt;&lt;volume&gt;287&lt;/volume&gt;&lt;number&gt;2&lt;/number&gt;&lt;dates&gt;&lt;year&gt;&lt;style face="normal" font="default" charset="238" size="100%"&gt;2000&lt;/style&gt;&lt;/year&gt;&lt;/dates&gt;&lt;urls&gt;&lt;/urls&gt;&lt;/record&gt;&lt;/Cite&gt;&lt;/EndNote&gt;</w:instrText>
      </w:r>
      <w:r w:rsidR="00F96033">
        <w:fldChar w:fldCharType="separate"/>
      </w:r>
      <w:r w:rsidR="00D45DF1">
        <w:rPr>
          <w:noProof/>
        </w:rPr>
        <w:t>[</w:t>
      </w:r>
      <w:hyperlink w:anchor="_ENREF_27" w:tooltip="Sreerama, 2000 #3026" w:history="1">
        <w:r w:rsidR="00AD079D">
          <w:rPr>
            <w:noProof/>
          </w:rPr>
          <w:t>27</w:t>
        </w:r>
      </w:hyperlink>
      <w:r w:rsidR="00D45DF1">
        <w:rPr>
          <w:noProof/>
        </w:rPr>
        <w:t>]</w:t>
      </w:r>
      <w:r w:rsidR="00F96033">
        <w:fldChar w:fldCharType="end"/>
      </w:r>
      <w:r w:rsidR="00A47344">
        <w:t>.</w:t>
      </w:r>
    </w:p>
    <w:p w:rsidR="001A0122" w:rsidRDefault="001A0122" w:rsidP="002D513F">
      <w:pPr>
        <w:spacing w:after="0" w:line="480" w:lineRule="auto"/>
        <w:jc w:val="both"/>
        <w:rPr>
          <w:b/>
        </w:rPr>
      </w:pPr>
    </w:p>
    <w:p w:rsidR="001A0122" w:rsidRDefault="001A0122" w:rsidP="002D513F">
      <w:pPr>
        <w:spacing w:after="0" w:line="480" w:lineRule="auto"/>
        <w:jc w:val="both"/>
        <w:rPr>
          <w:b/>
        </w:rPr>
      </w:pPr>
    </w:p>
    <w:p w:rsidR="00B35B9C" w:rsidRDefault="00B35B9C" w:rsidP="002D513F">
      <w:pPr>
        <w:spacing w:after="0" w:line="480" w:lineRule="auto"/>
        <w:jc w:val="both"/>
        <w:rPr>
          <w:b/>
        </w:rPr>
        <w:sectPr w:rsidR="00B35B9C" w:rsidSect="006C0809">
          <w:footerReference w:type="default" r:id="rId10"/>
          <w:pgSz w:w="11906" w:h="16838"/>
          <w:pgMar w:top="1417" w:right="1417" w:bottom="1417" w:left="1417" w:header="708" w:footer="708" w:gutter="0"/>
          <w:pgNumType w:start="0"/>
          <w:cols w:space="708"/>
          <w:titlePg/>
          <w:docGrid w:linePitch="360"/>
        </w:sectPr>
      </w:pPr>
    </w:p>
    <w:p w:rsidR="00140790" w:rsidRPr="00CC7F29" w:rsidRDefault="00140790" w:rsidP="002D513F">
      <w:pPr>
        <w:spacing w:after="0" w:line="480" w:lineRule="auto"/>
        <w:jc w:val="both"/>
        <w:rPr>
          <w:b/>
        </w:rPr>
      </w:pPr>
      <w:r w:rsidRPr="00CC7F29">
        <w:rPr>
          <w:b/>
        </w:rPr>
        <w:lastRenderedPageBreak/>
        <w:t>3. Results</w:t>
      </w:r>
    </w:p>
    <w:p w:rsidR="00140790" w:rsidRDefault="00140790" w:rsidP="002D513F">
      <w:pPr>
        <w:spacing w:after="0" w:line="480" w:lineRule="auto"/>
        <w:jc w:val="both"/>
      </w:pPr>
    </w:p>
    <w:p w:rsidR="009164C2" w:rsidRPr="009164C2" w:rsidRDefault="009164C2" w:rsidP="002D513F">
      <w:pPr>
        <w:spacing w:after="0" w:line="480" w:lineRule="auto"/>
        <w:jc w:val="both"/>
        <w:rPr>
          <w:i/>
        </w:rPr>
      </w:pPr>
      <w:r w:rsidRPr="009164C2">
        <w:rPr>
          <w:i/>
        </w:rPr>
        <w:t>3.1. Fluorescence studies of JHBP samples</w:t>
      </w:r>
    </w:p>
    <w:p w:rsidR="00CF672A" w:rsidRDefault="00833118" w:rsidP="00CF672A">
      <w:pPr>
        <w:spacing w:after="0" w:line="480" w:lineRule="auto"/>
        <w:jc w:val="both"/>
      </w:pPr>
      <w:r>
        <w:tab/>
      </w:r>
      <w:r w:rsidR="00CF672A" w:rsidRPr="00CC7F29">
        <w:t xml:space="preserve">Emission and </w:t>
      </w:r>
      <w:r w:rsidR="00CF672A">
        <w:t>excitation</w:t>
      </w:r>
      <w:r w:rsidR="00CF672A" w:rsidRPr="00CC7F29">
        <w:t xml:space="preserve"> spectra of </w:t>
      </w:r>
      <w:r w:rsidR="00CF672A" w:rsidRPr="00CC7F29">
        <w:rPr>
          <w:bCs/>
        </w:rPr>
        <w:t>2 </w:t>
      </w:r>
      <w:proofErr w:type="spellStart"/>
      <w:r w:rsidR="00CF672A" w:rsidRPr="00CC7F29">
        <w:t>μM</w:t>
      </w:r>
      <w:proofErr w:type="spellEnd"/>
      <w:r w:rsidR="00CF672A" w:rsidRPr="00CC7F29">
        <w:rPr>
          <w:bCs/>
        </w:rPr>
        <w:t xml:space="preserve"> JHBP in </w:t>
      </w:r>
      <w:r w:rsidR="00CF672A">
        <w:rPr>
          <w:bCs/>
        </w:rPr>
        <w:t>a </w:t>
      </w:r>
      <w:r w:rsidR="00CF672A" w:rsidRPr="00CC7F29">
        <w:rPr>
          <w:bCs/>
        </w:rPr>
        <w:t>0.1 </w:t>
      </w:r>
      <w:r w:rsidR="00CF672A" w:rsidRPr="00CF672A">
        <w:rPr>
          <w:bCs/>
        </w:rPr>
        <w:t xml:space="preserve">M of </w:t>
      </w:r>
      <w:r w:rsidR="00CF672A" w:rsidRPr="00CF672A">
        <w:t>sodium</w:t>
      </w:r>
      <w:r w:rsidR="00CF672A" w:rsidRPr="00CC7F29">
        <w:t xml:space="preserve"> phosphate, pH 7.2</w:t>
      </w:r>
      <w:r w:rsidR="00CF672A">
        <w:t xml:space="preserve">, </w:t>
      </w:r>
      <w:r w:rsidR="00CF672A" w:rsidRPr="005B50C2">
        <w:t>recorded directly after purification</w:t>
      </w:r>
      <w:r w:rsidR="00CF672A" w:rsidRPr="00CC7F29">
        <w:t xml:space="preserve"> are shown </w:t>
      </w:r>
      <w:r w:rsidR="00CF672A">
        <w:t>in</w:t>
      </w:r>
      <w:r w:rsidR="00CF672A" w:rsidRPr="00CC7F29">
        <w:rPr>
          <w:rFonts w:cs="Calibri"/>
        </w:rPr>
        <w:t xml:space="preserve"> Fig</w:t>
      </w:r>
      <w:r w:rsidR="00CF672A">
        <w:rPr>
          <w:rFonts w:cs="Calibri"/>
        </w:rPr>
        <w:t>ure</w:t>
      </w:r>
      <w:r w:rsidR="00CF672A" w:rsidRPr="00CC7F29">
        <w:rPr>
          <w:rFonts w:cs="Calibri"/>
        </w:rPr>
        <w:t xml:space="preserve"> </w:t>
      </w:r>
      <w:r w:rsidR="00CF672A">
        <w:rPr>
          <w:rFonts w:cs="Calibri"/>
        </w:rPr>
        <w:t>1A</w:t>
      </w:r>
      <w:r w:rsidR="00CF672A" w:rsidRPr="00CC7F29">
        <w:rPr>
          <w:rFonts w:cs="Calibri"/>
        </w:rPr>
        <w:t>. Protein fluorescence is generally excited at the absorption maximum near 280</w:t>
      </w:r>
      <w:r w:rsidR="00CF672A">
        <w:rPr>
          <w:rFonts w:cs="Calibri"/>
        </w:rPr>
        <w:t> </w:t>
      </w:r>
      <w:r w:rsidR="00CF672A" w:rsidRPr="00CC7F29">
        <w:rPr>
          <w:rFonts w:cs="Calibri"/>
        </w:rPr>
        <w:t xml:space="preserve">nm. </w:t>
      </w:r>
      <w:r w:rsidR="00CF672A">
        <w:rPr>
          <w:rFonts w:cs="Calibri"/>
        </w:rPr>
        <w:t>E</w:t>
      </w:r>
      <w:r w:rsidR="00CF672A" w:rsidRPr="0091696C">
        <w:rPr>
          <w:rFonts w:cs="Calibri"/>
        </w:rPr>
        <w:t xml:space="preserve">xcitation at </w:t>
      </w:r>
      <w:r w:rsidR="00CF672A">
        <w:rPr>
          <w:rFonts w:cs="Calibri"/>
        </w:rPr>
        <w:t xml:space="preserve">280 nm </w:t>
      </w:r>
      <w:r w:rsidR="00CF672A" w:rsidRPr="0091696C">
        <w:rPr>
          <w:rFonts w:cs="Calibri"/>
        </w:rPr>
        <w:t xml:space="preserve">reveals </w:t>
      </w:r>
      <w:r w:rsidR="00CF672A">
        <w:rPr>
          <w:rFonts w:cs="Calibri"/>
        </w:rPr>
        <w:t xml:space="preserve">maximum at 308 nm, which </w:t>
      </w:r>
      <w:r w:rsidR="00CF672A">
        <w:t xml:space="preserve">can be attributable to Tyr residues, and </w:t>
      </w:r>
      <w:r w:rsidR="00CF672A" w:rsidRPr="0091696C">
        <w:rPr>
          <w:rFonts w:cs="Calibri"/>
        </w:rPr>
        <w:t>a</w:t>
      </w:r>
      <w:r w:rsidR="00CF672A">
        <w:rPr>
          <w:rFonts w:cs="Calibri"/>
        </w:rPr>
        <w:t> </w:t>
      </w:r>
      <w:r w:rsidR="00CF672A" w:rsidRPr="0091696C">
        <w:rPr>
          <w:rFonts w:cs="Calibri"/>
        </w:rPr>
        <w:t>broad</w:t>
      </w:r>
      <w:r w:rsidR="00CF672A">
        <w:rPr>
          <w:rFonts w:cs="Calibri"/>
        </w:rPr>
        <w:t xml:space="preserve"> </w:t>
      </w:r>
      <w:r w:rsidR="00CF672A" w:rsidRPr="0091696C">
        <w:rPr>
          <w:rFonts w:cs="Calibri"/>
        </w:rPr>
        <w:t xml:space="preserve">shoulder at ca. </w:t>
      </w:r>
      <w:r w:rsidR="00CF672A" w:rsidRPr="00CC7F29">
        <w:t>360-420</w:t>
      </w:r>
      <w:r w:rsidR="00CF672A">
        <w:t> </w:t>
      </w:r>
      <w:r w:rsidR="00CF672A" w:rsidRPr="00CC7F29">
        <w:t>nm</w:t>
      </w:r>
      <w:r w:rsidR="00CF672A">
        <w:t xml:space="preserve"> which is not typical for Tyr residues.</w:t>
      </w:r>
      <w:r w:rsidR="00CF672A" w:rsidRPr="00CC7F29">
        <w:t xml:space="preserve"> </w:t>
      </w:r>
      <w:r w:rsidR="00CF672A">
        <w:t>Particularly because</w:t>
      </w:r>
      <w:r w:rsidR="00CF672A">
        <w:rPr>
          <w:rFonts w:cs="Calibri"/>
        </w:rPr>
        <w:t xml:space="preserve"> t</w:t>
      </w:r>
      <w:r w:rsidR="00CF672A" w:rsidRPr="00CC7F29">
        <w:rPr>
          <w:rFonts w:cs="Calibri"/>
        </w:rPr>
        <w:t>he emission of tyrosine is relatively insensitive to solvent polarity</w:t>
      </w:r>
      <w:r w:rsidR="00CF672A">
        <w:rPr>
          <w:rFonts w:cs="Calibri"/>
        </w:rPr>
        <w:t xml:space="preserve"> </w:t>
      </w:r>
      <w:r w:rsidR="00CF672A">
        <w:rPr>
          <w:rFonts w:cs="Calibri"/>
        </w:rPr>
        <w:fldChar w:fldCharType="begin">
          <w:fldData xml:space="preserve">PEVuZE5vdGU+PENpdGU+PEF1dGhvcj5MYWtvd2ljejwvQXV0aG9yPjxZZWFyPjIwMDY8L1llYXI+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</w:fldData>
        </w:fldChar>
      </w:r>
      <w:r w:rsidR="00CF672A">
        <w:rPr>
          <w:rFonts w:cs="Calibri"/>
        </w:rPr>
        <w:instrText xml:space="preserve"> ADDIN EN.CITE </w:instrText>
      </w:r>
      <w:r w:rsidR="00CF672A">
        <w:rPr>
          <w:rFonts w:cs="Calibri"/>
        </w:rPr>
        <w:fldChar w:fldCharType="begin">
          <w:fldData xml:space="preserve">PEVuZE5vdGU+PENpdGU+PEF1dGhvcj5MYWtvd2ljejwvQXV0aG9yPjxZZWFyPjIwMDY8L1llYXI+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</w:fldData>
        </w:fldChar>
      </w:r>
      <w:r w:rsidR="00CF672A">
        <w:rPr>
          <w:rFonts w:cs="Calibri"/>
        </w:rPr>
        <w:instrText xml:space="preserve"> ADDIN EN.CITE.DATA </w:instrText>
      </w:r>
      <w:r w:rsidR="00CF672A">
        <w:rPr>
          <w:rFonts w:cs="Calibri"/>
        </w:rPr>
      </w:r>
      <w:r w:rsidR="00CF672A">
        <w:rPr>
          <w:rFonts w:cs="Calibri"/>
        </w:rPr>
        <w:fldChar w:fldCharType="end"/>
      </w:r>
      <w:r w:rsidR="00CF672A">
        <w:rPr>
          <w:rFonts w:cs="Calibri"/>
        </w:rPr>
      </w:r>
      <w:r w:rsidR="00CF672A">
        <w:rPr>
          <w:rFonts w:cs="Calibri"/>
        </w:rPr>
        <w:fldChar w:fldCharType="separate"/>
      </w:r>
      <w:r w:rsidR="00CF672A">
        <w:rPr>
          <w:rFonts w:cs="Calibri"/>
          <w:noProof/>
        </w:rPr>
        <w:t>[</w:t>
      </w:r>
      <w:hyperlink w:anchor="_ENREF_28" w:tooltip="Lakowicz, 2006 #3046" w:history="1">
        <w:r w:rsidR="00AD079D">
          <w:rPr>
            <w:rFonts w:cs="Calibri"/>
            <w:noProof/>
          </w:rPr>
          <w:t>28</w:t>
        </w:r>
      </w:hyperlink>
      <w:r w:rsidR="00CF672A">
        <w:rPr>
          <w:rFonts w:cs="Calibri"/>
          <w:noProof/>
        </w:rPr>
        <w:t>]</w:t>
      </w:r>
      <w:r w:rsidR="00CF672A">
        <w:rPr>
          <w:rFonts w:cs="Calibri"/>
        </w:rPr>
        <w:fldChar w:fldCharType="end"/>
      </w:r>
      <w:r w:rsidR="00CF672A" w:rsidRPr="00CC7F29">
        <w:rPr>
          <w:rFonts w:cs="Calibri"/>
        </w:rPr>
        <w:t>.</w:t>
      </w:r>
      <w:r w:rsidR="00CF672A">
        <w:rPr>
          <w:rFonts w:cs="Calibri"/>
        </w:rPr>
        <w:t xml:space="preserve"> </w:t>
      </w:r>
      <w:r w:rsidR="00CF672A" w:rsidRPr="009547BF">
        <w:t>Excitation at 295</w:t>
      </w:r>
      <w:r w:rsidR="00CF672A">
        <w:t> </w:t>
      </w:r>
      <w:r w:rsidR="00CF672A" w:rsidRPr="009547BF">
        <w:t>nm enhances th</w:t>
      </w:r>
      <w:r w:rsidR="00CF672A">
        <w:t>e</w:t>
      </w:r>
      <w:r w:rsidR="00CF672A" w:rsidRPr="009547BF">
        <w:t xml:space="preserve"> emission</w:t>
      </w:r>
      <w:r w:rsidR="00CF672A">
        <w:t xml:space="preserve"> (data not shown)</w:t>
      </w:r>
      <w:r w:rsidR="00CF672A" w:rsidRPr="009547BF">
        <w:t xml:space="preserve">, despite </w:t>
      </w:r>
      <w:r w:rsidR="00CF672A">
        <w:t xml:space="preserve">the fact </w:t>
      </w:r>
      <w:r w:rsidR="00CF672A" w:rsidRPr="009547BF">
        <w:t xml:space="preserve">that JHBP molecules do not contain </w:t>
      </w:r>
      <w:proofErr w:type="spellStart"/>
      <w:r w:rsidR="00CF672A" w:rsidRPr="009547BF">
        <w:t>Trp</w:t>
      </w:r>
      <w:proofErr w:type="spellEnd"/>
      <w:r w:rsidR="00CF672A" w:rsidRPr="009547BF">
        <w:t xml:space="preserve"> residues. </w:t>
      </w:r>
      <w:r w:rsidR="00CF672A">
        <w:t>Moreover the JHBP fluorescence spectrum shows two excitation maxima at 278 nm and 315 nm.</w:t>
      </w:r>
    </w:p>
    <w:p w:rsidR="00CF672A" w:rsidRDefault="00CF672A" w:rsidP="00CF672A">
      <w:pPr>
        <w:spacing w:after="0" w:line="480" w:lineRule="auto"/>
        <w:jc w:val="both"/>
      </w:pPr>
      <w:r>
        <w:tab/>
        <w:t xml:space="preserve"> </w:t>
      </w:r>
      <w:r w:rsidRPr="00FC3EF9">
        <w:t xml:space="preserve">As </w:t>
      </w:r>
      <w:r>
        <w:t xml:space="preserve">the </w:t>
      </w:r>
      <w:r w:rsidRPr="00FC3EF9">
        <w:t>JH-binding pocket is one of two cav</w:t>
      </w:r>
      <w:r>
        <w:t xml:space="preserve">ities present in the JHBP molecule, </w:t>
      </w:r>
      <w:r w:rsidRPr="00FC3EF9">
        <w:t>w</w:t>
      </w:r>
      <w:r>
        <w:t xml:space="preserve">e suspected that the observed </w:t>
      </w:r>
      <w:r w:rsidRPr="00FC3EF9">
        <w:t xml:space="preserve">protein emission </w:t>
      </w:r>
      <w:r>
        <w:t xml:space="preserve">spectrum </w:t>
      </w:r>
      <w:r w:rsidRPr="00FC3EF9">
        <w:t>ar</w:t>
      </w:r>
      <w:r>
        <w:t>ose</w:t>
      </w:r>
      <w:r w:rsidRPr="00FC3EF9">
        <w:t xml:space="preserve"> from the presence of an unknown</w:t>
      </w:r>
      <w:r>
        <w:t xml:space="preserve"> low molecular weight </w:t>
      </w:r>
      <w:r w:rsidRPr="00FC3EF9">
        <w:t>molecule</w:t>
      </w:r>
      <w:r>
        <w:t xml:space="preserve"> (LMW)</w:t>
      </w:r>
      <w:r w:rsidRPr="00FC3EF9">
        <w:t xml:space="preserve"> </w:t>
      </w:r>
      <w:r>
        <w:t>present in the second pocket</w:t>
      </w:r>
      <w:r w:rsidRPr="00FC3EF9">
        <w:t xml:space="preserve">. </w:t>
      </w:r>
      <w:r>
        <w:t>Therefore,</w:t>
      </w:r>
      <w:r w:rsidRPr="00FC3EF9">
        <w:t xml:space="preserve"> we </w:t>
      </w:r>
      <w:r>
        <w:t>attempt</w:t>
      </w:r>
      <w:r w:rsidRPr="00FC3EF9">
        <w:t xml:space="preserve">ed to </w:t>
      </w:r>
      <w:r>
        <w:t>separate this hypothetical ligand from</w:t>
      </w:r>
      <w:r w:rsidRPr="00FC3EF9">
        <w:t xml:space="preserve"> </w:t>
      </w:r>
      <w:r>
        <w:t xml:space="preserve">JHBP </w:t>
      </w:r>
      <w:r w:rsidRPr="00FC3EF9">
        <w:t>using size-exclusion chromatograph</w:t>
      </w:r>
      <w:r>
        <w:t>y in denaturing conditions. ESI-</w:t>
      </w:r>
      <w:r w:rsidRPr="00FC3EF9">
        <w:t>MS analysis revealed</w:t>
      </w:r>
      <w:r>
        <w:t>,</w:t>
      </w:r>
      <w:r w:rsidRPr="00FC3EF9">
        <w:t xml:space="preserve"> however</w:t>
      </w:r>
      <w:r>
        <w:t>,</w:t>
      </w:r>
      <w:r w:rsidRPr="00FC3EF9">
        <w:t xml:space="preserve"> </w:t>
      </w:r>
      <w:r>
        <w:t xml:space="preserve">that there were </w:t>
      </w:r>
      <w:r w:rsidRPr="00FC3EF9">
        <w:t xml:space="preserve">no LMW compounds in the </w:t>
      </w:r>
      <w:proofErr w:type="spellStart"/>
      <w:r w:rsidRPr="00FC3EF9">
        <w:t>eluate</w:t>
      </w:r>
      <w:proofErr w:type="spellEnd"/>
      <w:r w:rsidRPr="00FC3EF9">
        <w:t xml:space="preserve"> (data not shown)</w:t>
      </w:r>
      <w:r>
        <w:t>.</w:t>
      </w:r>
    </w:p>
    <w:p w:rsidR="00FC3EF9" w:rsidRPr="00CC7F29" w:rsidRDefault="00FC3EF9" w:rsidP="002D513F">
      <w:pPr>
        <w:spacing w:after="0" w:line="480" w:lineRule="auto"/>
        <w:jc w:val="both"/>
      </w:pPr>
    </w:p>
    <w:p w:rsidR="00EB4574" w:rsidRPr="00026DEC" w:rsidRDefault="006736EB" w:rsidP="002D513F">
      <w:pPr>
        <w:spacing w:after="0" w:line="480" w:lineRule="auto"/>
        <w:jc w:val="both"/>
        <w:rPr>
          <w:i/>
        </w:rPr>
      </w:pPr>
      <w:r w:rsidRPr="00CC7F29">
        <w:rPr>
          <w:i/>
        </w:rPr>
        <w:t>3.</w:t>
      </w:r>
      <w:r w:rsidR="009164C2">
        <w:rPr>
          <w:i/>
        </w:rPr>
        <w:t>2</w:t>
      </w:r>
      <w:r w:rsidRPr="00CC7F29">
        <w:rPr>
          <w:i/>
        </w:rPr>
        <w:t xml:space="preserve">. </w:t>
      </w:r>
      <w:r w:rsidR="009164C2" w:rsidRPr="009164C2">
        <w:rPr>
          <w:i/>
        </w:rPr>
        <w:t>pH-dependent fluorescence spectra of JHBP</w:t>
      </w:r>
    </w:p>
    <w:p w:rsidR="008B654C" w:rsidRPr="00CC7F29" w:rsidRDefault="00453D95" w:rsidP="007F2279">
      <w:pPr>
        <w:spacing w:after="0" w:line="480" w:lineRule="auto"/>
        <w:jc w:val="both"/>
        <w:rPr>
          <w:rFonts w:cs="Calibri"/>
        </w:rPr>
      </w:pPr>
      <w:r>
        <w:tab/>
      </w:r>
      <w:r w:rsidR="00344397" w:rsidRPr="00CC7F29">
        <w:rPr>
          <w:rFonts w:cs="Calibri"/>
        </w:rPr>
        <w:t>T</w:t>
      </w:r>
      <w:r w:rsidR="005E5AE7">
        <w:rPr>
          <w:rFonts w:cs="Calibri"/>
        </w:rPr>
        <w:t xml:space="preserve">he spectroscopic properties of </w:t>
      </w:r>
      <w:r w:rsidR="000E7FF0">
        <w:rPr>
          <w:rFonts w:cs="Calibri"/>
        </w:rPr>
        <w:t xml:space="preserve">the </w:t>
      </w:r>
      <w:r w:rsidR="0031495D">
        <w:rPr>
          <w:rFonts w:cs="Calibri"/>
        </w:rPr>
        <w:t>JHBP</w:t>
      </w:r>
      <w:r w:rsidR="005E5AE7">
        <w:rPr>
          <w:rFonts w:cs="Calibri"/>
        </w:rPr>
        <w:t xml:space="preserve"> </w:t>
      </w:r>
      <w:r w:rsidR="0031495D">
        <w:rPr>
          <w:rFonts w:cs="Calibri"/>
        </w:rPr>
        <w:t xml:space="preserve">molecules </w:t>
      </w:r>
      <w:r w:rsidR="008241D0" w:rsidRPr="00CC7F29">
        <w:rPr>
          <w:rFonts w:cs="Calibri"/>
        </w:rPr>
        <w:t>w</w:t>
      </w:r>
      <w:r w:rsidR="000E7FF0">
        <w:rPr>
          <w:rFonts w:cs="Calibri"/>
        </w:rPr>
        <w:t>ere</w:t>
      </w:r>
      <w:r w:rsidR="008241D0" w:rsidRPr="00CC7F29">
        <w:rPr>
          <w:rFonts w:cs="Calibri"/>
        </w:rPr>
        <w:t xml:space="preserve"> further characterized </w:t>
      </w:r>
      <w:r w:rsidR="000E7FF0">
        <w:rPr>
          <w:rFonts w:cs="Calibri"/>
        </w:rPr>
        <w:t>for each of</w:t>
      </w:r>
      <w:r w:rsidR="005E5AE7" w:rsidRPr="005E5AE7">
        <w:rPr>
          <w:rFonts w:cs="Calibri"/>
        </w:rPr>
        <w:t xml:space="preserve"> the concentration</w:t>
      </w:r>
      <w:r w:rsidR="000E7FF0">
        <w:rPr>
          <w:rFonts w:cs="Calibri"/>
        </w:rPr>
        <w:t>s</w:t>
      </w:r>
      <w:r w:rsidR="005E5AE7" w:rsidRPr="005E5AE7">
        <w:rPr>
          <w:rFonts w:cs="Calibri"/>
        </w:rPr>
        <w:t xml:space="preserve"> of hydrogen ions</w:t>
      </w:r>
      <w:r w:rsidR="00223ADF" w:rsidRPr="00CC7F29">
        <w:rPr>
          <w:rFonts w:cs="Calibri"/>
        </w:rPr>
        <w:t xml:space="preserve">. </w:t>
      </w:r>
      <w:r w:rsidR="00CA3582">
        <w:rPr>
          <w:rFonts w:cs="Calibri"/>
        </w:rPr>
        <w:t>Fig</w:t>
      </w:r>
      <w:r w:rsidR="007670B7">
        <w:rPr>
          <w:rFonts w:cs="Calibri"/>
        </w:rPr>
        <w:t>ure</w:t>
      </w:r>
      <w:r w:rsidR="00D1408C" w:rsidRPr="00CC7F29">
        <w:rPr>
          <w:rFonts w:cs="Calibri"/>
        </w:rPr>
        <w:t xml:space="preserve"> </w:t>
      </w:r>
      <w:r w:rsidR="00C52F7D">
        <w:rPr>
          <w:rFonts w:cs="Calibri"/>
        </w:rPr>
        <w:t>1B</w:t>
      </w:r>
      <w:r w:rsidR="00D1408C" w:rsidRPr="00CC7F29">
        <w:rPr>
          <w:rFonts w:cs="Calibri"/>
        </w:rPr>
        <w:t xml:space="preserve"> demonstrate</w:t>
      </w:r>
      <w:r w:rsidR="001B77B9">
        <w:rPr>
          <w:rFonts w:cs="Calibri"/>
        </w:rPr>
        <w:t>s</w:t>
      </w:r>
      <w:r w:rsidR="00D1408C" w:rsidRPr="00CC7F29">
        <w:rPr>
          <w:rFonts w:cs="Calibri"/>
        </w:rPr>
        <w:t xml:space="preserve"> the considerable effect of pH on the fluorescence intensity occurring at both 4</w:t>
      </w:r>
      <w:r w:rsidR="00D96402">
        <w:rPr>
          <w:rFonts w:cs="Calibri"/>
        </w:rPr>
        <w:t>2</w:t>
      </w:r>
      <w:r w:rsidR="00D1408C" w:rsidRPr="00CC7F29">
        <w:rPr>
          <w:rFonts w:cs="Calibri"/>
        </w:rPr>
        <w:t>0</w:t>
      </w:r>
      <w:r w:rsidR="000C4325">
        <w:rPr>
          <w:rFonts w:cs="Calibri"/>
        </w:rPr>
        <w:t> nm</w:t>
      </w:r>
      <w:r w:rsidR="00D1408C" w:rsidRPr="00CC7F29">
        <w:rPr>
          <w:rFonts w:cs="Calibri"/>
        </w:rPr>
        <w:t xml:space="preserve"> and 315</w:t>
      </w:r>
      <w:r w:rsidR="00B636DC">
        <w:rPr>
          <w:rFonts w:cs="Calibri"/>
        </w:rPr>
        <w:t> </w:t>
      </w:r>
      <w:r w:rsidR="00D1408C" w:rsidRPr="00CC7F29">
        <w:rPr>
          <w:rFonts w:cs="Calibri"/>
        </w:rPr>
        <w:t>nm.</w:t>
      </w:r>
      <w:r w:rsidR="00622C44" w:rsidRPr="00CC7F29">
        <w:rPr>
          <w:rFonts w:cs="Calibri"/>
        </w:rPr>
        <w:t xml:space="preserve"> </w:t>
      </w:r>
      <w:r w:rsidR="00EE2582">
        <w:rPr>
          <w:rFonts w:cs="Calibri"/>
        </w:rPr>
        <w:t>C</w:t>
      </w:r>
      <w:r w:rsidR="00622C44" w:rsidRPr="00CC7F29">
        <w:rPr>
          <w:rFonts w:cs="Calibri"/>
        </w:rPr>
        <w:t>hanging</w:t>
      </w:r>
      <w:r w:rsidR="005E5AE7">
        <w:rPr>
          <w:rFonts w:cs="Calibri"/>
        </w:rPr>
        <w:t xml:space="preserve"> </w:t>
      </w:r>
      <w:r w:rsidR="00EE2582">
        <w:rPr>
          <w:rFonts w:cs="Calibri"/>
        </w:rPr>
        <w:t xml:space="preserve">the </w:t>
      </w:r>
      <w:r w:rsidR="005E5AE7">
        <w:rPr>
          <w:rFonts w:cs="Calibri"/>
        </w:rPr>
        <w:t>acidic</w:t>
      </w:r>
      <w:r w:rsidR="00622C44" w:rsidRPr="00CC7F29">
        <w:rPr>
          <w:rFonts w:cs="Calibri"/>
        </w:rPr>
        <w:t xml:space="preserve"> pH value from 3.0 </w:t>
      </w:r>
      <w:r w:rsidR="005E5AE7">
        <w:rPr>
          <w:rFonts w:cs="Calibri"/>
        </w:rPr>
        <w:t>(</w:t>
      </w:r>
      <w:r w:rsidR="00622C44" w:rsidRPr="00CC7F29">
        <w:rPr>
          <w:rFonts w:cs="Calibri"/>
        </w:rPr>
        <w:t>acetate</w:t>
      </w:r>
      <w:r w:rsidR="005E5AE7">
        <w:rPr>
          <w:rFonts w:cs="Calibri"/>
        </w:rPr>
        <w:t>)</w:t>
      </w:r>
      <w:r w:rsidR="00622C44" w:rsidRPr="00CC7F29">
        <w:rPr>
          <w:rFonts w:cs="Calibri"/>
        </w:rPr>
        <w:t xml:space="preserve"> to </w:t>
      </w:r>
      <w:r w:rsidR="005E5AE7">
        <w:rPr>
          <w:rFonts w:cs="Calibri"/>
        </w:rPr>
        <w:t xml:space="preserve">alkaline pH </w:t>
      </w:r>
      <w:r w:rsidR="00622C44" w:rsidRPr="00CC7F29">
        <w:rPr>
          <w:rFonts w:cs="Calibri"/>
        </w:rPr>
        <w:t>9.9 (carbonate)</w:t>
      </w:r>
      <w:r w:rsidR="00EE2582">
        <w:rPr>
          <w:rFonts w:cs="Calibri"/>
        </w:rPr>
        <w:t xml:space="preserve"> induced</w:t>
      </w:r>
      <w:r w:rsidR="00622C44" w:rsidRPr="00CC7F29">
        <w:rPr>
          <w:rFonts w:cs="Calibri"/>
        </w:rPr>
        <w:t xml:space="preserve"> a</w:t>
      </w:r>
      <w:r w:rsidR="008127B3">
        <w:rPr>
          <w:rFonts w:cs="Calibri"/>
        </w:rPr>
        <w:t>n</w:t>
      </w:r>
      <w:r w:rsidR="00622C44" w:rsidRPr="00CC7F29">
        <w:rPr>
          <w:rFonts w:cs="Calibri"/>
        </w:rPr>
        <w:t xml:space="preserve"> increase in the intensity of </w:t>
      </w:r>
      <w:r w:rsidR="00EE2582">
        <w:rPr>
          <w:rFonts w:cs="Calibri"/>
        </w:rPr>
        <w:t xml:space="preserve">the </w:t>
      </w:r>
      <w:r w:rsidR="00622C44" w:rsidRPr="00CC7F29">
        <w:rPr>
          <w:rFonts w:cs="Calibri"/>
        </w:rPr>
        <w:t>fluorescence near 4</w:t>
      </w:r>
      <w:r w:rsidR="006B0801">
        <w:rPr>
          <w:rFonts w:cs="Calibri"/>
        </w:rPr>
        <w:t>2</w:t>
      </w:r>
      <w:r w:rsidR="00622C44" w:rsidRPr="00CC7F29">
        <w:rPr>
          <w:rFonts w:cs="Calibri"/>
        </w:rPr>
        <w:t>0</w:t>
      </w:r>
      <w:r w:rsidR="004214F7">
        <w:rPr>
          <w:rFonts w:cs="Calibri"/>
        </w:rPr>
        <w:t> </w:t>
      </w:r>
      <w:r w:rsidR="00622C44" w:rsidRPr="00CC7F29">
        <w:rPr>
          <w:rFonts w:cs="Calibri"/>
        </w:rPr>
        <w:t xml:space="preserve">nm, with </w:t>
      </w:r>
      <w:r w:rsidR="00EE2582">
        <w:rPr>
          <w:rFonts w:cs="Calibri"/>
        </w:rPr>
        <w:t>a</w:t>
      </w:r>
      <w:r w:rsidR="00622C44" w:rsidRPr="00CC7F29">
        <w:rPr>
          <w:rFonts w:cs="Calibri"/>
        </w:rPr>
        <w:t xml:space="preserve"> corresponding increase in the intensity of the excitation spectra at 315</w:t>
      </w:r>
      <w:r w:rsidR="004214F7">
        <w:rPr>
          <w:rFonts w:cs="Calibri"/>
        </w:rPr>
        <w:t> </w:t>
      </w:r>
      <w:r w:rsidR="00EE2582">
        <w:rPr>
          <w:rFonts w:cs="Calibri"/>
        </w:rPr>
        <w:t>nm</w:t>
      </w:r>
      <w:r w:rsidR="00622C44" w:rsidRPr="00CC7F29">
        <w:rPr>
          <w:rFonts w:cs="Calibri"/>
        </w:rPr>
        <w:t>.</w:t>
      </w:r>
      <w:r w:rsidR="00CC7F29" w:rsidRPr="00CC7F29">
        <w:rPr>
          <w:rFonts w:cs="Calibri"/>
        </w:rPr>
        <w:t xml:space="preserve"> </w:t>
      </w:r>
      <w:r w:rsidR="00DA59F7" w:rsidRPr="002501DA">
        <w:rPr>
          <w:rFonts w:cs="Calibri"/>
        </w:rPr>
        <w:t>However, a</w:t>
      </w:r>
      <w:r w:rsidR="004214F7">
        <w:rPr>
          <w:rFonts w:cs="Calibri"/>
        </w:rPr>
        <w:t> </w:t>
      </w:r>
      <w:r w:rsidR="00DA59F7" w:rsidRPr="002501DA">
        <w:rPr>
          <w:rFonts w:cs="Calibri"/>
        </w:rPr>
        <w:t xml:space="preserve">major feature of the excitation spectra </w:t>
      </w:r>
      <w:r w:rsidR="00EE2582">
        <w:rPr>
          <w:rFonts w:cs="Calibri"/>
        </w:rPr>
        <w:t>was</w:t>
      </w:r>
      <w:r w:rsidR="00DA59F7" w:rsidRPr="002501DA">
        <w:rPr>
          <w:rFonts w:cs="Calibri"/>
        </w:rPr>
        <w:t xml:space="preserve"> the shift </w:t>
      </w:r>
      <w:r w:rsidR="00EE2582">
        <w:rPr>
          <w:rFonts w:cs="Calibri"/>
        </w:rPr>
        <w:t>in</w:t>
      </w:r>
      <w:r w:rsidR="00DA59F7" w:rsidRPr="002501DA">
        <w:rPr>
          <w:rFonts w:cs="Calibri"/>
        </w:rPr>
        <w:t xml:space="preserve"> </w:t>
      </w:r>
      <w:r w:rsidR="009244EC" w:rsidRPr="002501DA">
        <w:rPr>
          <w:rFonts w:cs="Calibri"/>
        </w:rPr>
        <w:t xml:space="preserve">the </w:t>
      </w:r>
      <w:r w:rsidR="00DA59F7" w:rsidRPr="002501DA">
        <w:rPr>
          <w:rFonts w:cs="Calibri"/>
        </w:rPr>
        <w:t>maximum from 280</w:t>
      </w:r>
      <w:r w:rsidR="000C4325">
        <w:rPr>
          <w:rFonts w:cs="Calibri"/>
        </w:rPr>
        <w:t> nm</w:t>
      </w:r>
      <w:r w:rsidR="00DA59F7" w:rsidRPr="002501DA">
        <w:rPr>
          <w:rFonts w:cs="Calibri"/>
        </w:rPr>
        <w:t xml:space="preserve"> to </w:t>
      </w:r>
      <w:r w:rsidR="00B535AC" w:rsidRPr="002501DA">
        <w:rPr>
          <w:rFonts w:cs="Calibri"/>
        </w:rPr>
        <w:sym w:font="Symbol" w:char="F07E"/>
      </w:r>
      <w:r w:rsidR="00DA59F7" w:rsidRPr="002501DA">
        <w:rPr>
          <w:rFonts w:cs="Calibri"/>
        </w:rPr>
        <w:t>3</w:t>
      </w:r>
      <w:r w:rsidR="00B535AC" w:rsidRPr="002501DA">
        <w:rPr>
          <w:rFonts w:cs="Calibri"/>
        </w:rPr>
        <w:t>15</w:t>
      </w:r>
      <w:r w:rsidR="004214F7">
        <w:rPr>
          <w:rFonts w:cs="Calibri"/>
        </w:rPr>
        <w:t> </w:t>
      </w:r>
      <w:r w:rsidR="00DA59F7" w:rsidRPr="002501DA">
        <w:rPr>
          <w:rFonts w:cs="Calibri"/>
        </w:rPr>
        <w:t xml:space="preserve">nm </w:t>
      </w:r>
      <w:r w:rsidR="00EE2582">
        <w:rPr>
          <w:rFonts w:cs="Calibri"/>
        </w:rPr>
        <w:t xml:space="preserve">when we </w:t>
      </w:r>
      <w:r w:rsidR="00DA59F7" w:rsidRPr="002501DA">
        <w:rPr>
          <w:rFonts w:cs="Calibri"/>
        </w:rPr>
        <w:t>var</w:t>
      </w:r>
      <w:r w:rsidR="00EE2582">
        <w:rPr>
          <w:rFonts w:cs="Calibri"/>
        </w:rPr>
        <w:t>ied</w:t>
      </w:r>
      <w:r w:rsidR="00DA59F7" w:rsidRPr="002501DA">
        <w:rPr>
          <w:rFonts w:cs="Calibri"/>
        </w:rPr>
        <w:t xml:space="preserve"> the pH from </w:t>
      </w:r>
      <w:r w:rsidR="00EE2582">
        <w:rPr>
          <w:rFonts w:cs="Calibri"/>
        </w:rPr>
        <w:t>an</w:t>
      </w:r>
      <w:r w:rsidR="00DA59F7" w:rsidRPr="002501DA">
        <w:rPr>
          <w:rFonts w:cs="Calibri"/>
        </w:rPr>
        <w:t xml:space="preserve"> acidic to </w:t>
      </w:r>
      <w:r w:rsidR="00EE2582">
        <w:rPr>
          <w:rFonts w:cs="Calibri"/>
        </w:rPr>
        <w:t>an</w:t>
      </w:r>
      <w:r w:rsidR="00DA59F7" w:rsidRPr="002501DA">
        <w:rPr>
          <w:rFonts w:cs="Calibri"/>
        </w:rPr>
        <w:t xml:space="preserve"> </w:t>
      </w:r>
      <w:r w:rsidR="005E5AE7">
        <w:rPr>
          <w:rFonts w:cs="Calibri"/>
        </w:rPr>
        <w:t>alkaline</w:t>
      </w:r>
      <w:r w:rsidR="00DA59F7" w:rsidRPr="002501DA">
        <w:rPr>
          <w:rFonts w:cs="Calibri"/>
        </w:rPr>
        <w:t xml:space="preserve"> buffer solution. </w:t>
      </w:r>
    </w:p>
    <w:p w:rsidR="00CD74B2" w:rsidRDefault="00453D95" w:rsidP="00880A13">
      <w:pPr>
        <w:spacing w:after="0" w:line="480" w:lineRule="auto"/>
        <w:jc w:val="both"/>
      </w:pPr>
      <w:r>
        <w:rPr>
          <w:rFonts w:cs="Calibri"/>
        </w:rPr>
        <w:lastRenderedPageBreak/>
        <w:tab/>
      </w:r>
      <w:r w:rsidR="001037FA">
        <w:rPr>
          <w:rStyle w:val="shorttext"/>
        </w:rPr>
        <w:t>Recorded</w:t>
      </w:r>
      <w:r w:rsidR="0075536D" w:rsidRPr="00CC7F29">
        <w:rPr>
          <w:rStyle w:val="shorttext"/>
        </w:rPr>
        <w:t xml:space="preserve"> </w:t>
      </w:r>
      <w:r w:rsidR="0075536D">
        <w:rPr>
          <w:rStyle w:val="shorttext"/>
        </w:rPr>
        <w:t>spectra</w:t>
      </w:r>
      <w:r w:rsidR="0075536D" w:rsidRPr="00CC7F29">
        <w:rPr>
          <w:rStyle w:val="shorttext"/>
        </w:rPr>
        <w:t xml:space="preserve"> suggested </w:t>
      </w:r>
      <w:r w:rsidR="0075536D" w:rsidRPr="00CC7F29">
        <w:rPr>
          <w:rStyle w:val="shorttext"/>
          <w:rFonts w:cs="Calibri"/>
        </w:rPr>
        <w:t xml:space="preserve">the presence of </w:t>
      </w:r>
      <w:proofErr w:type="spellStart"/>
      <w:r w:rsidR="0075536D" w:rsidRPr="00CC7F29">
        <w:rPr>
          <w:rFonts w:cs="Calibri"/>
        </w:rPr>
        <w:t>dityrosine</w:t>
      </w:r>
      <w:proofErr w:type="spellEnd"/>
      <w:r w:rsidR="0075536D" w:rsidRPr="00CC7F29">
        <w:rPr>
          <w:rStyle w:val="shorttext"/>
          <w:rFonts w:cs="Calibri"/>
        </w:rPr>
        <w:t xml:space="preserve"> (DT) cross-links, which might be</w:t>
      </w:r>
      <w:r w:rsidR="0075536D" w:rsidRPr="00CC7F29">
        <w:rPr>
          <w:rStyle w:val="shorttext"/>
        </w:rPr>
        <w:t xml:space="preserve"> responsible for </w:t>
      </w:r>
      <w:r w:rsidR="00BD102C">
        <w:rPr>
          <w:rStyle w:val="shorttext"/>
        </w:rPr>
        <w:t>the</w:t>
      </w:r>
      <w:r w:rsidR="0075536D" w:rsidRPr="00CC7F29">
        <w:rPr>
          <w:rStyle w:val="shorttext"/>
        </w:rPr>
        <w:t xml:space="preserve"> additional fluorescence</w:t>
      </w:r>
      <w:r w:rsidR="0075536D" w:rsidRPr="00CC7F29">
        <w:rPr>
          <w:rStyle w:val="shorttext"/>
          <w:rFonts w:cs="Calibri"/>
        </w:rPr>
        <w:t xml:space="preserve"> in the protein</w:t>
      </w:r>
      <w:r w:rsidR="0075536D" w:rsidRPr="00CC7F29">
        <w:rPr>
          <w:rFonts w:cs="Calibri"/>
        </w:rPr>
        <w:t xml:space="preserve"> samples</w:t>
      </w:r>
      <w:r w:rsidR="0075536D">
        <w:rPr>
          <w:rFonts w:cs="Calibri"/>
        </w:rPr>
        <w:t xml:space="preserve"> </w:t>
      </w:r>
      <w:r w:rsidR="00F96033">
        <w:rPr>
          <w:rFonts w:cs="Calibri"/>
        </w:rPr>
        <w:fldChar w:fldCharType="begin">
          <w:fldData xml:space="preserve">PEVuZE5vdGU+PENpdGU+PEF1dGhvcj5BZXNjaGJhY2g8L0F1dGhvcj48WWVhcj4xOTc2PC9ZZWFy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</w:fldData>
        </w:fldChar>
      </w:r>
      <w:r w:rsidR="00D45DF1">
        <w:rPr>
          <w:rFonts w:cs="Calibri"/>
        </w:rPr>
        <w:instrText xml:space="preserve"> ADDIN EN.CITE </w:instrText>
      </w:r>
      <w:r w:rsidR="00D45DF1">
        <w:rPr>
          <w:rFonts w:cs="Calibri"/>
        </w:rPr>
        <w:fldChar w:fldCharType="begin">
          <w:fldData xml:space="preserve">PEVuZE5vdGU+PENpdGU+PEF1dGhvcj5BZXNjaGJhY2g8L0F1dGhvcj48WWVhcj4xOTc2PC9ZZWFy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</w:fldData>
        </w:fldChar>
      </w:r>
      <w:r w:rsidR="00D45DF1">
        <w:rPr>
          <w:rFonts w:cs="Calibri"/>
        </w:rPr>
        <w:instrText xml:space="preserve"> ADDIN EN.CITE.DATA </w:instrText>
      </w:r>
      <w:r w:rsidR="00D45DF1">
        <w:rPr>
          <w:rFonts w:cs="Calibri"/>
        </w:rPr>
      </w:r>
      <w:r w:rsidR="00D45DF1">
        <w:rPr>
          <w:rFonts w:cs="Calibri"/>
        </w:rPr>
        <w:fldChar w:fldCharType="end"/>
      </w:r>
      <w:r w:rsidR="00F96033">
        <w:rPr>
          <w:rFonts w:cs="Calibri"/>
        </w:rPr>
      </w:r>
      <w:r w:rsidR="00F96033">
        <w:rPr>
          <w:rFonts w:cs="Calibri"/>
        </w:rPr>
        <w:fldChar w:fldCharType="separate"/>
      </w:r>
      <w:r w:rsidR="00D45DF1">
        <w:rPr>
          <w:rFonts w:cs="Calibri"/>
          <w:noProof/>
        </w:rPr>
        <w:t>[</w:t>
      </w:r>
      <w:hyperlink w:anchor="_ENREF_29" w:tooltip="Aeschbach, 1976 #3049" w:history="1">
        <w:r w:rsidR="00AD079D">
          <w:rPr>
            <w:rFonts w:cs="Calibri"/>
            <w:noProof/>
          </w:rPr>
          <w:t>29</w:t>
        </w:r>
      </w:hyperlink>
      <w:r w:rsidR="00D45DF1">
        <w:rPr>
          <w:rFonts w:cs="Calibri"/>
          <w:noProof/>
        </w:rPr>
        <w:t>]</w:t>
      </w:r>
      <w:r w:rsidR="00F96033">
        <w:rPr>
          <w:rFonts w:cs="Calibri"/>
        </w:rPr>
        <w:fldChar w:fldCharType="end"/>
      </w:r>
      <w:r w:rsidR="0075536D">
        <w:rPr>
          <w:rFonts w:cs="Calibri"/>
        </w:rPr>
        <w:t xml:space="preserve">. </w:t>
      </w:r>
      <w:r w:rsidR="004F7538">
        <w:rPr>
          <w:rFonts w:cs="Calibri"/>
        </w:rPr>
        <w:t xml:space="preserve">It has been previously demonstrated that </w:t>
      </w:r>
      <w:r w:rsidR="00EE2582">
        <w:rPr>
          <w:rFonts w:cs="Calibri"/>
        </w:rPr>
        <w:t xml:space="preserve">the </w:t>
      </w:r>
      <w:r w:rsidR="004F7538">
        <w:rPr>
          <w:rFonts w:cs="Calibri"/>
        </w:rPr>
        <w:t>fluorescence of pro</w:t>
      </w:r>
      <w:r w:rsidR="00284FB1">
        <w:rPr>
          <w:rFonts w:cs="Calibri"/>
        </w:rPr>
        <w:t xml:space="preserve">teins </w:t>
      </w:r>
      <w:r w:rsidR="00EE2582">
        <w:rPr>
          <w:rFonts w:cs="Calibri"/>
        </w:rPr>
        <w:t xml:space="preserve">that contain DT </w:t>
      </w:r>
      <w:r w:rsidR="00284FB1">
        <w:rPr>
          <w:rFonts w:cs="Calibri"/>
        </w:rPr>
        <w:t xml:space="preserve">is quenched by borate </w:t>
      </w:r>
      <w:r w:rsidR="00F96033" w:rsidRPr="00CC7F29">
        <w:rPr>
          <w:rFonts w:cs="Calibri"/>
        </w:rPr>
        <w:fldChar w:fldCharType="begin"/>
      </w:r>
      <w:r w:rsidR="00D45DF1">
        <w:rPr>
          <w:rFonts w:cs="Calibri"/>
        </w:rPr>
        <w:instrText xml:space="preserve"> ADDIN EN.CITE &lt;EndNote&gt;&lt;Cite&gt;&lt;Author&gt;Malencik&lt;/Author&gt;&lt;Year&gt;1991&lt;/Year&gt;&lt;RecNum&gt;2992&lt;/RecNum&gt;&lt;DisplayText&gt;[24]&lt;/DisplayText&gt;&lt;record&gt;&lt;rec-number&gt;2992&lt;/rec-number&gt;&lt;foreign-keys&gt;&lt;key app="EN" db-id="vedfrpv5cvtxaiez5xqxpst7dzfr9vpwas0d"&gt;2992&lt;/key&gt;&lt;/foreign-keys&gt;&lt;ref-type name="Journal Article"&gt;17&lt;/ref-type&gt;&lt;contributors&gt;&lt;authors&gt;&lt;author&gt;&lt;style face="normal" font="default" size="100%"&gt;Malencik&lt;/style&gt;&lt;style face="normal" font="default" charset="238" size="100%"&gt;,&lt;/style&gt;&lt;style face="normal" font="default" size="100%"&gt; D&lt;/style&gt;&lt;style face="normal" font="default" charset="238" size="100%"&gt;.&lt;/style&gt;&lt;style face="normal" font="default" size="100%"&gt;A&lt;/style&gt;&lt;style face="normal" font="default" charset="238" size="100%"&gt;.&lt;/style&gt;&lt;/author&gt;&lt;author&gt;&lt;style face="normal" font="default" size="100%"&gt;Anderson&lt;/style&gt;&lt;style face="normal" font="default" charset="238" size="100%"&gt;,&lt;/style&gt;&lt;style face="normal" font="default" size="100%"&gt; S&lt;/style&gt;&lt;style face="normal" font="default" charset="238" size="100%"&gt;.&lt;/style&gt;&lt;style face="normal" font="default" size="100%"&gt;R.&lt;/style&gt;&lt;/author&gt;&lt;/authors&gt;&lt;/contributors&gt;&lt;titles&gt;&lt;title&gt;Fluorometric characterization of dityrosine: complex formation with boric acid and borate ion&lt;/title&gt;&lt;secondary-title&gt;Biochem. Biophys. Res. Commun.&lt;/secondary-title&gt;&lt;short-title&gt;Biochem. Biophys. Res. Commun.&lt;/short-title&gt;&lt;/titles&gt;&lt;periodical&gt;&lt;full-title&gt;Biochem. Biophys. Res. Commun.&lt;/full-title&gt;&lt;/periodical&gt;&lt;pages&gt;&lt;style face="normal" font="default" charset="238" size="100%"&gt;60-67&lt;/style&gt;&lt;/pages&gt;&lt;volume&gt;&lt;style face="normal" font="default" charset="238" size="100%"&gt;178&lt;/style&gt;&lt;/volume&gt;&lt;number&gt;&lt;style face="normal" font="default" charset="238" size="100%"&gt;1&lt;/style&gt;&lt;/number&gt;&lt;dates&gt;&lt;year&gt;&lt;style face="normal" font="default" charset="238" size="100%"&gt;1991&lt;/style&gt;&lt;/year&gt;&lt;/dates&gt;&lt;urls&gt;&lt;/urls&gt;&lt;/record&gt;&lt;/Cite&gt;&lt;/EndNote&gt;</w:instrText>
      </w:r>
      <w:r w:rsidR="00F96033" w:rsidRPr="00CC7F29">
        <w:rPr>
          <w:rFonts w:cs="Calibri"/>
        </w:rPr>
        <w:fldChar w:fldCharType="separate"/>
      </w:r>
      <w:r w:rsidR="00D45DF1">
        <w:rPr>
          <w:rFonts w:cs="Calibri"/>
          <w:noProof/>
        </w:rPr>
        <w:t>[</w:t>
      </w:r>
      <w:hyperlink w:anchor="_ENREF_24" w:tooltip="Malencik, 1991 #2992" w:history="1">
        <w:r w:rsidR="00AD079D">
          <w:rPr>
            <w:rFonts w:cs="Calibri"/>
            <w:noProof/>
          </w:rPr>
          <w:t>24</w:t>
        </w:r>
      </w:hyperlink>
      <w:r w:rsidR="00D45DF1">
        <w:rPr>
          <w:rFonts w:cs="Calibri"/>
          <w:noProof/>
        </w:rPr>
        <w:t>]</w:t>
      </w:r>
      <w:r w:rsidR="00F96033" w:rsidRPr="00CC7F29">
        <w:rPr>
          <w:rFonts w:cs="Calibri"/>
        </w:rPr>
        <w:fldChar w:fldCharType="end"/>
      </w:r>
      <w:r w:rsidR="00C869B0" w:rsidRPr="00CC7F29">
        <w:rPr>
          <w:rFonts w:cs="Calibri"/>
        </w:rPr>
        <w:t>.</w:t>
      </w:r>
      <w:r w:rsidR="00502CA2" w:rsidRPr="00CC7F29">
        <w:rPr>
          <w:rFonts w:cs="Calibri"/>
        </w:rPr>
        <w:t xml:space="preserve"> T</w:t>
      </w:r>
      <w:r w:rsidR="00F06BBA">
        <w:rPr>
          <w:rFonts w:cs="Calibri"/>
        </w:rPr>
        <w:t>herefore, t</w:t>
      </w:r>
      <w:r w:rsidR="00502CA2" w:rsidRPr="00CC7F29">
        <w:rPr>
          <w:rFonts w:cs="Calibri"/>
        </w:rPr>
        <w:t xml:space="preserve">he fluorescence emission and </w:t>
      </w:r>
      <w:r w:rsidR="00D63E84">
        <w:rPr>
          <w:rFonts w:cs="Calibri"/>
        </w:rPr>
        <w:t>excitation</w:t>
      </w:r>
      <w:r w:rsidR="00502CA2" w:rsidRPr="00CC7F29">
        <w:rPr>
          <w:rFonts w:cs="Calibri"/>
        </w:rPr>
        <w:t xml:space="preserve"> spectra of JHBP</w:t>
      </w:r>
      <w:r w:rsidR="00EE2582">
        <w:rPr>
          <w:rFonts w:cs="Calibri"/>
        </w:rPr>
        <w:t>,</w:t>
      </w:r>
      <w:r w:rsidR="00502CA2" w:rsidRPr="00CC7F29">
        <w:rPr>
          <w:rFonts w:cs="Calibri"/>
        </w:rPr>
        <w:t xml:space="preserve"> as well as recombinant </w:t>
      </w:r>
      <w:proofErr w:type="spellStart"/>
      <w:r w:rsidR="00502CA2" w:rsidRPr="00CC7F29">
        <w:rPr>
          <w:rFonts w:cs="Calibri"/>
        </w:rPr>
        <w:t>rJHBP</w:t>
      </w:r>
      <w:proofErr w:type="spellEnd"/>
      <w:r w:rsidR="00502CA2" w:rsidRPr="00CC7F29">
        <w:rPr>
          <w:rFonts w:cs="Calibri"/>
        </w:rPr>
        <w:t xml:space="preserve"> (data not shown)</w:t>
      </w:r>
      <w:r w:rsidR="00EE2582">
        <w:rPr>
          <w:rFonts w:cs="Calibri"/>
        </w:rPr>
        <w:t>,</w:t>
      </w:r>
      <w:r w:rsidR="00502CA2" w:rsidRPr="00CC7F29">
        <w:rPr>
          <w:rFonts w:cs="Calibri"/>
        </w:rPr>
        <w:t xml:space="preserve"> were recorded in the presence and absence of </w:t>
      </w:r>
      <w:r w:rsidR="00EE2582">
        <w:rPr>
          <w:rFonts w:cs="Calibri"/>
        </w:rPr>
        <w:t xml:space="preserve">a </w:t>
      </w:r>
      <w:r w:rsidR="00502CA2" w:rsidRPr="00CC7F29">
        <w:rPr>
          <w:rFonts w:cs="Calibri"/>
        </w:rPr>
        <w:t>0.5</w:t>
      </w:r>
      <w:r w:rsidR="004214F7">
        <w:rPr>
          <w:rFonts w:cs="Calibri"/>
        </w:rPr>
        <w:t> </w:t>
      </w:r>
      <w:r w:rsidR="00502CA2" w:rsidRPr="00CC7F29">
        <w:rPr>
          <w:rFonts w:cs="Calibri"/>
        </w:rPr>
        <w:t xml:space="preserve">M </w:t>
      </w:r>
      <w:r w:rsidR="00BF7518" w:rsidRPr="00BF7518">
        <w:rPr>
          <w:rFonts w:cs="Calibri"/>
        </w:rPr>
        <w:t>bora</w:t>
      </w:r>
      <w:r w:rsidR="00BF7518">
        <w:rPr>
          <w:rFonts w:cs="Calibri"/>
        </w:rPr>
        <w:t>te/boric acid solution</w:t>
      </w:r>
      <w:r w:rsidR="00EE2582" w:rsidRPr="00330FF4">
        <w:rPr>
          <w:rFonts w:cs="Calibri"/>
        </w:rPr>
        <w:t>,</w:t>
      </w:r>
      <w:r w:rsidR="00BF7518">
        <w:rPr>
          <w:rFonts w:cs="Calibri"/>
        </w:rPr>
        <w:t xml:space="preserve"> pH 8.6</w:t>
      </w:r>
      <w:r w:rsidR="00BF7518" w:rsidRPr="00BF7518">
        <w:rPr>
          <w:rFonts w:cs="Calibri"/>
        </w:rPr>
        <w:t xml:space="preserve"> </w:t>
      </w:r>
      <w:r w:rsidR="00502CA2" w:rsidRPr="00CC7F29">
        <w:rPr>
          <w:rFonts w:cs="Calibri"/>
        </w:rPr>
        <w:t>(Fig</w:t>
      </w:r>
      <w:r w:rsidR="007670B7">
        <w:rPr>
          <w:rFonts w:cs="Calibri"/>
        </w:rPr>
        <w:t>ure</w:t>
      </w:r>
      <w:r w:rsidR="00502CA2" w:rsidRPr="00CC7F29">
        <w:rPr>
          <w:rFonts w:cs="Calibri"/>
        </w:rPr>
        <w:t xml:space="preserve"> </w:t>
      </w:r>
      <w:r w:rsidR="00C52F7D">
        <w:rPr>
          <w:rFonts w:cs="Calibri"/>
        </w:rPr>
        <w:t>1C</w:t>
      </w:r>
      <w:r w:rsidR="00502CA2" w:rsidRPr="00CC7F29">
        <w:rPr>
          <w:rFonts w:cs="Calibri"/>
        </w:rPr>
        <w:t>)</w:t>
      </w:r>
      <w:r w:rsidR="00F06BBA">
        <w:rPr>
          <w:rFonts w:cs="Calibri"/>
        </w:rPr>
        <w:t>.</w:t>
      </w:r>
      <w:r w:rsidR="00502CA2" w:rsidRPr="00CC7F29">
        <w:rPr>
          <w:rFonts w:cs="Calibri"/>
        </w:rPr>
        <w:t xml:space="preserve"> </w:t>
      </w:r>
      <w:r w:rsidR="00DF4133">
        <w:rPr>
          <w:rFonts w:cs="Calibri"/>
        </w:rPr>
        <w:t>A</w:t>
      </w:r>
      <w:r w:rsidR="004214F7">
        <w:rPr>
          <w:rFonts w:cs="Calibri"/>
        </w:rPr>
        <w:t> </w:t>
      </w:r>
      <w:r w:rsidR="00502CA2" w:rsidRPr="00CC7F29">
        <w:rPr>
          <w:rFonts w:cs="Calibri"/>
        </w:rPr>
        <w:t xml:space="preserve">distinct decrease in the fluorescence intensity was observed </w:t>
      </w:r>
      <w:r w:rsidR="00EE2582">
        <w:rPr>
          <w:rFonts w:cs="Calibri"/>
        </w:rPr>
        <w:t>when applying the</w:t>
      </w:r>
      <w:r w:rsidR="00DF4133">
        <w:rPr>
          <w:rFonts w:cs="Calibri"/>
        </w:rPr>
        <w:t xml:space="preserve"> borate buffer, </w:t>
      </w:r>
      <w:r w:rsidR="00502CA2" w:rsidRPr="00CC7F29">
        <w:rPr>
          <w:rFonts w:cs="Calibri"/>
        </w:rPr>
        <w:t xml:space="preserve">compared to </w:t>
      </w:r>
      <w:r w:rsidR="00DF4133">
        <w:rPr>
          <w:rFonts w:cs="Calibri"/>
        </w:rPr>
        <w:t xml:space="preserve">the </w:t>
      </w:r>
      <w:r w:rsidR="00342F19" w:rsidRPr="00CC7F29">
        <w:rPr>
          <w:rFonts w:cs="Calibri"/>
        </w:rPr>
        <w:t xml:space="preserve">fluorescence spectrum recorded </w:t>
      </w:r>
      <w:r w:rsidR="00E35779">
        <w:rPr>
          <w:rFonts w:cs="Calibri"/>
        </w:rPr>
        <w:t xml:space="preserve">in </w:t>
      </w:r>
      <w:r w:rsidR="00EE2582">
        <w:rPr>
          <w:rFonts w:cs="Calibri"/>
        </w:rPr>
        <w:t xml:space="preserve">the </w:t>
      </w:r>
      <w:r w:rsidR="00502CA2" w:rsidRPr="00CC7F29">
        <w:rPr>
          <w:rFonts w:cs="Calibri"/>
        </w:rPr>
        <w:t>carbonate bu</w:t>
      </w:r>
      <w:r w:rsidR="00967C06" w:rsidRPr="00CC7F29">
        <w:rPr>
          <w:rFonts w:cs="Calibri"/>
        </w:rPr>
        <w:t>ffer</w:t>
      </w:r>
      <w:r w:rsidR="00BF7518">
        <w:rPr>
          <w:rFonts w:cs="Calibri"/>
        </w:rPr>
        <w:t xml:space="preserve"> </w:t>
      </w:r>
      <w:r w:rsidR="00BF7518" w:rsidRPr="00BF7518">
        <w:rPr>
          <w:rFonts w:cs="Calibri"/>
        </w:rPr>
        <w:t>along with a</w:t>
      </w:r>
      <w:r w:rsidR="004214F7">
        <w:rPr>
          <w:rFonts w:cs="Calibri"/>
        </w:rPr>
        <w:t> </w:t>
      </w:r>
      <w:r w:rsidR="00BF7518" w:rsidRPr="00BF7518">
        <w:rPr>
          <w:rFonts w:cs="Calibri"/>
        </w:rPr>
        <w:t>blue shift in the emission</w:t>
      </w:r>
      <w:r w:rsidR="00BF7518">
        <w:rPr>
          <w:rFonts w:cs="Calibri"/>
        </w:rPr>
        <w:t xml:space="preserve"> </w:t>
      </w:r>
      <w:r w:rsidR="00BF7518" w:rsidRPr="00BF7518">
        <w:rPr>
          <w:rFonts w:cs="Calibri"/>
        </w:rPr>
        <w:t>maxima to 38</w:t>
      </w:r>
      <w:r w:rsidR="00BF7518">
        <w:rPr>
          <w:rFonts w:cs="Calibri"/>
        </w:rPr>
        <w:t>0</w:t>
      </w:r>
      <w:r w:rsidR="004214F7">
        <w:rPr>
          <w:rFonts w:cs="Calibri"/>
        </w:rPr>
        <w:t> </w:t>
      </w:r>
      <w:r w:rsidR="00BF7518">
        <w:rPr>
          <w:rFonts w:cs="Calibri"/>
        </w:rPr>
        <w:t xml:space="preserve">nm from approx. </w:t>
      </w:r>
      <w:r w:rsidR="00BF7518" w:rsidRPr="00BF7518">
        <w:rPr>
          <w:rFonts w:ascii="Calibri" w:hAnsi="Calibri" w:cs="Calibri"/>
        </w:rPr>
        <w:t>4</w:t>
      </w:r>
      <w:r w:rsidR="00033034">
        <w:rPr>
          <w:rFonts w:ascii="Calibri" w:hAnsi="Calibri" w:cs="Calibri"/>
        </w:rPr>
        <w:t>2</w:t>
      </w:r>
      <w:r w:rsidR="00BF7518" w:rsidRPr="00BF7518">
        <w:rPr>
          <w:rFonts w:ascii="Calibri" w:hAnsi="Calibri" w:cs="Calibri"/>
        </w:rPr>
        <w:t>0</w:t>
      </w:r>
      <w:r w:rsidR="004214F7">
        <w:rPr>
          <w:rFonts w:ascii="Calibri" w:hAnsi="Calibri" w:cs="Calibri"/>
        </w:rPr>
        <w:t> </w:t>
      </w:r>
      <w:r w:rsidR="00BF7518" w:rsidRPr="00BF7518">
        <w:rPr>
          <w:rFonts w:ascii="Calibri" w:hAnsi="Calibri" w:cs="Calibri"/>
        </w:rPr>
        <w:t>nm</w:t>
      </w:r>
      <w:r w:rsidR="00502CA2" w:rsidRPr="00CC7F29">
        <w:rPr>
          <w:rFonts w:cs="Calibri"/>
        </w:rPr>
        <w:t xml:space="preserve">. </w:t>
      </w:r>
    </w:p>
    <w:p w:rsidR="0020500E" w:rsidRDefault="0020500E" w:rsidP="00A82A42">
      <w:pPr>
        <w:spacing w:after="0" w:line="480" w:lineRule="auto"/>
        <w:jc w:val="both"/>
        <w:rPr>
          <w:i/>
        </w:rPr>
      </w:pPr>
    </w:p>
    <w:p w:rsidR="00A82A42" w:rsidRPr="00026DEC" w:rsidRDefault="00A82A42" w:rsidP="00A82A42">
      <w:pPr>
        <w:spacing w:after="0" w:line="480" w:lineRule="auto"/>
        <w:jc w:val="both"/>
        <w:rPr>
          <w:i/>
        </w:rPr>
      </w:pPr>
      <w:r w:rsidRPr="0099752D">
        <w:rPr>
          <w:i/>
        </w:rPr>
        <w:t>3.</w:t>
      </w:r>
      <w:r w:rsidR="009164C2">
        <w:rPr>
          <w:i/>
        </w:rPr>
        <w:t>3</w:t>
      </w:r>
      <w:r w:rsidRPr="0099752D">
        <w:rPr>
          <w:i/>
        </w:rPr>
        <w:t xml:space="preserve">. Enhanced DT formation after </w:t>
      </w:r>
      <w:r w:rsidRPr="00446420">
        <w:rPr>
          <w:i/>
        </w:rPr>
        <w:t>photosensitization</w:t>
      </w:r>
      <w:r w:rsidR="00E02D7A">
        <w:rPr>
          <w:i/>
        </w:rPr>
        <w:t xml:space="preserve"> of JHBP</w:t>
      </w:r>
    </w:p>
    <w:p w:rsidR="00A82A42" w:rsidRPr="00CC7F29" w:rsidRDefault="00A82A42" w:rsidP="001400C3">
      <w:pPr>
        <w:spacing w:after="0" w:line="480" w:lineRule="auto"/>
        <w:jc w:val="both"/>
      </w:pPr>
      <w:r>
        <w:tab/>
      </w:r>
      <w:r w:rsidR="00C95F11" w:rsidRPr="003F0C99">
        <w:t>The r</w:t>
      </w:r>
      <w:r w:rsidRPr="003F0C99">
        <w:t xml:space="preserve">eaction </w:t>
      </w:r>
      <w:r w:rsidR="00522CA2" w:rsidRPr="003F0C99">
        <w:t>that creates</w:t>
      </w:r>
      <w:r w:rsidRPr="003F0C99">
        <w:t xml:space="preserve"> </w:t>
      </w:r>
      <w:proofErr w:type="spellStart"/>
      <w:r w:rsidRPr="003F0C99">
        <w:t>dityrosine</w:t>
      </w:r>
      <w:proofErr w:type="spellEnd"/>
      <w:r w:rsidRPr="003F0C99">
        <w:t xml:space="preserve"> </w:t>
      </w:r>
      <w:r w:rsidR="00522CA2" w:rsidRPr="003F0C99">
        <w:t>residues first</w:t>
      </w:r>
      <w:r w:rsidRPr="003F0C99">
        <w:t xml:space="preserve"> requires the formation of tyrosine radica</w:t>
      </w:r>
      <w:r w:rsidR="007B54B3" w:rsidRPr="003F0C99">
        <w:t>ls</w:t>
      </w:r>
      <w:r w:rsidRPr="003F0C99">
        <w:t>.</w:t>
      </w:r>
      <w:r>
        <w:t xml:space="preserve"> </w:t>
      </w:r>
      <w:r w:rsidR="00C95F11">
        <w:t>Then</w:t>
      </w:r>
      <w:r w:rsidR="007B54B3">
        <w:t xml:space="preserve"> r</w:t>
      </w:r>
      <w:r w:rsidR="00181C59">
        <w:t xml:space="preserve">adical </w:t>
      </w:r>
      <w:r w:rsidR="00181C59" w:rsidRPr="00876600">
        <w:t xml:space="preserve">isomerization </w:t>
      </w:r>
      <w:r w:rsidR="007B54B3">
        <w:t xml:space="preserve">is </w:t>
      </w:r>
      <w:r w:rsidR="00181C59">
        <w:t xml:space="preserve">followed by </w:t>
      </w:r>
      <w:proofErr w:type="spellStart"/>
      <w:r w:rsidR="00181C59" w:rsidRPr="00876600">
        <w:t>enolization</w:t>
      </w:r>
      <w:proofErr w:type="spellEnd"/>
      <w:r w:rsidR="00181C59">
        <w:t xml:space="preserve"> i</w:t>
      </w:r>
      <w:r>
        <w:t xml:space="preserve">n </w:t>
      </w:r>
      <w:r w:rsidRPr="00876600">
        <w:t xml:space="preserve">the </w:t>
      </w:r>
      <w:r>
        <w:t>final</w:t>
      </w:r>
      <w:r w:rsidRPr="00876600">
        <w:t xml:space="preserve"> stage </w:t>
      </w:r>
      <w:r w:rsidR="00F96033">
        <w:fldChar w:fldCharType="begin">
          <w:fldData xml:space="preserve">PEVuZE5vdGU+PENpdGU+PEF1dGhvcj5HaXVsaXZpPC9BdXRob3I+PFllYXI+MTk5NGE8L1llYXI+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</w:fldData>
        </w:fldChar>
      </w:r>
      <w:r w:rsidR="00D45DF1">
        <w:instrText xml:space="preserve"> ADDIN EN.CITE </w:instrText>
      </w:r>
      <w:r w:rsidR="00D45DF1">
        <w:fldChar w:fldCharType="begin">
          <w:fldData xml:space="preserve">PEVuZE5vdGU+PENpdGU+PEF1dGhvcj5HaXVsaXZpPC9BdXRob3I+PFllYXI+MTk5NGE8L1llYXI+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</w:fldData>
        </w:fldChar>
      </w:r>
      <w:r w:rsidR="00D45DF1">
        <w:instrText xml:space="preserve"> ADDIN EN.CITE.DATA </w:instrText>
      </w:r>
      <w:r w:rsidR="00D45DF1">
        <w:fldChar w:fldCharType="end"/>
      </w:r>
      <w:r w:rsidR="00F96033">
        <w:fldChar w:fldCharType="separate"/>
      </w:r>
      <w:r w:rsidR="00D45DF1">
        <w:rPr>
          <w:noProof/>
        </w:rPr>
        <w:t>[</w:t>
      </w:r>
      <w:hyperlink w:anchor="_ENREF_30" w:tooltip="Giulivi, 1994a #2996" w:history="1">
        <w:r w:rsidR="00AD079D">
          <w:rPr>
            <w:noProof/>
          </w:rPr>
          <w:t>30</w:t>
        </w:r>
      </w:hyperlink>
      <w:r w:rsidR="00D45DF1">
        <w:rPr>
          <w:noProof/>
        </w:rPr>
        <w:t>]</w:t>
      </w:r>
      <w:r w:rsidR="00F96033">
        <w:fldChar w:fldCharType="end"/>
      </w:r>
      <w:r>
        <w:t xml:space="preserve">. </w:t>
      </w:r>
      <w:r w:rsidR="00923DAB">
        <w:t>It has been</w:t>
      </w:r>
      <w:r w:rsidRPr="00D07D07">
        <w:t xml:space="preserve"> established that the photosensitization of proteins with </w:t>
      </w:r>
      <w:r>
        <w:t xml:space="preserve">riboflavin </w:t>
      </w:r>
      <w:r w:rsidRPr="00D07D07">
        <w:t>result</w:t>
      </w:r>
      <w:r w:rsidR="00403AEC">
        <w:t>ed</w:t>
      </w:r>
      <w:r w:rsidRPr="00D07D07">
        <w:t xml:space="preserve"> in the </w:t>
      </w:r>
      <w:r w:rsidR="00C10086">
        <w:t>Tyr</w:t>
      </w:r>
      <w:r w:rsidR="00C10086" w:rsidRPr="00F8665D">
        <w:t xml:space="preserve"> radicals</w:t>
      </w:r>
      <w:r w:rsidR="00C10086" w:rsidRPr="00D07D07">
        <w:t xml:space="preserve"> </w:t>
      </w:r>
      <w:r w:rsidR="00C10086">
        <w:t>appearance</w:t>
      </w:r>
      <w:r w:rsidR="00C10086" w:rsidRPr="00D07D07">
        <w:t xml:space="preserve"> </w:t>
      </w:r>
      <w:r w:rsidR="00C10086">
        <w:t>leading to</w:t>
      </w:r>
      <w:r w:rsidRPr="00D07D07">
        <w:t xml:space="preserve"> tyrosine-tyrosine cross-links </w:t>
      </w:r>
      <w:r w:rsidR="00F96033">
        <w:fldChar w:fldCharType="begin"/>
      </w:r>
      <w:r w:rsidR="00D45DF1">
        <w:instrText xml:space="preserve"> ADDIN EN.CITE &lt;EndNote&gt;&lt;Cite&gt;&lt;Author&gt;Kanwar&lt;/Author&gt;&lt;Year&gt;1999&lt;/Year&gt;&lt;RecNum&gt;3002&lt;/RecNum&gt;&lt;DisplayText&gt;[31]&lt;/DisplayText&gt;&lt;record&gt;&lt;rec-number&gt;3002&lt;/rec-number&gt;&lt;foreign-keys&gt;&lt;key app="EN" db-id="vedfrpv5cvtxaiez5xqxpst7dzfr9vpwas0d"&gt;3002&lt;/key&gt;&lt;/foreign-keys&gt;&lt;ref-type name="Journal Article"&gt;17&lt;/ref-type&gt;&lt;contributors&gt;&lt;authors&gt;&lt;author&gt;&lt;style face="normal" font="default" size="100%"&gt;Kanwar&lt;/style&gt;&lt;style face="normal" font="default" charset="238" size="100%"&gt;,&lt;/style&gt;&lt;style face="normal" font="default" size="100%"&gt; R&lt;/style&gt;&lt;style face="normal" font="default" charset="238" size="100%"&gt;.&lt;/style&gt;&lt;/author&gt;&lt;author&gt;&lt;style face="normal" font="default" size="100%"&gt;Balasubramanian&lt;/style&gt;&lt;style face="normal" font="default" charset="238" size="100%"&gt;,&lt;/style&gt;&lt;style face="normal" font="default" size="100%"&gt; D.&lt;/style&gt;&lt;/author&gt;&lt;/authors&gt;&lt;/contributors&gt;&lt;titles&gt;&lt;title&gt;&lt;style face="normal" font="default" size="100%"&gt;Structure and stability of the dityrosine-linked dimer of &lt;/style&gt;&lt;style face="normal" font="Symbol" charset="2" size="100%"&gt;g&lt;/style&gt;&lt;style face="normal" font="default" size="100%"&gt;B-crystallin&lt;/style&gt;&lt;/title&gt;&lt;secondary-title&gt;&lt;style face="normal" font="default" size="100%"&gt;Exp&lt;/style&gt;&lt;style face="normal" font="default" charset="238" size="100%"&gt;.&lt;/style&gt;&lt;style face="normal" font="default" size="100%"&gt; Eye Res&lt;/style&gt;&lt;style face="normal" font="default" charset="238" size="100%"&gt;.&lt;/style&gt;&lt;/secondary-title&gt;&lt;/titles&gt;&lt;periodical&gt;&lt;full-title&gt;Exp. Eye Res.&lt;/full-title&gt;&lt;/periodical&gt;&lt;pages&gt;&lt;style face="normal" font="default" charset="238" size="100%"&gt;773-784&lt;/style&gt;&lt;/pages&gt;&lt;volume&gt;&lt;style face="normal" font="default" charset="238" size="100%"&gt;68&lt;/style&gt;&lt;/volume&gt;&lt;dates&gt;&lt;year&gt;&lt;style face="normal" font="default" charset="238" size="100%"&gt;1999&lt;/style&gt;&lt;/year&gt;&lt;/dates&gt;&lt;urls&gt;&lt;/urls&gt;&lt;/record&gt;&lt;/Cite&gt;&lt;/EndNote&gt;</w:instrText>
      </w:r>
      <w:r w:rsidR="00F96033">
        <w:fldChar w:fldCharType="separate"/>
      </w:r>
      <w:r w:rsidR="00D45DF1">
        <w:rPr>
          <w:noProof/>
        </w:rPr>
        <w:t>[</w:t>
      </w:r>
      <w:hyperlink w:anchor="_ENREF_31" w:tooltip="Kanwar, 1999 #3002" w:history="1">
        <w:r w:rsidR="00AD079D">
          <w:rPr>
            <w:noProof/>
          </w:rPr>
          <w:t>31</w:t>
        </w:r>
      </w:hyperlink>
      <w:r w:rsidR="00D45DF1">
        <w:rPr>
          <w:noProof/>
        </w:rPr>
        <w:t>]</w:t>
      </w:r>
      <w:r w:rsidR="00F96033">
        <w:fldChar w:fldCharType="end"/>
      </w:r>
      <w:r>
        <w:t xml:space="preserve">. </w:t>
      </w:r>
      <w:r w:rsidR="00963440">
        <w:t>Given that</w:t>
      </w:r>
      <w:r w:rsidR="00963440" w:rsidRPr="00843F53">
        <w:t xml:space="preserve"> JHBP molecules contain</w:t>
      </w:r>
      <w:r w:rsidR="00963440">
        <w:t xml:space="preserve"> </w:t>
      </w:r>
      <w:r w:rsidR="00963440" w:rsidRPr="00843F53">
        <w:t>T</w:t>
      </w:r>
      <w:r w:rsidR="00963440">
        <w:t>yr residues that are</w:t>
      </w:r>
      <w:r w:rsidR="00963440" w:rsidRPr="00843F53">
        <w:t xml:space="preserve"> </w:t>
      </w:r>
      <w:r w:rsidR="00963440">
        <w:t xml:space="preserve">available for DT formation, </w:t>
      </w:r>
      <w:r w:rsidR="00963440" w:rsidRPr="00843F53">
        <w:t xml:space="preserve">it </w:t>
      </w:r>
      <w:r w:rsidR="00963440">
        <w:t>is</w:t>
      </w:r>
      <w:r w:rsidR="00963440" w:rsidRPr="00843F53">
        <w:t xml:space="preserve"> possible to </w:t>
      </w:r>
      <w:r w:rsidR="00963440">
        <w:t>further stimulate DT formation with</w:t>
      </w:r>
      <w:r w:rsidR="00963440" w:rsidRPr="00843F53">
        <w:t xml:space="preserve"> </w:t>
      </w:r>
      <w:proofErr w:type="spellStart"/>
      <w:r w:rsidR="00963440" w:rsidRPr="00843F53">
        <w:t>photooxidation</w:t>
      </w:r>
      <w:proofErr w:type="spellEnd"/>
      <w:r w:rsidR="00963440">
        <w:t xml:space="preserve">. </w:t>
      </w:r>
      <w:r w:rsidR="003B485D">
        <w:t xml:space="preserve">Therefore, samples of JHBP were irradiated </w:t>
      </w:r>
      <w:r w:rsidR="003B485D" w:rsidRPr="003C6021">
        <w:t xml:space="preserve">for </w:t>
      </w:r>
      <w:r w:rsidR="00522CA2">
        <w:t xml:space="preserve">a </w:t>
      </w:r>
      <w:r w:rsidR="003B485D" w:rsidRPr="003C6021">
        <w:t>short</w:t>
      </w:r>
      <w:r w:rsidR="003B485D">
        <w:t xml:space="preserve"> </w:t>
      </w:r>
      <w:r w:rsidR="003B485D" w:rsidRPr="003C6021">
        <w:t xml:space="preserve">period of time </w:t>
      </w:r>
      <w:r w:rsidR="003B485D">
        <w:t xml:space="preserve">(5 min) </w:t>
      </w:r>
      <w:r w:rsidR="003B485D" w:rsidRPr="003C6021">
        <w:t>at the absorption maximum of</w:t>
      </w:r>
      <w:r w:rsidR="003B485D">
        <w:t xml:space="preserve"> </w:t>
      </w:r>
      <w:r w:rsidR="00522CA2">
        <w:t xml:space="preserve">the </w:t>
      </w:r>
      <w:r w:rsidR="003B485D">
        <w:t>photosensitizer</w:t>
      </w:r>
      <w:r w:rsidR="003B485D" w:rsidRPr="003C6021">
        <w:t xml:space="preserve"> at 445</w:t>
      </w:r>
      <w:r w:rsidR="003B485D">
        <w:t> </w:t>
      </w:r>
      <w:r w:rsidR="003B485D" w:rsidRPr="003C6021">
        <w:t>nm</w:t>
      </w:r>
      <w:r w:rsidR="003B485D">
        <w:t xml:space="preserve">. </w:t>
      </w:r>
      <w:r w:rsidRPr="00EC007C">
        <w:rPr>
          <w:rFonts w:cs="Calibri"/>
        </w:rPr>
        <w:t>Fig</w:t>
      </w:r>
      <w:r w:rsidR="007670B7">
        <w:rPr>
          <w:rFonts w:cs="Calibri"/>
        </w:rPr>
        <w:t>ure</w:t>
      </w:r>
      <w:r w:rsidRPr="00EC007C">
        <w:rPr>
          <w:rFonts w:cs="Calibri"/>
        </w:rPr>
        <w:t xml:space="preserve"> </w:t>
      </w:r>
      <w:r w:rsidR="00C52F7D">
        <w:rPr>
          <w:rFonts w:cs="Calibri"/>
        </w:rPr>
        <w:t>2</w:t>
      </w:r>
      <w:r w:rsidR="00EC007C">
        <w:rPr>
          <w:rFonts w:cs="Calibri"/>
        </w:rPr>
        <w:t>A</w:t>
      </w:r>
      <w:r w:rsidRPr="00D63E84">
        <w:rPr>
          <w:rFonts w:cs="Calibri"/>
        </w:rPr>
        <w:t xml:space="preserve"> illustrate</w:t>
      </w:r>
      <w:r>
        <w:rPr>
          <w:rFonts w:cs="Calibri"/>
        </w:rPr>
        <w:t>s that</w:t>
      </w:r>
      <w:r>
        <w:t xml:space="preserve"> t</w:t>
      </w:r>
      <w:r w:rsidRPr="00573859">
        <w:t xml:space="preserve">he </w:t>
      </w:r>
      <w:r>
        <w:t>riboflavin</w:t>
      </w:r>
      <w:r w:rsidRPr="00573859">
        <w:t xml:space="preserve">-treated </w:t>
      </w:r>
      <w:r>
        <w:t>protein</w:t>
      </w:r>
      <w:r w:rsidRPr="00573859">
        <w:t xml:space="preserve"> (</w:t>
      </w:r>
      <w:r>
        <w:t>dashed</w:t>
      </w:r>
      <w:r w:rsidRPr="00573859">
        <w:t xml:space="preserve"> line)</w:t>
      </w:r>
      <w:r>
        <w:t xml:space="preserve"> </w:t>
      </w:r>
      <w:r w:rsidRPr="00573859">
        <w:t>exhibit</w:t>
      </w:r>
      <w:r w:rsidR="00522CA2">
        <w:t>ed</w:t>
      </w:r>
      <w:r w:rsidRPr="00573859">
        <w:t xml:space="preserve"> an </w:t>
      </w:r>
      <w:r>
        <w:t>increase</w:t>
      </w:r>
      <w:r w:rsidRPr="00573859">
        <w:t xml:space="preserve"> </w:t>
      </w:r>
      <w:r>
        <w:t>in</w:t>
      </w:r>
      <w:r w:rsidR="00522CA2">
        <w:t xml:space="preserve"> the</w:t>
      </w:r>
      <w:r>
        <w:t xml:space="preserve"> </w:t>
      </w:r>
      <w:r w:rsidRPr="00573859">
        <w:t xml:space="preserve">emission </w:t>
      </w:r>
      <w:r>
        <w:t>spectrum</w:t>
      </w:r>
      <w:r w:rsidRPr="00573859">
        <w:t xml:space="preserve"> around </w:t>
      </w:r>
      <w:r>
        <w:t>315</w:t>
      </w:r>
      <w:r w:rsidR="007A76A9">
        <w:t xml:space="preserve"> nm </w:t>
      </w:r>
      <w:r>
        <w:t xml:space="preserve">and </w:t>
      </w:r>
      <w:r w:rsidRPr="00573859">
        <w:t>4</w:t>
      </w:r>
      <w:r w:rsidR="00DA1C17">
        <w:t>2</w:t>
      </w:r>
      <w:r w:rsidRPr="00573859">
        <w:t>0</w:t>
      </w:r>
      <w:r w:rsidR="00CC6040">
        <w:t> </w:t>
      </w:r>
      <w:r w:rsidRPr="00573859">
        <w:t xml:space="preserve">nm when exposed to </w:t>
      </w:r>
      <w:r>
        <w:t xml:space="preserve">UV light </w:t>
      </w:r>
      <w:r w:rsidRPr="00573859">
        <w:t>with a</w:t>
      </w:r>
      <w:r w:rsidR="00522CA2">
        <w:t>n</w:t>
      </w:r>
      <w:r w:rsidR="00CC6040">
        <w:t> </w:t>
      </w:r>
      <w:r w:rsidR="00C02E1D">
        <w:t xml:space="preserve">excitation </w:t>
      </w:r>
      <w:r w:rsidRPr="00573859">
        <w:t xml:space="preserve">wavelength of </w:t>
      </w:r>
      <w:r>
        <w:t>280</w:t>
      </w:r>
      <w:r w:rsidR="00CC6040">
        <w:t> </w:t>
      </w:r>
      <w:r w:rsidRPr="00573859">
        <w:t>nm</w:t>
      </w:r>
      <w:r>
        <w:t xml:space="preserve">. Simultaneously, </w:t>
      </w:r>
      <w:r w:rsidRPr="002B5D8E">
        <w:t>a</w:t>
      </w:r>
      <w:r w:rsidR="00CC6040">
        <w:t> </w:t>
      </w:r>
      <w:r w:rsidRPr="002B5D8E">
        <w:t>corresponding increase in the intensity of</w:t>
      </w:r>
      <w:r>
        <w:t xml:space="preserve"> </w:t>
      </w:r>
      <w:r w:rsidRPr="002B5D8E">
        <w:t>fluorescence at 4</w:t>
      </w:r>
      <w:r w:rsidR="00DA1C17">
        <w:t>2</w:t>
      </w:r>
      <w:r w:rsidRPr="002B5D8E">
        <w:t>0</w:t>
      </w:r>
      <w:r w:rsidR="00CC6040">
        <w:t> </w:t>
      </w:r>
      <w:r w:rsidRPr="002B5D8E">
        <w:t xml:space="preserve">nm </w:t>
      </w:r>
      <w:r>
        <w:t>was</w:t>
      </w:r>
      <w:r w:rsidRPr="002B5D8E">
        <w:t xml:space="preserve"> observed</w:t>
      </w:r>
      <w:r>
        <w:t xml:space="preserve"> upon </w:t>
      </w:r>
      <w:r w:rsidRPr="002B5D8E">
        <w:t>excitation</w:t>
      </w:r>
      <w:r>
        <w:t xml:space="preserve"> </w:t>
      </w:r>
      <w:r w:rsidRPr="002B5D8E">
        <w:t xml:space="preserve">at </w:t>
      </w:r>
      <w:r>
        <w:t>315</w:t>
      </w:r>
      <w:r w:rsidR="00CC6040">
        <w:t> </w:t>
      </w:r>
      <w:r w:rsidRPr="002B5D8E">
        <w:t>nm</w:t>
      </w:r>
      <w:r>
        <w:t xml:space="preserve"> (</w:t>
      </w:r>
      <w:r w:rsidRPr="00D72C99">
        <w:t>Fig</w:t>
      </w:r>
      <w:r w:rsidR="007670B7">
        <w:t>ure</w:t>
      </w:r>
      <w:r w:rsidRPr="00D72C99">
        <w:t xml:space="preserve"> </w:t>
      </w:r>
      <w:r w:rsidR="00C52F7D">
        <w:t>2</w:t>
      </w:r>
      <w:r w:rsidR="00D72C99">
        <w:t>B</w:t>
      </w:r>
      <w:r>
        <w:t xml:space="preserve">) </w:t>
      </w:r>
      <w:r w:rsidRPr="001C119D">
        <w:t>with</w:t>
      </w:r>
      <w:r>
        <w:t xml:space="preserve"> </w:t>
      </w:r>
      <w:r w:rsidRPr="001C119D">
        <w:t>a</w:t>
      </w:r>
      <w:r w:rsidR="00CC6040">
        <w:t> </w:t>
      </w:r>
      <w:r w:rsidRPr="001C119D">
        <w:t xml:space="preserve">small </w:t>
      </w:r>
      <w:r>
        <w:t>blue</w:t>
      </w:r>
      <w:r w:rsidRPr="001C119D">
        <w:t xml:space="preserve"> shift in the emission </w:t>
      </w:r>
      <w:r w:rsidR="00284FB1">
        <w:t>maximum</w:t>
      </w:r>
      <w:r w:rsidRPr="002B5D8E">
        <w:t>.</w:t>
      </w:r>
      <w:r>
        <w:t xml:space="preserve"> </w:t>
      </w:r>
      <w:r w:rsidR="00522CA2" w:rsidRPr="00522CA2">
        <w:t>We then did SDS-PAGE, however, we were not able to observe any higher molecular mass protein molecules that corresponded to JHBP oligomers</w:t>
      </w:r>
      <w:r w:rsidR="001400C3" w:rsidRPr="00CC7F29">
        <w:t xml:space="preserve"> </w:t>
      </w:r>
      <w:r w:rsidR="001400C3">
        <w:t>(data not shown)</w:t>
      </w:r>
      <w:r w:rsidR="001400C3" w:rsidRPr="00CC7F29">
        <w:t>.</w:t>
      </w:r>
      <w:r w:rsidR="001400C3">
        <w:t xml:space="preserve"> </w:t>
      </w:r>
    </w:p>
    <w:p w:rsidR="00CD74B2" w:rsidRPr="0099752D" w:rsidRDefault="001B7499" w:rsidP="00880A13">
      <w:pPr>
        <w:spacing w:after="0" w:line="480" w:lineRule="auto"/>
        <w:jc w:val="both"/>
        <w:rPr>
          <w:i/>
        </w:rPr>
      </w:pPr>
      <w:r w:rsidRPr="0099752D">
        <w:rPr>
          <w:i/>
        </w:rPr>
        <w:t>3.</w:t>
      </w:r>
      <w:r w:rsidR="009164C2">
        <w:rPr>
          <w:i/>
        </w:rPr>
        <w:t>4</w:t>
      </w:r>
      <w:r w:rsidRPr="0099752D">
        <w:rPr>
          <w:i/>
        </w:rPr>
        <w:t xml:space="preserve">. Immunochemical detection of </w:t>
      </w:r>
      <w:proofErr w:type="spellStart"/>
      <w:r w:rsidRPr="0099752D">
        <w:rPr>
          <w:i/>
        </w:rPr>
        <w:t>dityrosine</w:t>
      </w:r>
      <w:proofErr w:type="spellEnd"/>
      <w:r w:rsidRPr="0099752D">
        <w:rPr>
          <w:i/>
        </w:rPr>
        <w:t xml:space="preserve"> </w:t>
      </w:r>
      <w:r w:rsidR="00102DF8">
        <w:rPr>
          <w:i/>
        </w:rPr>
        <w:t>in</w:t>
      </w:r>
      <w:r w:rsidRPr="0099752D">
        <w:rPr>
          <w:i/>
        </w:rPr>
        <w:t xml:space="preserve"> </w:t>
      </w:r>
      <w:r w:rsidR="002D74F0">
        <w:rPr>
          <w:i/>
        </w:rPr>
        <w:t xml:space="preserve">the </w:t>
      </w:r>
      <w:r w:rsidRPr="0099752D">
        <w:rPr>
          <w:i/>
        </w:rPr>
        <w:t>JHBP</w:t>
      </w:r>
      <w:r w:rsidR="00102DF8">
        <w:rPr>
          <w:i/>
        </w:rPr>
        <w:t xml:space="preserve"> samples</w:t>
      </w:r>
    </w:p>
    <w:p w:rsidR="00CD74B2" w:rsidRDefault="00CD74B2" w:rsidP="00880A13">
      <w:pPr>
        <w:spacing w:after="0" w:line="480" w:lineRule="auto"/>
        <w:jc w:val="both"/>
      </w:pPr>
    </w:p>
    <w:p w:rsidR="00D9552D" w:rsidRDefault="00FC399E" w:rsidP="00284FB1">
      <w:pPr>
        <w:spacing w:after="0" w:line="480" w:lineRule="auto"/>
        <w:jc w:val="both"/>
        <w:rPr>
          <w:rFonts w:cs="Calibri"/>
        </w:rPr>
      </w:pPr>
      <w:r>
        <w:rPr>
          <w:rFonts w:cstheme="minorHAnsi"/>
        </w:rPr>
        <w:lastRenderedPageBreak/>
        <w:tab/>
      </w:r>
      <w:r w:rsidR="00FF0EA1">
        <w:rPr>
          <w:rFonts w:cstheme="minorHAnsi"/>
        </w:rPr>
        <w:t xml:space="preserve">JHBP samples were further </w:t>
      </w:r>
      <w:r w:rsidR="00FF0EA1" w:rsidRPr="00284FB1">
        <w:rPr>
          <w:rFonts w:cstheme="minorHAnsi"/>
        </w:rPr>
        <w:t>analyzed</w:t>
      </w:r>
      <w:r w:rsidR="00FF0EA1">
        <w:rPr>
          <w:rFonts w:cstheme="minorHAnsi"/>
        </w:rPr>
        <w:t xml:space="preserve"> </w:t>
      </w:r>
      <w:r w:rsidR="00284FB1" w:rsidRPr="00284FB1">
        <w:rPr>
          <w:rFonts w:cstheme="minorHAnsi"/>
        </w:rPr>
        <w:t xml:space="preserve">by </w:t>
      </w:r>
      <w:r w:rsidR="00FF0EA1">
        <w:rPr>
          <w:rFonts w:cstheme="minorHAnsi"/>
        </w:rPr>
        <w:t>W</w:t>
      </w:r>
      <w:r w:rsidR="00284FB1" w:rsidRPr="00284FB1">
        <w:rPr>
          <w:rFonts w:cstheme="minorHAnsi"/>
        </w:rPr>
        <w:t xml:space="preserve">estern blot </w:t>
      </w:r>
      <w:r w:rsidR="00C45AB2">
        <w:rPr>
          <w:rFonts w:cstheme="minorHAnsi"/>
        </w:rPr>
        <w:t>to determine</w:t>
      </w:r>
      <w:r w:rsidR="00284FB1" w:rsidRPr="00284FB1">
        <w:rPr>
          <w:rFonts w:cstheme="minorHAnsi"/>
        </w:rPr>
        <w:t xml:space="preserve"> the presence of </w:t>
      </w:r>
      <w:r w:rsidR="00C45AB2">
        <w:t>possible</w:t>
      </w:r>
      <w:r w:rsidR="00FF0EA1" w:rsidRPr="00FF0EA1">
        <w:t xml:space="preserve"> </w:t>
      </w:r>
      <w:proofErr w:type="spellStart"/>
      <w:r w:rsidR="00FF391F">
        <w:rPr>
          <w:rFonts w:cstheme="minorHAnsi"/>
        </w:rPr>
        <w:t>dityrosine</w:t>
      </w:r>
      <w:proofErr w:type="spellEnd"/>
      <w:r w:rsidR="00FF391F">
        <w:rPr>
          <w:rFonts w:cstheme="minorHAnsi"/>
        </w:rPr>
        <w:t xml:space="preserve"> cross-links</w:t>
      </w:r>
      <w:r w:rsidR="00FF391F" w:rsidRPr="006D53A4">
        <w:rPr>
          <w:rFonts w:cstheme="minorHAnsi"/>
        </w:rPr>
        <w:t xml:space="preserve"> in the</w:t>
      </w:r>
      <w:r w:rsidR="00FF391F">
        <w:rPr>
          <w:rFonts w:cstheme="minorHAnsi"/>
        </w:rPr>
        <w:t xml:space="preserve"> </w:t>
      </w:r>
      <w:r w:rsidR="00FF0EA1">
        <w:rPr>
          <w:rFonts w:cstheme="minorHAnsi"/>
        </w:rPr>
        <w:t>protein</w:t>
      </w:r>
      <w:r w:rsidR="00FF391F">
        <w:rPr>
          <w:rFonts w:cstheme="minorHAnsi"/>
        </w:rPr>
        <w:t xml:space="preserve"> molecules</w:t>
      </w:r>
      <w:r w:rsidR="00EE7A29">
        <w:rPr>
          <w:rFonts w:cstheme="minorHAnsi"/>
        </w:rPr>
        <w:t>.</w:t>
      </w:r>
      <w:r w:rsidR="00815514">
        <w:rPr>
          <w:rFonts w:cstheme="minorHAnsi"/>
        </w:rPr>
        <w:t xml:space="preserve"> </w:t>
      </w:r>
      <w:r w:rsidR="0075118B" w:rsidRPr="00E26B9F">
        <w:rPr>
          <w:rFonts w:cstheme="minorHAnsi"/>
        </w:rPr>
        <w:t>As s</w:t>
      </w:r>
      <w:r w:rsidR="00765010" w:rsidRPr="00E26B9F">
        <w:rPr>
          <w:rFonts w:cstheme="minorHAnsi"/>
        </w:rPr>
        <w:t xml:space="preserve">hown using the primary mouse </w:t>
      </w:r>
      <w:r w:rsidR="00C45AB2" w:rsidRPr="00E26B9F">
        <w:rPr>
          <w:rFonts w:cstheme="minorHAnsi"/>
        </w:rPr>
        <w:t xml:space="preserve">anti-DT </w:t>
      </w:r>
      <w:r w:rsidR="00765010" w:rsidRPr="00E26B9F">
        <w:rPr>
          <w:rFonts w:cstheme="minorHAnsi"/>
        </w:rPr>
        <w:t>monoclonal antibody</w:t>
      </w:r>
      <w:r w:rsidR="0013489C">
        <w:rPr>
          <w:rFonts w:cstheme="minorHAnsi"/>
        </w:rPr>
        <w:t>,</w:t>
      </w:r>
      <w:r w:rsidR="00765010">
        <w:rPr>
          <w:rFonts w:cstheme="minorHAnsi"/>
        </w:rPr>
        <w:t xml:space="preserve"> both </w:t>
      </w:r>
      <w:r w:rsidR="00FF391F">
        <w:rPr>
          <w:rFonts w:cstheme="minorHAnsi"/>
        </w:rPr>
        <w:t xml:space="preserve">native </w:t>
      </w:r>
      <w:r w:rsidR="00765010">
        <w:t>JHBP</w:t>
      </w:r>
      <w:r w:rsidR="00765010" w:rsidRPr="00AB3F8C">
        <w:t xml:space="preserve"> </w:t>
      </w:r>
      <w:r w:rsidR="00765010">
        <w:t>and</w:t>
      </w:r>
      <w:r w:rsidR="00765010" w:rsidRPr="00AB3F8C">
        <w:t xml:space="preserve"> the </w:t>
      </w:r>
      <w:proofErr w:type="spellStart"/>
      <w:r w:rsidR="009838A5" w:rsidRPr="009838A5">
        <w:t>dityrosine</w:t>
      </w:r>
      <w:proofErr w:type="spellEnd"/>
      <w:r w:rsidR="009838A5" w:rsidRPr="009838A5">
        <w:t xml:space="preserve">-conjugated BSA </w:t>
      </w:r>
      <w:r w:rsidR="00765010" w:rsidRPr="00AB3F8C">
        <w:t>(</w:t>
      </w:r>
      <w:r w:rsidR="009838A5">
        <w:t>132</w:t>
      </w:r>
      <w:r w:rsidR="00CC6040">
        <w:t> </w:t>
      </w:r>
      <w:proofErr w:type="spellStart"/>
      <w:r w:rsidR="00765010" w:rsidRPr="00AB3F8C">
        <w:t>kDa</w:t>
      </w:r>
      <w:proofErr w:type="spellEnd"/>
      <w:r w:rsidR="00765010" w:rsidRPr="00AB3F8C">
        <w:t>)</w:t>
      </w:r>
      <w:r w:rsidR="00FF0EA1">
        <w:t xml:space="preserve"> used as </w:t>
      </w:r>
      <w:r w:rsidR="00460622">
        <w:t xml:space="preserve">a </w:t>
      </w:r>
      <w:r w:rsidR="00FF0EA1">
        <w:t xml:space="preserve">control </w:t>
      </w:r>
      <w:r w:rsidR="009838A5" w:rsidRPr="009838A5">
        <w:t xml:space="preserve">demonstrated the presence of </w:t>
      </w:r>
      <w:r w:rsidR="009838A5">
        <w:t xml:space="preserve">DT </w:t>
      </w:r>
      <w:r w:rsidR="00765010" w:rsidRPr="00AB3F8C">
        <w:t xml:space="preserve">cross-linking in the </w:t>
      </w:r>
      <w:proofErr w:type="spellStart"/>
      <w:r w:rsidR="00FF0EA1">
        <w:t>immuno</w:t>
      </w:r>
      <w:r w:rsidR="009838A5">
        <w:t>blot</w:t>
      </w:r>
      <w:proofErr w:type="spellEnd"/>
      <w:r w:rsidR="00765010" w:rsidRPr="00AB3F8C">
        <w:t xml:space="preserve"> analysis</w:t>
      </w:r>
      <w:r w:rsidR="007372C7">
        <w:t xml:space="preserve"> (Fig</w:t>
      </w:r>
      <w:r w:rsidR="007670B7">
        <w:t>ure</w:t>
      </w:r>
      <w:r w:rsidR="007372C7">
        <w:t xml:space="preserve"> </w:t>
      </w:r>
      <w:r w:rsidR="004B3DD2">
        <w:t>3</w:t>
      </w:r>
      <w:r w:rsidR="003D2A9D">
        <w:t>)</w:t>
      </w:r>
      <w:r w:rsidR="009838A5">
        <w:t xml:space="preserve">. </w:t>
      </w:r>
      <w:r w:rsidR="00815514" w:rsidRPr="00815514">
        <w:rPr>
          <w:rFonts w:cstheme="minorHAnsi"/>
        </w:rPr>
        <w:t>In contrast, no adducts</w:t>
      </w:r>
      <w:r w:rsidR="00815514">
        <w:rPr>
          <w:rFonts w:cstheme="minorHAnsi"/>
        </w:rPr>
        <w:t xml:space="preserve"> </w:t>
      </w:r>
      <w:r w:rsidR="00815514" w:rsidRPr="00815514">
        <w:rPr>
          <w:rFonts w:cstheme="minorHAnsi"/>
        </w:rPr>
        <w:t xml:space="preserve">were detected when the wild-type </w:t>
      </w:r>
      <w:r w:rsidR="00815514">
        <w:rPr>
          <w:rFonts w:cstheme="minorHAnsi"/>
        </w:rPr>
        <w:t>BSA</w:t>
      </w:r>
      <w:r w:rsidR="00815514" w:rsidRPr="00815514">
        <w:rPr>
          <w:rFonts w:cstheme="minorHAnsi"/>
        </w:rPr>
        <w:t xml:space="preserve"> </w:t>
      </w:r>
      <w:r w:rsidR="009838A5">
        <w:rPr>
          <w:rFonts w:cstheme="minorHAnsi"/>
        </w:rPr>
        <w:t>(66</w:t>
      </w:r>
      <w:r w:rsidR="00CC6040">
        <w:rPr>
          <w:rFonts w:cstheme="minorHAnsi"/>
        </w:rPr>
        <w:t> </w:t>
      </w:r>
      <w:proofErr w:type="spellStart"/>
      <w:r w:rsidR="009838A5">
        <w:rPr>
          <w:rFonts w:cstheme="minorHAnsi"/>
        </w:rPr>
        <w:t>kDa</w:t>
      </w:r>
      <w:proofErr w:type="spellEnd"/>
      <w:r w:rsidR="009838A5">
        <w:rPr>
          <w:rFonts w:cstheme="minorHAnsi"/>
        </w:rPr>
        <w:t xml:space="preserve">) </w:t>
      </w:r>
      <w:r w:rsidR="00815514" w:rsidRPr="00815514">
        <w:rPr>
          <w:rFonts w:cstheme="minorHAnsi"/>
        </w:rPr>
        <w:t>was</w:t>
      </w:r>
      <w:r w:rsidR="00815514">
        <w:rPr>
          <w:rFonts w:cstheme="minorHAnsi"/>
        </w:rPr>
        <w:t xml:space="preserve"> used.</w:t>
      </w:r>
      <w:r w:rsidR="000E214F">
        <w:rPr>
          <w:rFonts w:cstheme="minorHAnsi"/>
        </w:rPr>
        <w:t xml:space="preserve"> </w:t>
      </w:r>
      <w:r w:rsidR="00114BE8" w:rsidRPr="00114BE8">
        <w:rPr>
          <w:rFonts w:cstheme="minorHAnsi"/>
        </w:rPr>
        <w:t xml:space="preserve">The reduced SDS-PAGE migration of </w:t>
      </w:r>
      <w:proofErr w:type="spellStart"/>
      <w:r w:rsidR="00460622" w:rsidRPr="009838A5">
        <w:t>dityrosine</w:t>
      </w:r>
      <w:proofErr w:type="spellEnd"/>
      <w:r w:rsidR="00460622" w:rsidRPr="009838A5">
        <w:t>-conjugated BSA</w:t>
      </w:r>
      <w:r w:rsidR="00C45AB2">
        <w:rPr>
          <w:rFonts w:cstheme="minorHAnsi"/>
        </w:rPr>
        <w:t xml:space="preserve"> </w:t>
      </w:r>
      <w:r w:rsidR="00B170B0">
        <w:rPr>
          <w:rFonts w:cstheme="minorHAnsi"/>
        </w:rPr>
        <w:t>clearly suggest</w:t>
      </w:r>
      <w:r w:rsidR="00C45AB2">
        <w:rPr>
          <w:rFonts w:cstheme="minorHAnsi"/>
        </w:rPr>
        <w:t>s</w:t>
      </w:r>
      <w:r w:rsidR="00114BE8" w:rsidRPr="00114BE8">
        <w:rPr>
          <w:rFonts w:cstheme="minorHAnsi"/>
        </w:rPr>
        <w:t xml:space="preserve"> that this</w:t>
      </w:r>
      <w:r w:rsidR="00114BE8">
        <w:rPr>
          <w:rFonts w:cstheme="minorHAnsi"/>
        </w:rPr>
        <w:t xml:space="preserve"> protein</w:t>
      </w:r>
      <w:r w:rsidR="00114BE8" w:rsidRPr="00114BE8">
        <w:rPr>
          <w:rFonts w:cstheme="minorHAnsi"/>
        </w:rPr>
        <w:t xml:space="preserve"> form</w:t>
      </w:r>
      <w:r w:rsidR="00C45AB2">
        <w:rPr>
          <w:rFonts w:cstheme="minorHAnsi"/>
        </w:rPr>
        <w:t>s a</w:t>
      </w:r>
      <w:r w:rsidR="00114BE8" w:rsidRPr="00114BE8">
        <w:rPr>
          <w:rFonts w:cstheme="minorHAnsi"/>
        </w:rPr>
        <w:t xml:space="preserve"> </w:t>
      </w:r>
      <w:proofErr w:type="spellStart"/>
      <w:r w:rsidR="00114BE8" w:rsidRPr="00114BE8">
        <w:rPr>
          <w:rFonts w:cstheme="minorHAnsi"/>
        </w:rPr>
        <w:t>dimeric</w:t>
      </w:r>
      <w:proofErr w:type="spellEnd"/>
      <w:r w:rsidR="00114BE8" w:rsidRPr="00114BE8">
        <w:rPr>
          <w:rFonts w:cstheme="minorHAnsi"/>
        </w:rPr>
        <w:t xml:space="preserve"> species. </w:t>
      </w:r>
      <w:r w:rsidR="002012B9">
        <w:rPr>
          <w:rFonts w:cstheme="minorHAnsi"/>
        </w:rPr>
        <w:t>On the other hand,</w:t>
      </w:r>
      <w:r w:rsidR="000E214F">
        <w:rPr>
          <w:rFonts w:cstheme="minorHAnsi"/>
        </w:rPr>
        <w:t xml:space="preserve"> </w:t>
      </w:r>
      <w:r w:rsidR="00C45AB2">
        <w:rPr>
          <w:rFonts w:cstheme="minorHAnsi"/>
        </w:rPr>
        <w:t xml:space="preserve">there was </w:t>
      </w:r>
      <w:r w:rsidR="009C16D9">
        <w:t>n</w:t>
      </w:r>
      <w:r w:rsidR="009C16D9" w:rsidRPr="005921EA">
        <w:t>o</w:t>
      </w:r>
      <w:r w:rsidR="009C16D9">
        <w:t xml:space="preserve"> </w:t>
      </w:r>
      <w:r w:rsidR="009C16D9" w:rsidRPr="005921EA">
        <w:t>evidence</w:t>
      </w:r>
      <w:r w:rsidR="009C16D9">
        <w:t>s</w:t>
      </w:r>
      <w:r w:rsidR="009C16D9" w:rsidRPr="005921EA">
        <w:t xml:space="preserve"> </w:t>
      </w:r>
      <w:r w:rsidR="00C45AB2">
        <w:t>of a</w:t>
      </w:r>
      <w:r w:rsidR="009C16D9" w:rsidRPr="005921EA">
        <w:t xml:space="preserve"> high level of </w:t>
      </w:r>
      <w:r w:rsidR="009C16D9">
        <w:t>JHBP</w:t>
      </w:r>
      <w:r w:rsidR="009C16D9" w:rsidRPr="005921EA">
        <w:t xml:space="preserve"> aggregation </w:t>
      </w:r>
      <w:r w:rsidR="00FF0EA1">
        <w:rPr>
          <w:rFonts w:cstheme="minorHAnsi"/>
        </w:rPr>
        <w:t>(Fig</w:t>
      </w:r>
      <w:r w:rsidR="007670B7">
        <w:rPr>
          <w:rFonts w:cstheme="minorHAnsi"/>
        </w:rPr>
        <w:t>ure</w:t>
      </w:r>
      <w:r w:rsidR="00FF0EA1">
        <w:rPr>
          <w:rFonts w:cstheme="minorHAnsi"/>
        </w:rPr>
        <w:t xml:space="preserve"> </w:t>
      </w:r>
      <w:r w:rsidR="004B3DD2">
        <w:rPr>
          <w:rFonts w:cstheme="minorHAnsi"/>
        </w:rPr>
        <w:t>3</w:t>
      </w:r>
      <w:r w:rsidR="00FF0EA1">
        <w:rPr>
          <w:rFonts w:cstheme="minorHAnsi"/>
        </w:rPr>
        <w:t>)</w:t>
      </w:r>
      <w:r w:rsidR="000E214F">
        <w:rPr>
          <w:rFonts w:cs="Calibri"/>
        </w:rPr>
        <w:t xml:space="preserve">. </w:t>
      </w:r>
      <w:r w:rsidR="00250A91" w:rsidRPr="00250A91">
        <w:rPr>
          <w:rFonts w:cs="Calibri"/>
        </w:rPr>
        <w:t>Taken together</w:t>
      </w:r>
      <w:r w:rsidR="00250A91">
        <w:rPr>
          <w:rFonts w:cs="Calibri"/>
        </w:rPr>
        <w:t>, t</w:t>
      </w:r>
      <w:r w:rsidR="008F74EB" w:rsidRPr="008F74EB">
        <w:rPr>
          <w:rFonts w:cs="Calibri"/>
        </w:rPr>
        <w:t xml:space="preserve">he results of electrophoresis </w:t>
      </w:r>
      <w:r w:rsidR="00DA6A64">
        <w:rPr>
          <w:rFonts w:cs="Calibri"/>
        </w:rPr>
        <w:t>and</w:t>
      </w:r>
      <w:r w:rsidR="00C45AB2">
        <w:rPr>
          <w:rFonts w:cs="Calibri"/>
        </w:rPr>
        <w:t xml:space="preserve"> the</w:t>
      </w:r>
      <w:r w:rsidR="00DA6A64">
        <w:rPr>
          <w:rFonts w:cs="Calibri"/>
        </w:rPr>
        <w:t xml:space="preserve"> </w:t>
      </w:r>
      <w:proofErr w:type="spellStart"/>
      <w:r w:rsidR="00DA6A64">
        <w:rPr>
          <w:rFonts w:cs="Calibri"/>
        </w:rPr>
        <w:t>i</w:t>
      </w:r>
      <w:r w:rsidR="00DA6A64" w:rsidRPr="006D53A4">
        <w:rPr>
          <w:rFonts w:cstheme="minorHAnsi"/>
        </w:rPr>
        <w:t>mmuno</w:t>
      </w:r>
      <w:r w:rsidR="00DA6A64">
        <w:rPr>
          <w:rFonts w:cstheme="minorHAnsi"/>
        </w:rPr>
        <w:t>blot</w:t>
      </w:r>
      <w:proofErr w:type="spellEnd"/>
      <w:r w:rsidR="00DA6A64">
        <w:rPr>
          <w:rFonts w:cstheme="minorHAnsi"/>
        </w:rPr>
        <w:t xml:space="preserve"> </w:t>
      </w:r>
      <w:r w:rsidR="000B577A">
        <w:rPr>
          <w:rFonts w:cstheme="minorHAnsi"/>
        </w:rPr>
        <w:t xml:space="preserve">analysis suggest </w:t>
      </w:r>
      <w:r w:rsidR="000B577A" w:rsidRPr="000B577A">
        <w:rPr>
          <w:rFonts w:cs="Calibri"/>
        </w:rPr>
        <w:t>that</w:t>
      </w:r>
      <w:r w:rsidR="00DC6D81">
        <w:rPr>
          <w:rFonts w:cs="Calibri"/>
        </w:rPr>
        <w:t xml:space="preserve"> the</w:t>
      </w:r>
      <w:r w:rsidR="000B577A" w:rsidRPr="000B577A">
        <w:rPr>
          <w:rFonts w:cs="Calibri"/>
        </w:rPr>
        <w:t xml:space="preserve"> </w:t>
      </w:r>
      <w:proofErr w:type="spellStart"/>
      <w:r w:rsidR="000B577A" w:rsidRPr="000B577A">
        <w:rPr>
          <w:rFonts w:cs="Calibri"/>
        </w:rPr>
        <w:t>int</w:t>
      </w:r>
      <w:r w:rsidR="006B66EF">
        <w:rPr>
          <w:rFonts w:cs="Calibri"/>
        </w:rPr>
        <w:t>ra</w:t>
      </w:r>
      <w:r w:rsidR="000B577A" w:rsidRPr="000B577A">
        <w:rPr>
          <w:rFonts w:cs="Calibri"/>
        </w:rPr>
        <w:t>molecularly</w:t>
      </w:r>
      <w:proofErr w:type="spellEnd"/>
      <w:r w:rsidR="000B577A" w:rsidRPr="000B577A">
        <w:rPr>
          <w:rFonts w:cs="Calibri"/>
        </w:rPr>
        <w:t xml:space="preserve"> cross-linked</w:t>
      </w:r>
      <w:r w:rsidR="000B577A">
        <w:rPr>
          <w:rFonts w:cs="Calibri"/>
        </w:rPr>
        <w:t xml:space="preserve"> JHBP molecules are</w:t>
      </w:r>
      <w:r w:rsidR="000B577A" w:rsidRPr="000B577A">
        <w:rPr>
          <w:rFonts w:cs="Calibri"/>
        </w:rPr>
        <w:t xml:space="preserve"> the product</w:t>
      </w:r>
      <w:r w:rsidR="000B577A">
        <w:rPr>
          <w:rFonts w:cs="Calibri"/>
        </w:rPr>
        <w:t xml:space="preserve"> of </w:t>
      </w:r>
      <w:r w:rsidR="007818C2">
        <w:rPr>
          <w:rFonts w:cs="Calibri"/>
        </w:rPr>
        <w:t>the</w:t>
      </w:r>
      <w:r w:rsidR="000B577A" w:rsidRPr="000B577A">
        <w:rPr>
          <w:rFonts w:cs="Calibri"/>
        </w:rPr>
        <w:t xml:space="preserve"> reaction</w:t>
      </w:r>
      <w:r w:rsidR="007818C2">
        <w:rPr>
          <w:rFonts w:cs="Calibri"/>
        </w:rPr>
        <w:t xml:space="preserve"> of </w:t>
      </w:r>
      <w:r w:rsidR="00460622">
        <w:rPr>
          <w:rFonts w:cs="Calibri"/>
        </w:rPr>
        <w:t xml:space="preserve">the coupling of </w:t>
      </w:r>
      <w:proofErr w:type="spellStart"/>
      <w:r w:rsidR="007818C2">
        <w:rPr>
          <w:rFonts w:cs="Calibri"/>
        </w:rPr>
        <w:t>tyrosyl</w:t>
      </w:r>
      <w:proofErr w:type="spellEnd"/>
      <w:r w:rsidR="007818C2">
        <w:rPr>
          <w:rFonts w:cs="Calibri"/>
        </w:rPr>
        <w:t xml:space="preserve"> residues</w:t>
      </w:r>
      <w:r w:rsidR="000B577A">
        <w:rPr>
          <w:rFonts w:cs="Calibri"/>
        </w:rPr>
        <w:t>.</w:t>
      </w:r>
    </w:p>
    <w:p w:rsidR="00232EB4" w:rsidRDefault="00D9552D" w:rsidP="005A19A0">
      <w:pPr>
        <w:spacing w:after="0" w:line="480" w:lineRule="auto"/>
        <w:jc w:val="both"/>
        <w:rPr>
          <w:rStyle w:val="mediumtext"/>
        </w:rPr>
      </w:pPr>
      <w:r>
        <w:rPr>
          <w:rFonts w:cs="Calibri"/>
        </w:rPr>
        <w:tab/>
      </w:r>
      <w:r w:rsidR="007372C7" w:rsidRPr="00F55DB0">
        <w:t xml:space="preserve">It </w:t>
      </w:r>
      <w:r w:rsidR="00C45AB2">
        <w:t>is noteworthy</w:t>
      </w:r>
      <w:r w:rsidR="002012B9">
        <w:t>,</w:t>
      </w:r>
      <w:r w:rsidR="007372C7" w:rsidRPr="00F55DB0">
        <w:t xml:space="preserve"> that the amount of JHBP loaded into </w:t>
      </w:r>
      <w:r w:rsidR="002012B9">
        <w:t>the w</w:t>
      </w:r>
      <w:r w:rsidR="007372C7" w:rsidRPr="00F55DB0">
        <w:t>e</w:t>
      </w:r>
      <w:r w:rsidR="002012B9">
        <w:t>ll</w:t>
      </w:r>
      <w:r w:rsidR="007372C7" w:rsidRPr="00F55DB0">
        <w:t xml:space="preserve"> </w:t>
      </w:r>
      <w:r w:rsidR="00EF7BAE">
        <w:t>(</w:t>
      </w:r>
      <w:r w:rsidR="007372C7" w:rsidRPr="00F55DB0">
        <w:t>Fig</w:t>
      </w:r>
      <w:r w:rsidR="007670B7">
        <w:t>ure</w:t>
      </w:r>
      <w:r w:rsidR="00DA7E2B" w:rsidRPr="00F55DB0">
        <w:t xml:space="preserve"> </w:t>
      </w:r>
      <w:r w:rsidR="007A342A">
        <w:t>3</w:t>
      </w:r>
      <w:r w:rsidR="00EF7BAE">
        <w:t>)</w:t>
      </w:r>
      <w:r w:rsidR="007372C7" w:rsidRPr="00F55DB0">
        <w:t xml:space="preserve"> </w:t>
      </w:r>
      <w:r w:rsidR="00C45AB2">
        <w:t>was</w:t>
      </w:r>
      <w:r w:rsidR="007372C7" w:rsidRPr="00F55DB0">
        <w:t xml:space="preserve"> </w:t>
      </w:r>
      <w:r w:rsidR="00C45AB2" w:rsidRPr="00426B15">
        <w:t>two</w:t>
      </w:r>
      <w:r w:rsidR="007372C7" w:rsidRPr="00426B15">
        <w:t>-fold</w:t>
      </w:r>
      <w:r w:rsidR="007372C7" w:rsidRPr="00F55DB0">
        <w:t xml:space="preserve"> greater</w:t>
      </w:r>
      <w:r w:rsidR="007372C7" w:rsidRPr="007372C7">
        <w:t xml:space="preserve"> than the </w:t>
      </w:r>
      <w:r w:rsidR="00C45AB2">
        <w:t xml:space="preserve">amount of </w:t>
      </w:r>
      <w:proofErr w:type="spellStart"/>
      <w:r w:rsidR="007372C7" w:rsidRPr="007372C7">
        <w:t>dityrosine</w:t>
      </w:r>
      <w:proofErr w:type="spellEnd"/>
      <w:r w:rsidR="007372C7" w:rsidRPr="007372C7">
        <w:t xml:space="preserve">-conjugated BSA </w:t>
      </w:r>
      <w:r w:rsidR="00C45AB2">
        <w:t xml:space="preserve">loaded </w:t>
      </w:r>
      <w:r w:rsidR="007372C7" w:rsidRPr="007372C7">
        <w:t>(</w:t>
      </w:r>
      <w:r w:rsidR="007372C7">
        <w:t>10</w:t>
      </w:r>
      <w:r w:rsidR="007372C7" w:rsidRPr="007372C7">
        <w:t xml:space="preserve"> and 5</w:t>
      </w:r>
      <w:r w:rsidR="00CC6040">
        <w:t> </w:t>
      </w:r>
      <w:r w:rsidR="007372C7">
        <w:rPr>
          <w:rFonts w:cstheme="minorHAnsi"/>
        </w:rPr>
        <w:t>µ</w:t>
      </w:r>
      <w:r w:rsidR="007372C7" w:rsidRPr="007372C7">
        <w:t xml:space="preserve">g, respectively). </w:t>
      </w:r>
      <w:r w:rsidR="002012B9">
        <w:t>Thus,</w:t>
      </w:r>
      <w:r w:rsidR="009C53AB" w:rsidRPr="009C53AB">
        <w:rPr>
          <w:rStyle w:val="mediumtext"/>
        </w:rPr>
        <w:t xml:space="preserve"> the amount of spontaneously </w:t>
      </w:r>
      <w:r w:rsidR="009C53AB">
        <w:rPr>
          <w:rStyle w:val="mediumtext"/>
        </w:rPr>
        <w:t xml:space="preserve">formed </w:t>
      </w:r>
      <w:r w:rsidR="009C53AB" w:rsidRPr="009C53AB">
        <w:rPr>
          <w:rStyle w:val="mediumtext"/>
        </w:rPr>
        <w:t xml:space="preserve">DT </w:t>
      </w:r>
      <w:r w:rsidR="009C53AB">
        <w:rPr>
          <w:rStyle w:val="mediumtext"/>
        </w:rPr>
        <w:t>in</w:t>
      </w:r>
      <w:r w:rsidR="009C53AB" w:rsidRPr="009C53AB">
        <w:rPr>
          <w:rStyle w:val="mediumtext"/>
        </w:rPr>
        <w:t xml:space="preserve"> </w:t>
      </w:r>
      <w:r w:rsidR="00C45AB2">
        <w:rPr>
          <w:rStyle w:val="mediumtext"/>
        </w:rPr>
        <w:t xml:space="preserve">the </w:t>
      </w:r>
      <w:r w:rsidR="009C53AB" w:rsidRPr="009C53AB">
        <w:rPr>
          <w:rStyle w:val="mediumtext"/>
        </w:rPr>
        <w:t xml:space="preserve">JHBP </w:t>
      </w:r>
      <w:r w:rsidR="009C53AB">
        <w:rPr>
          <w:rStyle w:val="mediumtext"/>
        </w:rPr>
        <w:t>molecules is at a</w:t>
      </w:r>
      <w:r w:rsidR="00CC6040">
        <w:rPr>
          <w:rStyle w:val="mediumtext"/>
        </w:rPr>
        <w:t> </w:t>
      </w:r>
      <w:r w:rsidR="009C53AB" w:rsidRPr="009C53AB">
        <w:rPr>
          <w:rStyle w:val="shorttext"/>
        </w:rPr>
        <w:t>significantly lower level</w:t>
      </w:r>
      <w:r w:rsidR="009C53AB" w:rsidRPr="009C53AB">
        <w:rPr>
          <w:rStyle w:val="mediumtext"/>
        </w:rPr>
        <w:t xml:space="preserve"> compared</w:t>
      </w:r>
      <w:r w:rsidR="009C53AB">
        <w:rPr>
          <w:rStyle w:val="mediumtext"/>
        </w:rPr>
        <w:t xml:space="preserve"> to</w:t>
      </w:r>
      <w:r w:rsidR="00301523" w:rsidRPr="00301523">
        <w:rPr>
          <w:rStyle w:val="mediumtext"/>
        </w:rPr>
        <w:t xml:space="preserve"> </w:t>
      </w:r>
      <w:r w:rsidR="00301523" w:rsidRPr="009C53AB">
        <w:rPr>
          <w:rStyle w:val="mediumtext"/>
        </w:rPr>
        <w:t>the amount</w:t>
      </w:r>
      <w:r w:rsidR="00301523">
        <w:rPr>
          <w:rStyle w:val="mediumtext"/>
        </w:rPr>
        <w:t xml:space="preserve"> of i</w:t>
      </w:r>
      <w:r w:rsidR="00CC6040">
        <w:rPr>
          <w:rStyle w:val="mediumtext"/>
        </w:rPr>
        <w:t xml:space="preserve">nduced DT within </w:t>
      </w:r>
      <w:r w:rsidR="00C45AB2">
        <w:rPr>
          <w:rStyle w:val="mediumtext"/>
        </w:rPr>
        <w:t xml:space="preserve">the </w:t>
      </w:r>
      <w:r w:rsidR="00CC6040">
        <w:rPr>
          <w:rStyle w:val="mediumtext"/>
        </w:rPr>
        <w:t>BSA molecules.</w:t>
      </w:r>
    </w:p>
    <w:p w:rsidR="008474C1" w:rsidRDefault="008474C1" w:rsidP="005A19A0">
      <w:pPr>
        <w:spacing w:after="0" w:line="480" w:lineRule="auto"/>
        <w:jc w:val="both"/>
      </w:pPr>
    </w:p>
    <w:p w:rsidR="004201F2" w:rsidRPr="00026DEC" w:rsidRDefault="00167733" w:rsidP="00E46CCD">
      <w:pPr>
        <w:spacing w:after="0" w:line="480" w:lineRule="auto"/>
        <w:jc w:val="both"/>
        <w:rPr>
          <w:i/>
        </w:rPr>
      </w:pPr>
      <w:r w:rsidRPr="009F5F56">
        <w:rPr>
          <w:i/>
        </w:rPr>
        <w:t>3.</w:t>
      </w:r>
      <w:r w:rsidR="009164C2">
        <w:rPr>
          <w:i/>
        </w:rPr>
        <w:t>5</w:t>
      </w:r>
      <w:r w:rsidRPr="009F5F56">
        <w:rPr>
          <w:i/>
        </w:rPr>
        <w:t xml:space="preserve">. </w:t>
      </w:r>
      <w:r w:rsidR="009F5F56" w:rsidRPr="009F5F56">
        <w:rPr>
          <w:i/>
        </w:rPr>
        <w:t>Structural characterization of oxidized JHBP</w:t>
      </w:r>
    </w:p>
    <w:p w:rsidR="00FD3CFD" w:rsidRPr="007B74D4" w:rsidRDefault="00525948" w:rsidP="00FD3CFD">
      <w:pPr>
        <w:spacing w:after="0" w:line="480" w:lineRule="auto"/>
        <w:jc w:val="both"/>
        <w:rPr>
          <w:b/>
        </w:rPr>
      </w:pPr>
      <w:r>
        <w:tab/>
      </w:r>
      <w:r w:rsidR="005B47CF" w:rsidRPr="005B47CF">
        <w:t xml:space="preserve">In order to investigate whether </w:t>
      </w:r>
      <w:r w:rsidR="00F16857">
        <w:t xml:space="preserve">the </w:t>
      </w:r>
      <w:r w:rsidR="00085091">
        <w:t>oxidation of JHBP molecules</w:t>
      </w:r>
      <w:r w:rsidR="005B47CF" w:rsidRPr="005B47CF">
        <w:t xml:space="preserve"> brings about</w:t>
      </w:r>
      <w:r w:rsidR="005B47CF">
        <w:t xml:space="preserve"> </w:t>
      </w:r>
      <w:r w:rsidR="005B47CF" w:rsidRPr="005B47CF">
        <w:t xml:space="preserve">any alterations in </w:t>
      </w:r>
      <w:r w:rsidR="00085091">
        <w:t>protein</w:t>
      </w:r>
      <w:r w:rsidR="005B47CF">
        <w:t xml:space="preserve"> conformation</w:t>
      </w:r>
      <w:r w:rsidR="005B47CF" w:rsidRPr="005B47CF">
        <w:t>, CD spectra</w:t>
      </w:r>
      <w:r w:rsidR="005B47CF">
        <w:t xml:space="preserve"> </w:t>
      </w:r>
      <w:r w:rsidR="005B47CF" w:rsidRPr="005B47CF">
        <w:t>in</w:t>
      </w:r>
      <w:r w:rsidR="007E3AA7">
        <w:t xml:space="preserve"> the far-</w:t>
      </w:r>
      <w:r w:rsidR="005B47CF" w:rsidRPr="005B47CF">
        <w:t>UV region (19</w:t>
      </w:r>
      <w:r w:rsidR="005B47CF">
        <w:t>5</w:t>
      </w:r>
      <w:r w:rsidR="00844569">
        <w:t>-</w:t>
      </w:r>
      <w:r w:rsidR="005B47CF" w:rsidRPr="005B47CF">
        <w:t>2</w:t>
      </w:r>
      <w:r w:rsidR="005B47CF">
        <w:t>6</w:t>
      </w:r>
      <w:r w:rsidR="005B47CF" w:rsidRPr="005B47CF">
        <w:t>0</w:t>
      </w:r>
      <w:r w:rsidR="00CC6040">
        <w:t> </w:t>
      </w:r>
      <w:r w:rsidR="005B47CF" w:rsidRPr="005B47CF">
        <w:t>nm)</w:t>
      </w:r>
      <w:r w:rsidR="005B47CF">
        <w:t xml:space="preserve"> </w:t>
      </w:r>
      <w:r w:rsidR="005B47CF" w:rsidRPr="005B47CF">
        <w:t>were carried out.</w:t>
      </w:r>
      <w:r w:rsidR="005B47CF">
        <w:t xml:space="preserve"> </w:t>
      </w:r>
      <w:r w:rsidR="00864309">
        <w:t>Spectra were recorded</w:t>
      </w:r>
      <w:r w:rsidR="005B47CF" w:rsidRPr="005B47CF">
        <w:t xml:space="preserve"> on </w:t>
      </w:r>
      <w:r w:rsidR="00864309">
        <w:t>native JHBP samples</w:t>
      </w:r>
      <w:r w:rsidR="00460622">
        <w:t>,</w:t>
      </w:r>
      <w:r w:rsidR="00864309">
        <w:t xml:space="preserve"> as well as on </w:t>
      </w:r>
      <w:proofErr w:type="spellStart"/>
      <w:r w:rsidR="00C57AF6">
        <w:t>photooxidized</w:t>
      </w:r>
      <w:proofErr w:type="spellEnd"/>
      <w:r w:rsidR="00C57AF6">
        <w:t xml:space="preserve"> </w:t>
      </w:r>
      <w:r w:rsidR="00864309">
        <w:t>protein</w:t>
      </w:r>
      <w:r w:rsidR="00681514">
        <w:t xml:space="preserve"> </w:t>
      </w:r>
      <w:r w:rsidR="00681514" w:rsidRPr="00681514">
        <w:t xml:space="preserve">under </w:t>
      </w:r>
      <w:r w:rsidR="00886380">
        <w:t>identical</w:t>
      </w:r>
      <w:r w:rsidR="00681514" w:rsidRPr="00681514">
        <w:t xml:space="preserve"> conditions in terms of</w:t>
      </w:r>
      <w:r w:rsidR="00681514">
        <w:t xml:space="preserve"> </w:t>
      </w:r>
      <w:r w:rsidR="00681514" w:rsidRPr="00681514">
        <w:t>buffer, pH and temperature</w:t>
      </w:r>
      <w:r w:rsidR="00967893" w:rsidRPr="00545667">
        <w:t>.</w:t>
      </w:r>
      <w:r w:rsidR="00967893" w:rsidRPr="00967893">
        <w:t xml:space="preserve"> </w:t>
      </w:r>
      <w:r w:rsidR="00202822" w:rsidRPr="00202822">
        <w:t xml:space="preserve">The far-UV CD spectrum of </w:t>
      </w:r>
      <w:r w:rsidR="00F16857">
        <w:t xml:space="preserve">the </w:t>
      </w:r>
      <w:r w:rsidR="00202822">
        <w:t>native protein</w:t>
      </w:r>
      <w:r w:rsidR="00202822" w:rsidRPr="00202822">
        <w:t xml:space="preserve"> reveal</w:t>
      </w:r>
      <w:r w:rsidR="00F16857">
        <w:t>ed</w:t>
      </w:r>
      <w:r w:rsidR="00202822" w:rsidRPr="00202822">
        <w:t xml:space="preserve"> a large positive </w:t>
      </w:r>
      <w:r w:rsidR="00202822">
        <w:t>maximum</w:t>
      </w:r>
      <w:r w:rsidR="00202822" w:rsidRPr="00202822">
        <w:t xml:space="preserve"> below 200</w:t>
      </w:r>
      <w:r w:rsidR="00202822">
        <w:t> </w:t>
      </w:r>
      <w:r w:rsidR="00202822" w:rsidRPr="00202822">
        <w:t>nm an</w:t>
      </w:r>
      <w:r w:rsidR="00202822">
        <w:t xml:space="preserve">d </w:t>
      </w:r>
      <w:r w:rsidR="00F16857">
        <w:t xml:space="preserve">a </w:t>
      </w:r>
      <w:r w:rsidR="00202822">
        <w:t>small local minima at 208</w:t>
      </w:r>
      <w:r w:rsidR="00267EA9">
        <w:t> </w:t>
      </w:r>
      <w:r w:rsidR="00202822">
        <w:t>nm and 221 </w:t>
      </w:r>
      <w:r w:rsidR="00202822" w:rsidRPr="00202822">
        <w:t xml:space="preserve">nm indicative of </w:t>
      </w:r>
      <w:r w:rsidR="00202822">
        <w:t>the α-helical character</w:t>
      </w:r>
      <w:r w:rsidR="00A54DED">
        <w:t xml:space="preserve"> (</w:t>
      </w:r>
      <w:r w:rsidR="00A54DED" w:rsidRPr="00545667">
        <w:t>Fig</w:t>
      </w:r>
      <w:r w:rsidR="00A54DED">
        <w:t>ure</w:t>
      </w:r>
      <w:r w:rsidR="00A54DED" w:rsidRPr="00545667">
        <w:t xml:space="preserve"> </w:t>
      </w:r>
      <w:r w:rsidR="00A54DED">
        <w:t>4)</w:t>
      </w:r>
      <w:r w:rsidR="00202822" w:rsidRPr="00202822">
        <w:t xml:space="preserve">. </w:t>
      </w:r>
      <w:r w:rsidR="00FD52DD">
        <w:t>However, t</w:t>
      </w:r>
      <w:r w:rsidR="00FD52DD" w:rsidRPr="007F792A">
        <w:t xml:space="preserve">he magnitude of </w:t>
      </w:r>
      <w:r w:rsidR="00F16857">
        <w:t xml:space="preserve">the </w:t>
      </w:r>
      <w:proofErr w:type="spellStart"/>
      <w:r w:rsidR="00FD52DD" w:rsidRPr="007F792A">
        <w:t>helicity</w:t>
      </w:r>
      <w:proofErr w:type="spellEnd"/>
      <w:r w:rsidR="00FD52DD" w:rsidRPr="007F792A">
        <w:t xml:space="preserve"> was </w:t>
      </w:r>
      <w:r w:rsidR="00F16857" w:rsidRPr="007F792A">
        <w:t>estimated</w:t>
      </w:r>
      <w:r w:rsidR="00F16857" w:rsidRPr="00203FE3">
        <w:t xml:space="preserve"> </w:t>
      </w:r>
      <w:r w:rsidR="00F16857">
        <w:t xml:space="preserve">to be in the </w:t>
      </w:r>
      <w:r w:rsidR="00FD52DD" w:rsidRPr="00203FE3">
        <w:t>rang</w:t>
      </w:r>
      <w:r w:rsidR="00F16857">
        <w:t>e</w:t>
      </w:r>
      <w:r w:rsidR="00FD52DD" w:rsidRPr="00203FE3">
        <w:t xml:space="preserve"> </w:t>
      </w:r>
      <w:r w:rsidR="00F16857">
        <w:t xml:space="preserve">of </w:t>
      </w:r>
      <w:r w:rsidR="00FD52DD">
        <w:t>only</w:t>
      </w:r>
      <w:r w:rsidR="00FD52DD" w:rsidRPr="00203FE3">
        <w:t xml:space="preserve"> </w:t>
      </w:r>
      <w:r w:rsidR="00FD52DD">
        <w:t>15</w:t>
      </w:r>
      <w:r w:rsidR="00F42CB4">
        <w:t>%</w:t>
      </w:r>
      <w:r w:rsidR="00FD52DD">
        <w:t xml:space="preserve"> to 19</w:t>
      </w:r>
      <w:r w:rsidR="00FD52DD" w:rsidRPr="00203FE3">
        <w:t>%</w:t>
      </w:r>
      <w:r w:rsidR="00FD52DD">
        <w:t xml:space="preserve">, depending on </w:t>
      </w:r>
      <w:r w:rsidR="00F16857">
        <w:t>the algorithm used for</w:t>
      </w:r>
      <w:r w:rsidR="00FD52DD">
        <w:t xml:space="preserve"> calculation (Table 1). </w:t>
      </w:r>
      <w:r w:rsidR="00F16857">
        <w:t>The o</w:t>
      </w:r>
      <w:r w:rsidR="00FD52DD">
        <w:t>xidation</w:t>
      </w:r>
      <w:r w:rsidR="00202822" w:rsidRPr="00202822">
        <w:t xml:space="preserve"> of </w:t>
      </w:r>
      <w:r w:rsidR="00FD52DD">
        <w:t>JHBP</w:t>
      </w:r>
      <w:r w:rsidR="00202822" w:rsidRPr="00202822">
        <w:t xml:space="preserve"> </w:t>
      </w:r>
      <w:r w:rsidR="00FD52DD">
        <w:t>leads to</w:t>
      </w:r>
      <w:r w:rsidR="00202822" w:rsidRPr="00202822">
        <w:t xml:space="preserve"> a</w:t>
      </w:r>
      <w:r w:rsidR="00FD52DD">
        <w:t>n</w:t>
      </w:r>
      <w:r w:rsidR="00202822" w:rsidRPr="00202822">
        <w:t xml:space="preserve"> </w:t>
      </w:r>
      <w:r w:rsidR="00FD52DD">
        <w:t>increase</w:t>
      </w:r>
      <w:r w:rsidR="00202822" w:rsidRPr="00202822">
        <w:t xml:space="preserve"> in </w:t>
      </w:r>
      <w:r w:rsidR="00FD52DD">
        <w:t xml:space="preserve">the </w:t>
      </w:r>
      <w:r w:rsidR="00202822" w:rsidRPr="00202822">
        <w:t xml:space="preserve">molar </w:t>
      </w:r>
      <w:proofErr w:type="spellStart"/>
      <w:r w:rsidR="00202822" w:rsidRPr="00202822">
        <w:t>ellipticity</w:t>
      </w:r>
      <w:proofErr w:type="spellEnd"/>
      <w:r w:rsidR="00202822" w:rsidRPr="00202822">
        <w:t xml:space="preserve"> </w:t>
      </w:r>
      <w:r w:rsidR="00FD52DD">
        <w:t xml:space="preserve">of the sample </w:t>
      </w:r>
      <w:r w:rsidR="00202822" w:rsidRPr="00202822">
        <w:t xml:space="preserve">below 200 nm and a </w:t>
      </w:r>
      <w:r w:rsidR="00FD52DD">
        <w:t xml:space="preserve">decrease in the </w:t>
      </w:r>
      <w:r w:rsidR="00FD52DD" w:rsidRPr="00EB24CD">
        <w:t xml:space="preserve">molar </w:t>
      </w:r>
      <w:proofErr w:type="spellStart"/>
      <w:r w:rsidR="00FD52DD" w:rsidRPr="00EB24CD">
        <w:t>ellipticity</w:t>
      </w:r>
      <w:proofErr w:type="spellEnd"/>
      <w:r w:rsidR="00FD52DD" w:rsidRPr="00EB24CD">
        <w:t xml:space="preserve"> over the wavelength range</w:t>
      </w:r>
      <w:r w:rsidR="00FD52DD">
        <w:t xml:space="preserve"> 205-</w:t>
      </w:r>
      <w:r w:rsidR="00202822" w:rsidRPr="00202822">
        <w:t>23</w:t>
      </w:r>
      <w:r w:rsidR="00FD52DD">
        <w:t>5</w:t>
      </w:r>
      <w:r w:rsidR="008E0249">
        <w:t> </w:t>
      </w:r>
      <w:r w:rsidR="00202822" w:rsidRPr="00202822">
        <w:t>nm</w:t>
      </w:r>
      <w:r w:rsidR="00FD52DD">
        <w:t xml:space="preserve">. </w:t>
      </w:r>
      <w:r w:rsidR="00A54DED" w:rsidRPr="00030E31">
        <w:t>The</w:t>
      </w:r>
      <w:r w:rsidR="00A54DED">
        <w:t xml:space="preserve"> </w:t>
      </w:r>
      <w:r w:rsidR="00A54DED" w:rsidRPr="00030E31">
        <w:t xml:space="preserve">CD spectrum after </w:t>
      </w:r>
      <w:r w:rsidR="00A54DED">
        <w:t xml:space="preserve">photosensitization </w:t>
      </w:r>
      <w:r w:rsidR="00A54DED" w:rsidRPr="00030E31">
        <w:t xml:space="preserve">revealed </w:t>
      </w:r>
      <w:r w:rsidR="00266CA7">
        <w:t>a</w:t>
      </w:r>
      <w:r w:rsidR="00A54DED" w:rsidRPr="00030E31">
        <w:t xml:space="preserve"> </w:t>
      </w:r>
      <w:r w:rsidR="00A54DED">
        <w:t xml:space="preserve">deeper </w:t>
      </w:r>
      <w:r w:rsidR="00A54DED" w:rsidRPr="00030E31">
        <w:t>minim</w:t>
      </w:r>
      <w:r w:rsidR="00A54DED">
        <w:t xml:space="preserve">um </w:t>
      </w:r>
      <w:r w:rsidR="00A54DED" w:rsidRPr="00030E31">
        <w:t>at</w:t>
      </w:r>
      <w:r w:rsidR="00A54DED">
        <w:t xml:space="preserve"> </w:t>
      </w:r>
      <w:r w:rsidR="00A54DED" w:rsidRPr="00030E31">
        <w:t>around 2</w:t>
      </w:r>
      <w:r w:rsidR="00A54DED">
        <w:t>21 </w:t>
      </w:r>
      <w:r w:rsidR="00A54DED" w:rsidRPr="00030E31">
        <w:t xml:space="preserve">nm and </w:t>
      </w:r>
      <w:r w:rsidR="00266CA7">
        <w:t>a</w:t>
      </w:r>
      <w:r w:rsidR="00A54DED" w:rsidRPr="00030E31">
        <w:t xml:space="preserve"> shoulder at 2</w:t>
      </w:r>
      <w:r w:rsidR="00A54DED">
        <w:t>08 </w:t>
      </w:r>
      <w:r w:rsidR="00A54DED" w:rsidRPr="00030E31">
        <w:t>nm</w:t>
      </w:r>
      <w:r w:rsidR="00A54DED">
        <w:t xml:space="preserve">. </w:t>
      </w:r>
      <w:r w:rsidR="00266CA7">
        <w:t>This</w:t>
      </w:r>
      <w:r w:rsidR="00FD52DD">
        <w:t xml:space="preserve"> </w:t>
      </w:r>
      <w:r w:rsidR="00FD52DD">
        <w:lastRenderedPageBreak/>
        <w:t>indicates that riboflavin-mediated oxidation</w:t>
      </w:r>
      <w:r w:rsidR="00202822" w:rsidRPr="00202822">
        <w:t xml:space="preserve"> </w:t>
      </w:r>
      <w:r w:rsidR="00E77D31">
        <w:t>might</w:t>
      </w:r>
      <w:r w:rsidR="00FD52DD">
        <w:t xml:space="preserve"> </w:t>
      </w:r>
      <w:r w:rsidR="00A54DED">
        <w:t>result in</w:t>
      </w:r>
      <w:r w:rsidR="00202822" w:rsidRPr="00202822">
        <w:t xml:space="preserve"> </w:t>
      </w:r>
      <w:r w:rsidR="00266CA7">
        <w:t>an</w:t>
      </w:r>
      <w:r w:rsidR="00EB24CD" w:rsidRPr="00EB24CD">
        <w:t xml:space="preserve"> increase in the amount of protein </w:t>
      </w:r>
      <w:r w:rsidR="00A54DED">
        <w:t>α-helices</w:t>
      </w:r>
      <w:r w:rsidR="00576E74" w:rsidRPr="007D149A">
        <w:t>.</w:t>
      </w:r>
      <w:r w:rsidR="00A54DED" w:rsidRPr="007D149A">
        <w:t xml:space="preserve"> </w:t>
      </w:r>
      <w:r w:rsidR="00C33552" w:rsidRPr="007D149A">
        <w:t>The three algorithms</w:t>
      </w:r>
      <w:r w:rsidR="00284EE7" w:rsidRPr="007D149A">
        <w:t xml:space="preserve"> </w:t>
      </w:r>
      <w:r w:rsidR="00576E74" w:rsidRPr="007D149A">
        <w:t>predict</w:t>
      </w:r>
      <w:r w:rsidR="00C33552" w:rsidRPr="007D149A">
        <w:t>ed</w:t>
      </w:r>
      <w:r w:rsidR="00576E74" w:rsidRPr="007D149A">
        <w:t xml:space="preserve"> </w:t>
      </w:r>
      <w:r w:rsidR="00F85C49" w:rsidRPr="007D149A">
        <w:t>an increase from</w:t>
      </w:r>
      <w:r w:rsidR="00C33552" w:rsidRPr="007D149A">
        <w:t xml:space="preserve"> </w:t>
      </w:r>
      <w:r w:rsidR="00576E74" w:rsidRPr="007D149A">
        <w:t>9</w:t>
      </w:r>
      <w:r w:rsidR="00F85C49" w:rsidRPr="007D149A">
        <w:t xml:space="preserve">% to </w:t>
      </w:r>
      <w:r w:rsidR="00576E74" w:rsidRPr="007D149A">
        <w:t xml:space="preserve">20% </w:t>
      </w:r>
      <w:r w:rsidR="007D149A" w:rsidRPr="007D149A">
        <w:t xml:space="preserve">in the </w:t>
      </w:r>
      <w:r w:rsidR="00576E74" w:rsidRPr="007D149A">
        <w:t>α-helic</w:t>
      </w:r>
      <w:r w:rsidR="007D149A" w:rsidRPr="007D149A">
        <w:t>es</w:t>
      </w:r>
      <w:r w:rsidR="00576E74" w:rsidRPr="007D149A">
        <w:t xml:space="preserve"> </w:t>
      </w:r>
      <w:r w:rsidR="008E0249" w:rsidRPr="007D149A">
        <w:t xml:space="preserve">compared to the native protein </w:t>
      </w:r>
      <w:r w:rsidR="007B74D4" w:rsidRPr="007D149A">
        <w:t>(Table 1</w:t>
      </w:r>
      <w:r w:rsidR="00D4478D" w:rsidRPr="007D149A">
        <w:t>)</w:t>
      </w:r>
      <w:r w:rsidR="00B0467B" w:rsidRPr="007D149A">
        <w:t>.</w:t>
      </w:r>
    </w:p>
    <w:p w:rsidR="003B5F34" w:rsidRPr="003B5F34" w:rsidRDefault="003B5F34" w:rsidP="00E46CCD">
      <w:pPr>
        <w:spacing w:after="0" w:line="480" w:lineRule="auto"/>
        <w:jc w:val="both"/>
      </w:pPr>
    </w:p>
    <w:p w:rsidR="00F50DD4" w:rsidRPr="00026DEC" w:rsidRDefault="00D27149" w:rsidP="00E46CCD">
      <w:pPr>
        <w:spacing w:after="0" w:line="480" w:lineRule="auto"/>
        <w:jc w:val="both"/>
        <w:rPr>
          <w:i/>
        </w:rPr>
      </w:pPr>
      <w:r w:rsidRPr="00E552B8">
        <w:rPr>
          <w:i/>
        </w:rPr>
        <w:t>3.</w:t>
      </w:r>
      <w:r w:rsidR="009164C2">
        <w:rPr>
          <w:i/>
        </w:rPr>
        <w:t>6</w:t>
      </w:r>
      <w:r w:rsidRPr="00E552B8">
        <w:rPr>
          <w:i/>
        </w:rPr>
        <w:t>. Mass spectrometry analysis</w:t>
      </w:r>
    </w:p>
    <w:p w:rsidR="001A0122" w:rsidRDefault="0008791D" w:rsidP="0070128E">
      <w:pPr>
        <w:spacing w:after="0" w:line="480" w:lineRule="auto"/>
        <w:jc w:val="both"/>
      </w:pPr>
      <w:r>
        <w:tab/>
      </w:r>
      <w:r w:rsidR="00617413">
        <w:t xml:space="preserve">We </w:t>
      </w:r>
      <w:r w:rsidR="00141C1C">
        <w:t xml:space="preserve">attempted to </w:t>
      </w:r>
      <w:r w:rsidR="00617413">
        <w:t>i</w:t>
      </w:r>
      <w:r w:rsidRPr="0008791D">
        <w:t>dentif</w:t>
      </w:r>
      <w:r w:rsidR="00141C1C">
        <w:t>y</w:t>
      </w:r>
      <w:r w:rsidRPr="0008791D">
        <w:t xml:space="preserve"> the </w:t>
      </w:r>
      <w:r w:rsidR="00141C1C">
        <w:t>l</w:t>
      </w:r>
      <w:r w:rsidRPr="0008791D">
        <w:t>ocation of the</w:t>
      </w:r>
      <w:r>
        <w:t xml:space="preserve"> </w:t>
      </w:r>
      <w:r w:rsidR="007C3D77">
        <w:t>putative oxidation sites</w:t>
      </w:r>
      <w:r w:rsidR="008201DB">
        <w:t xml:space="preserve"> within </w:t>
      </w:r>
      <w:r w:rsidR="00617413">
        <w:t xml:space="preserve">the </w:t>
      </w:r>
      <w:r w:rsidR="008201DB">
        <w:t>JHBP molecules</w:t>
      </w:r>
      <w:r w:rsidRPr="0008791D">
        <w:t xml:space="preserve"> </w:t>
      </w:r>
      <w:r w:rsidR="00617413">
        <w:t xml:space="preserve">with the </w:t>
      </w:r>
      <w:r w:rsidRPr="0008791D">
        <w:t>mass spectrometry method</w:t>
      </w:r>
      <w:r w:rsidR="008201DB">
        <w:t xml:space="preserve">. </w:t>
      </w:r>
      <w:r w:rsidR="00C170AF">
        <w:t xml:space="preserve">Protein samples </w:t>
      </w:r>
      <w:r w:rsidR="00617413">
        <w:t>were</w:t>
      </w:r>
      <w:r w:rsidR="00C170AF" w:rsidRPr="00C170AF">
        <w:t xml:space="preserve"> subjected to </w:t>
      </w:r>
      <w:r w:rsidR="00C170AF">
        <w:t>V8 protease</w:t>
      </w:r>
      <w:r w:rsidR="00C170AF" w:rsidRPr="00C170AF">
        <w:t xml:space="preserve"> digestion</w:t>
      </w:r>
      <w:r w:rsidR="00C170AF">
        <w:t xml:space="preserve">. </w:t>
      </w:r>
      <w:r w:rsidR="00617413">
        <w:t>A</w:t>
      </w:r>
      <w:r w:rsidR="003E1218">
        <w:t>fter JHBP proteolysis</w:t>
      </w:r>
      <w:r w:rsidR="00617413">
        <w:t>, the peptides</w:t>
      </w:r>
      <w:r w:rsidR="003E1218">
        <w:t xml:space="preserve"> </w:t>
      </w:r>
      <w:r w:rsidR="00C170AF">
        <w:t>were</w:t>
      </w:r>
      <w:r w:rsidR="00C170AF" w:rsidRPr="00C170AF">
        <w:t xml:space="preserve"> separated</w:t>
      </w:r>
      <w:r w:rsidR="00C170AF">
        <w:t xml:space="preserve"> </w:t>
      </w:r>
      <w:r w:rsidR="00C170AF" w:rsidRPr="00C170AF">
        <w:t xml:space="preserve">by </w:t>
      </w:r>
      <w:r w:rsidR="00C170AF">
        <w:t>RP-</w:t>
      </w:r>
      <w:r w:rsidR="00C170AF" w:rsidRPr="00C170AF">
        <w:t>HPLC and characterized by tandem mass spectrometry (MS/MS).</w:t>
      </w:r>
      <w:r w:rsidR="00BD486A">
        <w:t xml:space="preserve"> </w:t>
      </w:r>
      <w:r w:rsidR="002512A7">
        <w:t>I</w:t>
      </w:r>
      <w:r w:rsidR="002512A7" w:rsidRPr="00A61D9E">
        <w:t>n total</w:t>
      </w:r>
      <w:r w:rsidR="002512A7">
        <w:t xml:space="preserve">, </w:t>
      </w:r>
      <w:r w:rsidR="002512A7" w:rsidRPr="00A61D9E">
        <w:t>seven of the eight</w:t>
      </w:r>
      <w:r w:rsidR="002512A7">
        <w:t xml:space="preserve"> generated</w:t>
      </w:r>
      <w:r w:rsidR="002512A7" w:rsidRPr="007A5DF0">
        <w:t xml:space="preserve"> peptides</w:t>
      </w:r>
      <w:r w:rsidR="002512A7">
        <w:t>,</w:t>
      </w:r>
      <w:r w:rsidR="002512A7" w:rsidRPr="007A5DF0">
        <w:t xml:space="preserve"> </w:t>
      </w:r>
      <w:r w:rsidR="002512A7">
        <w:t xml:space="preserve">which </w:t>
      </w:r>
      <w:r w:rsidR="002512A7" w:rsidRPr="00A61D9E">
        <w:t>contain</w:t>
      </w:r>
      <w:r w:rsidR="002512A7">
        <w:t>ed the</w:t>
      </w:r>
      <w:r w:rsidR="002512A7" w:rsidRPr="00A61D9E">
        <w:t xml:space="preserve"> </w:t>
      </w:r>
      <w:r w:rsidR="002512A7">
        <w:t xml:space="preserve">Tyr residue, </w:t>
      </w:r>
      <w:r w:rsidR="002512A7" w:rsidRPr="00A61D9E">
        <w:t xml:space="preserve">were identified </w:t>
      </w:r>
      <w:r w:rsidR="002512A7">
        <w:t>from</w:t>
      </w:r>
      <w:r w:rsidR="002512A7" w:rsidRPr="007A5DF0">
        <w:t xml:space="preserve"> the </w:t>
      </w:r>
      <w:r w:rsidR="002512A7">
        <w:t>ESI-MS spectra (data not shown)</w:t>
      </w:r>
      <w:r w:rsidR="002512A7" w:rsidRPr="007A5DF0">
        <w:t>.</w:t>
      </w:r>
      <w:r w:rsidR="002512A7" w:rsidRPr="00A61D9E">
        <w:t xml:space="preserve"> </w:t>
      </w:r>
      <w:r w:rsidR="00BD486A">
        <w:t>Fig</w:t>
      </w:r>
      <w:r w:rsidR="007670B7">
        <w:t>ure</w:t>
      </w:r>
      <w:r w:rsidR="00BD486A" w:rsidRPr="00BD486A">
        <w:t xml:space="preserve"> </w:t>
      </w:r>
      <w:r w:rsidR="00764241">
        <w:t>5A</w:t>
      </w:r>
      <w:r w:rsidR="00BD486A" w:rsidRPr="00BD486A">
        <w:t xml:space="preserve"> shows the </w:t>
      </w:r>
      <w:r w:rsidR="00617413" w:rsidRPr="00BD486A">
        <w:t xml:space="preserve">protein </w:t>
      </w:r>
      <w:r w:rsidR="00BD486A" w:rsidRPr="00BD486A">
        <w:t xml:space="preserve">sequence </w:t>
      </w:r>
      <w:r w:rsidR="00BD486A">
        <w:t xml:space="preserve">with </w:t>
      </w:r>
      <w:r w:rsidR="00BD486A" w:rsidRPr="00BD486A">
        <w:t>the peptide</w:t>
      </w:r>
      <w:r w:rsidR="00D71999" w:rsidRPr="00D71999">
        <w:t xml:space="preserve"> </w:t>
      </w:r>
      <w:r w:rsidR="00617413">
        <w:t>that supposedly contained DT</w:t>
      </w:r>
      <w:r w:rsidR="002512A7">
        <w:t>.</w:t>
      </w:r>
      <w:r w:rsidR="007A5DF0">
        <w:t xml:space="preserve"> </w:t>
      </w:r>
      <w:r w:rsidR="00476A68" w:rsidRPr="007276E5">
        <w:t>A</w:t>
      </w:r>
      <w:r w:rsidR="00BE014B">
        <w:t> </w:t>
      </w:r>
      <w:r w:rsidR="00476A68" w:rsidRPr="007276E5">
        <w:t xml:space="preserve">typical mass spectrum </w:t>
      </w:r>
      <w:r w:rsidR="00476A68">
        <w:t xml:space="preserve">of </w:t>
      </w:r>
      <w:r w:rsidR="00DC5991">
        <w:t xml:space="preserve">the </w:t>
      </w:r>
      <w:proofErr w:type="spellStart"/>
      <w:r w:rsidR="008662B8">
        <w:t>eluate</w:t>
      </w:r>
      <w:proofErr w:type="spellEnd"/>
      <w:r w:rsidR="00DC5991">
        <w:t xml:space="preserve"> which contained</w:t>
      </w:r>
      <w:r w:rsidR="00476A68">
        <w:t xml:space="preserve"> </w:t>
      </w:r>
      <w:r w:rsidR="00DC5991">
        <w:t xml:space="preserve">this peptide </w:t>
      </w:r>
      <w:r w:rsidR="00476A68" w:rsidRPr="007276E5">
        <w:t>is shown in</w:t>
      </w:r>
      <w:r w:rsidR="00476A68">
        <w:t xml:space="preserve"> </w:t>
      </w:r>
      <w:r w:rsidR="00476A68" w:rsidRPr="00397995">
        <w:t>Fig</w:t>
      </w:r>
      <w:r w:rsidR="007670B7">
        <w:t>ure</w:t>
      </w:r>
      <w:r w:rsidR="00476A68" w:rsidRPr="00397995">
        <w:t xml:space="preserve"> </w:t>
      </w:r>
      <w:r w:rsidR="00764241">
        <w:t>6</w:t>
      </w:r>
      <w:r w:rsidR="00476A68">
        <w:t xml:space="preserve">. </w:t>
      </w:r>
      <w:r w:rsidR="002E3B7D">
        <w:t>One</w:t>
      </w:r>
      <w:r w:rsidR="00BE014B">
        <w:t> </w:t>
      </w:r>
      <w:r w:rsidR="001B10CC" w:rsidRPr="001B10CC">
        <w:t>high intensity signal</w:t>
      </w:r>
      <w:r w:rsidR="002E3B7D" w:rsidRPr="002E3B7D">
        <w:t xml:space="preserve"> </w:t>
      </w:r>
      <w:r w:rsidR="002E3B7D" w:rsidRPr="001B10CC">
        <w:t>was found in</w:t>
      </w:r>
      <w:r w:rsidR="002E3B7D">
        <w:t xml:space="preserve"> the</w:t>
      </w:r>
      <w:r w:rsidR="002E3B7D" w:rsidRPr="001B10CC">
        <w:t xml:space="preserve"> </w:t>
      </w:r>
      <w:r w:rsidR="002E3B7D">
        <w:t>ESI-MS</w:t>
      </w:r>
      <w:r w:rsidR="002E3B7D" w:rsidRPr="00BF1F88">
        <w:t xml:space="preserve"> </w:t>
      </w:r>
      <w:r w:rsidR="002E3B7D">
        <w:t xml:space="preserve">spectrum </w:t>
      </w:r>
      <w:r w:rsidR="00BF1F88" w:rsidRPr="00BF1F88">
        <w:t>at</w:t>
      </w:r>
      <w:r w:rsidR="00BF1F88">
        <w:t xml:space="preserve"> </w:t>
      </w:r>
      <m:oMath>
        <m:f>
          <m:fPr>
            <m:type m:val="lin"/>
            <m:ctrlPr>
              <w:rPr>
                <w:rFonts w:ascii="Cambria Math" w:hAnsi="Cambria Math"/>
                <w:i/>
              </w:rPr>
            </m:ctrlPr>
          </m:fPr>
          <m:num>
            <m:r>
              <w:rPr>
                <w:rFonts w:ascii="Cambria Math" w:hAnsi="Cambria Math"/>
              </w:rPr>
              <m:t>m</m:t>
            </m:r>
          </m:num>
          <m:den>
            <m:r>
              <w:rPr>
                <w:rFonts w:ascii="Cambria Math" w:hAnsi="Cambria Math"/>
              </w:rPr>
              <m:t>z</m:t>
            </m:r>
          </m:den>
        </m:f>
      </m:oMath>
      <w:r w:rsidR="00BF1F88">
        <w:t xml:space="preserve"> </w:t>
      </w:r>
      <w:r w:rsidR="00EF78A5">
        <w:t>873.93 (+2)</w:t>
      </w:r>
      <w:r w:rsidR="002E3B7D">
        <w:t>,</w:t>
      </w:r>
      <w:r w:rsidR="00EF78A5">
        <w:t xml:space="preserve"> </w:t>
      </w:r>
      <w:r w:rsidR="00DA0420">
        <w:t xml:space="preserve">and </w:t>
      </w:r>
      <w:r w:rsidR="002E3B7D">
        <w:t xml:space="preserve">there were </w:t>
      </w:r>
      <w:r w:rsidR="00DA0420">
        <w:t xml:space="preserve">a series of isotopic signals </w:t>
      </w:r>
      <w:r w:rsidR="00EF78A5" w:rsidRPr="00EF78A5">
        <w:t>correspond</w:t>
      </w:r>
      <w:r w:rsidR="004B6464">
        <w:t>ing</w:t>
      </w:r>
      <w:r w:rsidR="00EF78A5" w:rsidRPr="00EF78A5">
        <w:t xml:space="preserve"> to </w:t>
      </w:r>
      <w:r w:rsidR="002E3B7D">
        <w:t xml:space="preserve">the </w:t>
      </w:r>
      <w:r w:rsidR="002E3B7D" w:rsidRPr="002512A7">
        <w:t xml:space="preserve">mass of </w:t>
      </w:r>
      <w:r w:rsidR="00EF78A5" w:rsidRPr="002512A7">
        <w:t xml:space="preserve">V8 peptide </w:t>
      </w:r>
      <w:r w:rsidR="004B6464" w:rsidRPr="002512A7">
        <w:t>containing G</w:t>
      </w:r>
      <w:r w:rsidR="00EF78A5" w:rsidRPr="002512A7">
        <w:t>124-</w:t>
      </w:r>
      <w:r w:rsidR="004B6464" w:rsidRPr="002512A7">
        <w:t>E</w:t>
      </w:r>
      <w:r w:rsidR="00EF78A5" w:rsidRPr="002512A7">
        <w:t>140</w:t>
      </w:r>
      <w:r w:rsidR="004B6464" w:rsidRPr="002512A7">
        <w:t xml:space="preserve"> residues,</w:t>
      </w:r>
      <w:r w:rsidR="000C2A6D" w:rsidRPr="002512A7">
        <w:t xml:space="preserve"> which has a theoretical </w:t>
      </w:r>
      <w:proofErr w:type="spellStart"/>
      <w:r w:rsidR="00DA0420" w:rsidRPr="002512A7">
        <w:t>monoisotopic</w:t>
      </w:r>
      <w:proofErr w:type="spellEnd"/>
      <w:r w:rsidR="00DA0420" w:rsidRPr="002512A7">
        <w:t xml:space="preserve"> </w:t>
      </w:r>
      <w:r w:rsidR="000C2A6D" w:rsidRPr="002512A7">
        <w:t>mass of 1745.81</w:t>
      </w:r>
      <w:r w:rsidR="00BE014B" w:rsidRPr="002512A7">
        <w:t> </w:t>
      </w:r>
      <w:r w:rsidR="000C2A6D" w:rsidRPr="002512A7">
        <w:t>Da</w:t>
      </w:r>
      <w:r w:rsidR="007108E0" w:rsidRPr="002512A7">
        <w:t xml:space="preserve"> (Fig</w:t>
      </w:r>
      <w:r w:rsidR="007670B7" w:rsidRPr="002512A7">
        <w:t>ure</w:t>
      </w:r>
      <w:r w:rsidR="007108E0">
        <w:t xml:space="preserve"> </w:t>
      </w:r>
      <w:r w:rsidR="00764241">
        <w:t>6</w:t>
      </w:r>
      <w:r w:rsidR="007108E0">
        <w:t>A)</w:t>
      </w:r>
      <w:r w:rsidR="00EF78A5">
        <w:t xml:space="preserve">. </w:t>
      </w:r>
      <w:r w:rsidR="00473589">
        <w:t xml:space="preserve">The </w:t>
      </w:r>
      <w:r w:rsidR="00EA4BF4" w:rsidRPr="00EA4BF4">
        <w:t>MS/MS spectrum clearly</w:t>
      </w:r>
      <w:r w:rsidR="00EA4BF4">
        <w:t xml:space="preserve"> confirm</w:t>
      </w:r>
      <w:r w:rsidR="00473589">
        <w:t>s</w:t>
      </w:r>
      <w:r w:rsidR="00EA4BF4">
        <w:t xml:space="preserve"> </w:t>
      </w:r>
      <w:r w:rsidR="00473589">
        <w:t>a</w:t>
      </w:r>
      <w:r w:rsidR="00EA4BF4" w:rsidRPr="00EA4BF4">
        <w:t xml:space="preserve"> peak </w:t>
      </w:r>
      <w:r w:rsidR="00473589">
        <w:t>which was</w:t>
      </w:r>
      <w:r w:rsidR="00EA4BF4" w:rsidRPr="00EA4BF4">
        <w:t xml:space="preserve"> identified as</w:t>
      </w:r>
      <w:r w:rsidR="00EA4BF4">
        <w:t xml:space="preserve"> </w:t>
      </w:r>
      <w:r w:rsidR="00EA4BF4" w:rsidRPr="00EA4BF4">
        <w:t>GGAAYSYSVKTD</w:t>
      </w:r>
      <w:r w:rsidR="00EA4BF4">
        <w:t>D</w:t>
      </w:r>
      <w:r w:rsidR="00EA4BF4" w:rsidRPr="00EA4BF4">
        <w:t>KGVE</w:t>
      </w:r>
      <w:r w:rsidR="00EA4BF4">
        <w:t xml:space="preserve">. </w:t>
      </w:r>
      <w:r w:rsidR="00920714">
        <w:t xml:space="preserve">This </w:t>
      </w:r>
      <w:r w:rsidR="00920714" w:rsidRPr="00920714">
        <w:t xml:space="preserve">major signal at </w:t>
      </w:r>
      <m:oMath>
        <m:f>
          <m:fPr>
            <m:type m:val="lin"/>
            <m:ctrlPr>
              <w:rPr>
                <w:rFonts w:ascii="Cambria Math" w:hAnsi="Cambria Math"/>
                <w:i/>
              </w:rPr>
            </m:ctrlPr>
          </m:fPr>
          <m:num>
            <m:r>
              <w:rPr>
                <w:rFonts w:ascii="Cambria Math" w:hAnsi="Cambria Math"/>
              </w:rPr>
              <m:t>m</m:t>
            </m:r>
          </m:num>
          <m:den>
            <m:r>
              <w:rPr>
                <w:rFonts w:ascii="Cambria Math" w:hAnsi="Cambria Math"/>
              </w:rPr>
              <m:t>z</m:t>
            </m:r>
          </m:den>
        </m:f>
      </m:oMath>
      <w:r w:rsidR="00920714">
        <w:t xml:space="preserve"> 873.93 (+2) </w:t>
      </w:r>
      <w:r w:rsidR="00DA49F8">
        <w:t xml:space="preserve">was </w:t>
      </w:r>
      <w:r w:rsidR="00920714" w:rsidRPr="00920714">
        <w:t>accompanied by a</w:t>
      </w:r>
      <w:r w:rsidR="00BE014B">
        <w:t> </w:t>
      </w:r>
      <w:r w:rsidR="00920714" w:rsidRPr="00920714">
        <w:t xml:space="preserve">minor signal </w:t>
      </w:r>
      <w:r w:rsidR="00920714">
        <w:t>ca. 2</w:t>
      </w:r>
      <w:r w:rsidR="00920714" w:rsidRPr="00920714">
        <w:t xml:space="preserve"> </w:t>
      </w:r>
      <w:r w:rsidR="001B7DE8">
        <w:t xml:space="preserve">or 3 </w:t>
      </w:r>
      <w:r w:rsidR="00920714" w:rsidRPr="00920714">
        <w:t>mass unit</w:t>
      </w:r>
      <w:r w:rsidR="00920714">
        <w:t>s</w:t>
      </w:r>
      <w:r w:rsidR="00920714" w:rsidRPr="00920714">
        <w:t xml:space="preserve"> lower </w:t>
      </w:r>
      <w:r w:rsidR="006B5D89">
        <w:t>(</w:t>
      </w:r>
      <m:oMath>
        <m:f>
          <m:fPr>
            <m:type m:val="lin"/>
            <m:ctrlPr>
              <w:rPr>
                <w:rFonts w:ascii="Cambria Math" w:hAnsi="Cambria Math"/>
                <w:i/>
              </w:rPr>
            </m:ctrlPr>
          </m:fPr>
          <m:num>
            <m:r>
              <w:rPr>
                <w:rFonts w:ascii="Cambria Math" w:hAnsi="Cambria Math"/>
              </w:rPr>
              <m:t>m</m:t>
            </m:r>
          </m:num>
          <m:den>
            <m:r>
              <w:rPr>
                <w:rFonts w:ascii="Cambria Math" w:hAnsi="Cambria Math"/>
              </w:rPr>
              <m:t>z</m:t>
            </m:r>
          </m:den>
        </m:f>
      </m:oMath>
      <w:r w:rsidR="006B5D89" w:rsidRPr="00027AB3">
        <w:t xml:space="preserve"> </w:t>
      </w:r>
      <w:r w:rsidR="006B5D89">
        <w:t xml:space="preserve">872.51 (+2)) </w:t>
      </w:r>
      <w:r w:rsidR="00920714">
        <w:t xml:space="preserve">when </w:t>
      </w:r>
      <w:r w:rsidR="007F7DF2">
        <w:t xml:space="preserve">the </w:t>
      </w:r>
      <w:r w:rsidR="00920714">
        <w:t xml:space="preserve">protein samples were </w:t>
      </w:r>
      <w:proofErr w:type="spellStart"/>
      <w:r w:rsidR="00920714">
        <w:t>photooxidized</w:t>
      </w:r>
      <w:proofErr w:type="spellEnd"/>
      <w:r w:rsidR="007108E0">
        <w:t xml:space="preserve"> (Fig</w:t>
      </w:r>
      <w:r w:rsidR="007670B7">
        <w:t>ure</w:t>
      </w:r>
      <w:r w:rsidR="007108E0">
        <w:t xml:space="preserve"> </w:t>
      </w:r>
      <w:r w:rsidR="00764241">
        <w:t>6</w:t>
      </w:r>
      <w:r w:rsidR="007108E0">
        <w:t>B)</w:t>
      </w:r>
      <w:r w:rsidR="00920714">
        <w:t>.</w:t>
      </w:r>
      <w:r w:rsidR="00920714" w:rsidRPr="00920714">
        <w:t xml:space="preserve"> </w:t>
      </w:r>
      <w:r w:rsidR="00530F4A">
        <w:t xml:space="preserve">MS/MS analysis </w:t>
      </w:r>
      <w:r w:rsidR="00530F4A" w:rsidRPr="00530F4A">
        <w:t xml:space="preserve">was used in order to </w:t>
      </w:r>
      <w:r w:rsidR="00920714">
        <w:t>confirm</w:t>
      </w:r>
      <w:r w:rsidR="00530F4A" w:rsidRPr="00530F4A">
        <w:t xml:space="preserve"> whether</w:t>
      </w:r>
      <w:r w:rsidR="00530F4A">
        <w:t xml:space="preserve"> this decrease in mass of about 2</w:t>
      </w:r>
      <w:r w:rsidR="00BE014B">
        <w:t> </w:t>
      </w:r>
      <w:r w:rsidR="00530F4A">
        <w:t>Da was</w:t>
      </w:r>
      <w:r w:rsidR="00530F4A" w:rsidRPr="00530F4A">
        <w:t xml:space="preserve"> </w:t>
      </w:r>
      <w:r w:rsidR="00530F4A" w:rsidRPr="003677A4">
        <w:t xml:space="preserve">indicative of </w:t>
      </w:r>
      <w:r w:rsidR="00F9139D" w:rsidRPr="003677A4">
        <w:t>DT formation</w:t>
      </w:r>
      <w:r w:rsidR="00530F4A" w:rsidRPr="003677A4">
        <w:t xml:space="preserve"> or whether the signal was derived from another peptide which </w:t>
      </w:r>
      <w:r w:rsidR="007F7DF2" w:rsidRPr="003677A4">
        <w:t>also happened to have a</w:t>
      </w:r>
      <w:r w:rsidR="00530F4A" w:rsidRPr="003677A4">
        <w:t xml:space="preserve"> </w:t>
      </w:r>
      <w:r w:rsidR="00F97454" w:rsidRPr="003677A4">
        <w:t xml:space="preserve">similar </w:t>
      </w:r>
      <w:r w:rsidR="00530F4A" w:rsidRPr="003677A4">
        <w:t>mass.</w:t>
      </w:r>
      <w:r w:rsidR="00530F4A">
        <w:t xml:space="preserve"> </w:t>
      </w:r>
      <w:r w:rsidR="00FE404C">
        <w:t>B</w:t>
      </w:r>
      <w:r w:rsidR="00FE5474">
        <w:t xml:space="preserve">ecause of the low </w:t>
      </w:r>
      <w:r w:rsidR="00FE5474" w:rsidRPr="00FE5474">
        <w:t xml:space="preserve">intensity </w:t>
      </w:r>
      <w:r w:rsidR="00FE5474">
        <w:t xml:space="preserve">of the peak, </w:t>
      </w:r>
      <w:r w:rsidR="007F7DF2">
        <w:t xml:space="preserve">we were not able to observed </w:t>
      </w:r>
      <w:r w:rsidR="00FE5474">
        <w:t>s</w:t>
      </w:r>
      <w:r w:rsidR="006F4104" w:rsidRPr="006F4104">
        <w:t>ufficient fragmentation</w:t>
      </w:r>
      <w:r w:rsidR="006F4104">
        <w:t xml:space="preserve"> </w:t>
      </w:r>
      <w:r w:rsidR="006F4104" w:rsidRPr="006F4104">
        <w:t>of th</w:t>
      </w:r>
      <w:r w:rsidR="006F4104">
        <w:t>is</w:t>
      </w:r>
      <w:r w:rsidR="006F4104" w:rsidRPr="006F4104">
        <w:t xml:space="preserve"> peptide</w:t>
      </w:r>
      <w:r w:rsidR="006F4104">
        <w:t>.</w:t>
      </w:r>
      <w:r w:rsidR="00E75FC9" w:rsidRPr="00E75FC9">
        <w:t xml:space="preserve"> </w:t>
      </w:r>
      <w:r w:rsidR="004542A4">
        <w:t>H</w:t>
      </w:r>
      <w:r w:rsidR="004542A4" w:rsidRPr="004542A4">
        <w:t xml:space="preserve">owever, there </w:t>
      </w:r>
      <w:r w:rsidR="007F7DF2">
        <w:t>were</w:t>
      </w:r>
      <w:r w:rsidR="004542A4" w:rsidRPr="004542A4">
        <w:t xml:space="preserve"> no other signals of co-eluted peptide pairs differing in mass by 2</w:t>
      </w:r>
      <w:r w:rsidR="00BE014B">
        <w:t> </w:t>
      </w:r>
      <w:r w:rsidR="004542A4" w:rsidRPr="004542A4">
        <w:t>Da</w:t>
      </w:r>
      <w:r w:rsidR="004542A4">
        <w:t xml:space="preserve">. </w:t>
      </w:r>
      <w:r w:rsidR="00FE404C">
        <w:t>Therefore</w:t>
      </w:r>
      <w:r w:rsidR="007F7DF2">
        <w:t>,</w:t>
      </w:r>
      <w:r w:rsidR="00E75FC9" w:rsidRPr="00E75FC9">
        <w:t xml:space="preserve"> we </w:t>
      </w:r>
      <w:r w:rsidR="00FE404C">
        <w:t>conclude</w:t>
      </w:r>
      <w:r w:rsidR="00E75FC9" w:rsidRPr="00E75FC9">
        <w:t xml:space="preserve"> that the amino acids which </w:t>
      </w:r>
      <w:r w:rsidR="007F7DF2">
        <w:t>were</w:t>
      </w:r>
      <w:r w:rsidR="00E75FC9" w:rsidRPr="00E75FC9">
        <w:t xml:space="preserve"> modifi</w:t>
      </w:r>
      <w:r w:rsidR="007F7DF2">
        <w:t>ed</w:t>
      </w:r>
      <w:r w:rsidR="00E75FC9" w:rsidRPr="00E75FC9">
        <w:t xml:space="preserve"> in </w:t>
      </w:r>
      <w:r w:rsidR="007F7DF2">
        <w:t xml:space="preserve">the </w:t>
      </w:r>
      <w:r w:rsidR="00E75FC9" w:rsidRPr="00E75FC9">
        <w:t xml:space="preserve">G124-E140 peptide are two </w:t>
      </w:r>
      <w:r w:rsidR="00263D44">
        <w:t>Tyr</w:t>
      </w:r>
      <w:r w:rsidR="00E75FC9" w:rsidRPr="00E75FC9">
        <w:t xml:space="preserve"> residues present in close proximity to each other. </w:t>
      </w:r>
    </w:p>
    <w:p w:rsidR="00026DEC" w:rsidRDefault="00026DEC" w:rsidP="0070128E">
      <w:pPr>
        <w:spacing w:after="0" w:line="480" w:lineRule="auto"/>
        <w:jc w:val="both"/>
      </w:pPr>
    </w:p>
    <w:p w:rsidR="00026DEC" w:rsidRPr="00026DEC" w:rsidRDefault="00026DEC" w:rsidP="00026DEC">
      <w:pPr>
        <w:pStyle w:val="Nagwek3"/>
        <w:rPr>
          <w:rFonts w:asciiTheme="minorHAnsi" w:hAnsiTheme="minorHAnsi"/>
          <w:b w:val="0"/>
          <w:i/>
          <w:sz w:val="22"/>
          <w:szCs w:val="22"/>
        </w:rPr>
      </w:pPr>
      <w:r>
        <w:rPr>
          <w:rFonts w:asciiTheme="minorHAnsi" w:hAnsiTheme="minorHAnsi"/>
          <w:b w:val="0"/>
          <w:i/>
          <w:sz w:val="22"/>
          <w:szCs w:val="22"/>
        </w:rPr>
        <w:t xml:space="preserve">3.7. </w:t>
      </w:r>
      <w:r w:rsidRPr="00026DEC">
        <w:rPr>
          <w:rFonts w:asciiTheme="minorHAnsi" w:hAnsiTheme="minorHAnsi"/>
          <w:b w:val="0"/>
          <w:i/>
          <w:sz w:val="22"/>
          <w:szCs w:val="22"/>
        </w:rPr>
        <w:t xml:space="preserve">Identification of DT in JHBP </w:t>
      </w:r>
      <w:proofErr w:type="spellStart"/>
      <w:r w:rsidRPr="00026DEC">
        <w:rPr>
          <w:rFonts w:asciiTheme="minorHAnsi" w:hAnsiTheme="minorHAnsi"/>
          <w:b w:val="0"/>
          <w:i/>
          <w:sz w:val="22"/>
          <w:szCs w:val="22"/>
        </w:rPr>
        <w:t>hydrolysates</w:t>
      </w:r>
      <w:proofErr w:type="spellEnd"/>
    </w:p>
    <w:p w:rsidR="001A0122" w:rsidRPr="00026DEC" w:rsidRDefault="00026DEC" w:rsidP="00026DEC">
      <w:pPr>
        <w:pStyle w:val="svarticle"/>
        <w:spacing w:line="480" w:lineRule="auto"/>
        <w:jc w:val="both"/>
        <w:rPr>
          <w:rFonts w:asciiTheme="minorHAnsi" w:hAnsiTheme="minorHAnsi"/>
          <w:sz w:val="22"/>
          <w:szCs w:val="22"/>
        </w:rPr>
      </w:pPr>
      <w:r w:rsidRPr="00026DEC">
        <w:rPr>
          <w:rFonts w:asciiTheme="minorHAnsi" w:hAnsiTheme="minorHAnsi"/>
          <w:sz w:val="22"/>
          <w:szCs w:val="22"/>
        </w:rPr>
        <w:lastRenderedPageBreak/>
        <w:t xml:space="preserve">Both native and </w:t>
      </w:r>
      <w:proofErr w:type="spellStart"/>
      <w:r w:rsidRPr="00026DEC">
        <w:rPr>
          <w:rFonts w:asciiTheme="minorHAnsi" w:hAnsiTheme="minorHAnsi"/>
          <w:sz w:val="22"/>
          <w:szCs w:val="22"/>
        </w:rPr>
        <w:t>photooxidized</w:t>
      </w:r>
      <w:proofErr w:type="spellEnd"/>
      <w:r w:rsidRPr="00026DEC">
        <w:rPr>
          <w:rFonts w:asciiTheme="minorHAnsi" w:hAnsiTheme="minorHAnsi"/>
          <w:sz w:val="22"/>
          <w:szCs w:val="22"/>
        </w:rPr>
        <w:t xml:space="preserve"> </w:t>
      </w:r>
      <w:proofErr w:type="spellStart"/>
      <w:r w:rsidRPr="00026DEC">
        <w:rPr>
          <w:rFonts w:asciiTheme="minorHAnsi" w:hAnsiTheme="minorHAnsi"/>
          <w:sz w:val="22"/>
          <w:szCs w:val="22"/>
        </w:rPr>
        <w:t>rJHBP</w:t>
      </w:r>
      <w:proofErr w:type="spellEnd"/>
      <w:r w:rsidRPr="00026DEC">
        <w:rPr>
          <w:rFonts w:asciiTheme="minorHAnsi" w:hAnsiTheme="minorHAnsi"/>
          <w:sz w:val="22"/>
          <w:szCs w:val="22"/>
        </w:rPr>
        <w:t xml:space="preserve"> samples were hydrolyzed as described in Materials and methods. The </w:t>
      </w:r>
      <w:proofErr w:type="spellStart"/>
      <w:r w:rsidRPr="00026DEC">
        <w:rPr>
          <w:rFonts w:asciiTheme="minorHAnsi" w:hAnsiTheme="minorHAnsi"/>
          <w:sz w:val="22"/>
          <w:szCs w:val="22"/>
        </w:rPr>
        <w:t>hydrolysates</w:t>
      </w:r>
      <w:proofErr w:type="spellEnd"/>
      <w:r w:rsidRPr="00026DEC">
        <w:rPr>
          <w:rFonts w:asciiTheme="minorHAnsi" w:hAnsiTheme="minorHAnsi"/>
          <w:sz w:val="22"/>
          <w:szCs w:val="22"/>
        </w:rPr>
        <w:t xml:space="preserve"> were separated by RP-HPLC. The retention time of the fluorescent peak from the oxidized JHBP </w:t>
      </w:r>
      <w:proofErr w:type="spellStart"/>
      <w:r w:rsidRPr="00026DEC">
        <w:rPr>
          <w:rFonts w:asciiTheme="minorHAnsi" w:hAnsiTheme="minorHAnsi"/>
          <w:sz w:val="22"/>
          <w:szCs w:val="22"/>
        </w:rPr>
        <w:t>hydrolysate</w:t>
      </w:r>
      <w:proofErr w:type="spellEnd"/>
      <w:r w:rsidRPr="00026DEC">
        <w:rPr>
          <w:rFonts w:asciiTheme="minorHAnsi" w:hAnsiTheme="minorHAnsi"/>
          <w:sz w:val="22"/>
          <w:szCs w:val="22"/>
        </w:rPr>
        <w:t xml:space="preserve"> was identical to that of the synthesized </w:t>
      </w:r>
      <w:proofErr w:type="spellStart"/>
      <w:r w:rsidRPr="00026DEC">
        <w:rPr>
          <w:rFonts w:asciiTheme="minorHAnsi" w:hAnsiTheme="minorHAnsi"/>
          <w:sz w:val="22"/>
          <w:szCs w:val="22"/>
        </w:rPr>
        <w:t>dityrosine</w:t>
      </w:r>
      <w:proofErr w:type="spellEnd"/>
      <w:r w:rsidRPr="00026DEC">
        <w:rPr>
          <w:rFonts w:asciiTheme="minorHAnsi" w:hAnsiTheme="minorHAnsi"/>
          <w:sz w:val="22"/>
          <w:szCs w:val="22"/>
        </w:rPr>
        <w:t xml:space="preserve">, while for the native protein </w:t>
      </w:r>
      <w:proofErr w:type="spellStart"/>
      <w:r w:rsidRPr="00026DEC">
        <w:rPr>
          <w:rFonts w:asciiTheme="minorHAnsi" w:hAnsiTheme="minorHAnsi"/>
          <w:sz w:val="22"/>
          <w:szCs w:val="22"/>
        </w:rPr>
        <w:t>hydrolysate</w:t>
      </w:r>
      <w:proofErr w:type="spellEnd"/>
      <w:r w:rsidRPr="00026DEC">
        <w:rPr>
          <w:rFonts w:asciiTheme="minorHAnsi" w:hAnsiTheme="minorHAnsi"/>
          <w:sz w:val="22"/>
          <w:szCs w:val="22"/>
        </w:rPr>
        <w:t xml:space="preserve"> the peak characteristic of DT was practically invisible (data not shown). Based on the measurement of the peak area and the calibration curve for </w:t>
      </w:r>
      <w:proofErr w:type="spellStart"/>
      <w:r w:rsidRPr="00026DEC">
        <w:rPr>
          <w:rFonts w:asciiTheme="minorHAnsi" w:hAnsiTheme="minorHAnsi"/>
          <w:sz w:val="22"/>
          <w:szCs w:val="22"/>
        </w:rPr>
        <w:t>dityrosine</w:t>
      </w:r>
      <w:proofErr w:type="spellEnd"/>
      <w:r w:rsidRPr="00026DEC">
        <w:rPr>
          <w:rFonts w:asciiTheme="minorHAnsi" w:hAnsiTheme="minorHAnsi"/>
          <w:sz w:val="22"/>
          <w:szCs w:val="22"/>
        </w:rPr>
        <w:t xml:space="preserve"> standard, the amount of DT in the </w:t>
      </w:r>
      <w:proofErr w:type="spellStart"/>
      <w:r w:rsidRPr="00026DEC">
        <w:rPr>
          <w:rFonts w:asciiTheme="minorHAnsi" w:hAnsiTheme="minorHAnsi"/>
          <w:sz w:val="22"/>
          <w:szCs w:val="22"/>
        </w:rPr>
        <w:t>photooxidized</w:t>
      </w:r>
      <w:proofErr w:type="spellEnd"/>
      <w:r w:rsidRPr="00026DEC">
        <w:rPr>
          <w:rFonts w:asciiTheme="minorHAnsi" w:hAnsiTheme="minorHAnsi"/>
          <w:sz w:val="22"/>
          <w:szCs w:val="22"/>
        </w:rPr>
        <w:t xml:space="preserve"> protein </w:t>
      </w:r>
      <w:proofErr w:type="spellStart"/>
      <w:r w:rsidRPr="00026DEC">
        <w:rPr>
          <w:rFonts w:asciiTheme="minorHAnsi" w:hAnsiTheme="minorHAnsi"/>
          <w:sz w:val="22"/>
          <w:szCs w:val="22"/>
        </w:rPr>
        <w:t>hydrolysate</w:t>
      </w:r>
      <w:proofErr w:type="spellEnd"/>
      <w:r w:rsidRPr="00026DEC">
        <w:rPr>
          <w:rFonts w:asciiTheme="minorHAnsi" w:hAnsiTheme="minorHAnsi"/>
          <w:sz w:val="22"/>
          <w:szCs w:val="22"/>
        </w:rPr>
        <w:t xml:space="preserve"> was 2.15 × 10</w:t>
      </w:r>
      <w:r w:rsidRPr="00026DEC">
        <w:rPr>
          <w:rFonts w:asciiTheme="minorHAnsi" w:hAnsiTheme="minorHAnsi"/>
          <w:sz w:val="22"/>
          <w:szCs w:val="22"/>
          <w:vertAlign w:val="superscript"/>
        </w:rPr>
        <w:t>−3</w:t>
      </w:r>
      <w:r w:rsidRPr="00026DEC">
        <w:rPr>
          <w:rFonts w:asciiTheme="minorHAnsi" w:hAnsiTheme="minorHAnsi"/>
          <w:sz w:val="22"/>
          <w:szCs w:val="22"/>
        </w:rPr>
        <w:t> </w:t>
      </w:r>
      <w:proofErr w:type="spellStart"/>
      <w:r w:rsidRPr="00026DEC">
        <w:rPr>
          <w:rFonts w:asciiTheme="minorHAnsi" w:hAnsiTheme="minorHAnsi"/>
          <w:sz w:val="22"/>
          <w:szCs w:val="22"/>
        </w:rPr>
        <w:t>mol</w:t>
      </w:r>
      <w:proofErr w:type="spellEnd"/>
      <w:r w:rsidRPr="00026DEC">
        <w:rPr>
          <w:rFonts w:asciiTheme="minorHAnsi" w:hAnsiTheme="minorHAnsi"/>
          <w:sz w:val="22"/>
          <w:szCs w:val="22"/>
        </w:rPr>
        <w:t xml:space="preserve"> of DT/</w:t>
      </w:r>
      <w:proofErr w:type="spellStart"/>
      <w:r w:rsidRPr="00026DEC">
        <w:rPr>
          <w:rFonts w:asciiTheme="minorHAnsi" w:hAnsiTheme="minorHAnsi"/>
          <w:sz w:val="22"/>
          <w:szCs w:val="22"/>
        </w:rPr>
        <w:t>mol</w:t>
      </w:r>
      <w:proofErr w:type="spellEnd"/>
      <w:r w:rsidRPr="00026DEC">
        <w:rPr>
          <w:rFonts w:asciiTheme="minorHAnsi" w:hAnsiTheme="minorHAnsi"/>
          <w:sz w:val="22"/>
          <w:szCs w:val="22"/>
        </w:rPr>
        <w:t xml:space="preserve"> of </w:t>
      </w:r>
      <w:proofErr w:type="spellStart"/>
      <w:r w:rsidRPr="00026DEC">
        <w:rPr>
          <w:rFonts w:asciiTheme="minorHAnsi" w:hAnsiTheme="minorHAnsi"/>
          <w:sz w:val="22"/>
          <w:szCs w:val="22"/>
        </w:rPr>
        <w:t>rJHBP</w:t>
      </w:r>
      <w:proofErr w:type="spellEnd"/>
      <w:r w:rsidRPr="00026DEC">
        <w:rPr>
          <w:rFonts w:asciiTheme="minorHAnsi" w:hAnsiTheme="minorHAnsi"/>
          <w:sz w:val="22"/>
          <w:szCs w:val="22"/>
        </w:rPr>
        <w:t xml:space="preserve">. To confirm that the observed peak represents DT, the pooled chromatographic fractions were additionally examined by ESI-MS and MS/MS methods. The resulting mass spectra showed the presence of DT in the protein </w:t>
      </w:r>
      <w:proofErr w:type="spellStart"/>
      <w:r w:rsidRPr="00026DEC">
        <w:rPr>
          <w:rFonts w:asciiTheme="minorHAnsi" w:hAnsiTheme="minorHAnsi"/>
          <w:sz w:val="22"/>
          <w:szCs w:val="22"/>
        </w:rPr>
        <w:t>hydrolysates</w:t>
      </w:r>
      <w:proofErr w:type="spellEnd"/>
      <w:r w:rsidRPr="00026DEC">
        <w:rPr>
          <w:rFonts w:asciiTheme="minorHAnsi" w:hAnsiTheme="minorHAnsi"/>
          <w:sz w:val="22"/>
          <w:szCs w:val="22"/>
        </w:rPr>
        <w:t xml:space="preserve"> (results not shown).</w:t>
      </w:r>
    </w:p>
    <w:p w:rsidR="00657BD9" w:rsidRDefault="00657BD9" w:rsidP="0070128E">
      <w:pPr>
        <w:spacing w:after="0" w:line="480" w:lineRule="auto"/>
        <w:jc w:val="both"/>
        <w:rPr>
          <w:b/>
        </w:rPr>
      </w:pPr>
    </w:p>
    <w:p w:rsidR="0070128E" w:rsidRDefault="0070128E" w:rsidP="0070128E">
      <w:pPr>
        <w:spacing w:after="0" w:line="480" w:lineRule="auto"/>
        <w:jc w:val="both"/>
      </w:pPr>
      <w:r>
        <w:rPr>
          <w:b/>
        </w:rPr>
        <w:t>4</w:t>
      </w:r>
      <w:r w:rsidRPr="00CC7F29">
        <w:rPr>
          <w:b/>
        </w:rPr>
        <w:t xml:space="preserve">. </w:t>
      </w:r>
      <w:r>
        <w:rPr>
          <w:b/>
        </w:rPr>
        <w:t>Discussion</w:t>
      </w:r>
    </w:p>
    <w:p w:rsidR="00026DEC" w:rsidRPr="00026DEC" w:rsidRDefault="00026DEC" w:rsidP="00026DEC">
      <w:pPr>
        <w:pStyle w:val="svarticle"/>
        <w:spacing w:line="480" w:lineRule="auto"/>
        <w:ind w:firstLine="709"/>
        <w:jc w:val="both"/>
        <w:rPr>
          <w:rFonts w:asciiTheme="minorHAnsi" w:hAnsiTheme="minorHAnsi"/>
          <w:sz w:val="22"/>
          <w:szCs w:val="22"/>
        </w:rPr>
      </w:pPr>
      <w:r w:rsidRPr="00026DEC">
        <w:rPr>
          <w:rFonts w:asciiTheme="minorHAnsi" w:hAnsiTheme="minorHAnsi"/>
          <w:sz w:val="22"/>
          <w:szCs w:val="22"/>
        </w:rPr>
        <w:t xml:space="preserve">The JHBP molecule contains 10 Y residues with different accessibilities </w:t>
      </w:r>
      <w:r w:rsidRPr="00281450">
        <w:rPr>
          <w:rFonts w:asciiTheme="minorHAnsi" w:hAnsiTheme="minorHAnsi"/>
          <w:sz w:val="22"/>
          <w:szCs w:val="22"/>
        </w:rPr>
        <w:t>(</w:t>
      </w:r>
      <w:hyperlink r:id="rId11" w:anchor="f0025" w:history="1">
        <w:r w:rsidRPr="00281450">
          <w:rPr>
            <w:rStyle w:val="Hipercze"/>
            <w:rFonts w:asciiTheme="minorHAnsi" w:hAnsiTheme="minorHAnsi"/>
            <w:color w:val="auto"/>
            <w:sz w:val="22"/>
            <w:szCs w:val="22"/>
            <w:u w:val="none"/>
          </w:rPr>
          <w:t>Fig. 5</w:t>
        </w:r>
      </w:hyperlink>
      <w:r w:rsidRPr="00026DEC">
        <w:rPr>
          <w:rFonts w:asciiTheme="minorHAnsi" w:hAnsiTheme="minorHAnsi"/>
          <w:sz w:val="22"/>
          <w:szCs w:val="22"/>
        </w:rPr>
        <w:t>), which represent 4.4% of the total amino acid composition. The abundance of Y residues increased the opportunity for the formation of cross-linking bonds between residues located in close proximity, as the reaction was dependent on the close positioning of a pair of Y residues.</w:t>
      </w:r>
    </w:p>
    <w:p w:rsidR="00026DEC" w:rsidRPr="00026DEC" w:rsidRDefault="00026DEC" w:rsidP="00026DEC">
      <w:pPr>
        <w:pStyle w:val="svarticle"/>
        <w:widowControl w:val="0"/>
        <w:spacing w:line="480" w:lineRule="auto"/>
        <w:ind w:firstLine="709"/>
        <w:jc w:val="both"/>
        <w:rPr>
          <w:rFonts w:asciiTheme="minorHAnsi" w:hAnsiTheme="minorHAnsi"/>
          <w:sz w:val="22"/>
          <w:szCs w:val="22"/>
        </w:rPr>
      </w:pPr>
      <w:r w:rsidRPr="00026DEC">
        <w:rPr>
          <w:rFonts w:asciiTheme="minorHAnsi" w:hAnsiTheme="minorHAnsi"/>
          <w:sz w:val="22"/>
          <w:szCs w:val="22"/>
        </w:rPr>
        <w:t xml:space="preserve">DT is a covalently bound </w:t>
      </w:r>
      <w:proofErr w:type="spellStart"/>
      <w:r w:rsidRPr="00026DEC">
        <w:rPr>
          <w:rFonts w:asciiTheme="minorHAnsi" w:hAnsiTheme="minorHAnsi"/>
          <w:sz w:val="22"/>
          <w:szCs w:val="22"/>
        </w:rPr>
        <w:t>diphenol</w:t>
      </w:r>
      <w:proofErr w:type="spellEnd"/>
      <w:r w:rsidRPr="00026DEC">
        <w:rPr>
          <w:rFonts w:asciiTheme="minorHAnsi" w:hAnsiTheme="minorHAnsi"/>
          <w:sz w:val="22"/>
          <w:szCs w:val="22"/>
        </w:rPr>
        <w:t xml:space="preserve">, produced by the reaction of two </w:t>
      </w:r>
      <w:proofErr w:type="spellStart"/>
      <w:r w:rsidRPr="00026DEC">
        <w:rPr>
          <w:rFonts w:asciiTheme="minorHAnsi" w:hAnsiTheme="minorHAnsi"/>
          <w:sz w:val="22"/>
          <w:szCs w:val="22"/>
        </w:rPr>
        <w:t>tyrosyl</w:t>
      </w:r>
      <w:proofErr w:type="spellEnd"/>
      <w:r w:rsidRPr="00026DEC">
        <w:rPr>
          <w:rFonts w:asciiTheme="minorHAnsi" w:hAnsiTheme="minorHAnsi"/>
          <w:sz w:val="22"/>
          <w:szCs w:val="22"/>
        </w:rPr>
        <w:t xml:space="preserve"> radicals. It was identified by intense fluorescence with a maximum near 420 nm that was measurable upon excitation at either 315 nm (alkaline solutions, pH &gt; 7) or 284 nm (acidic solutions, pH </w:t>
      </w:r>
      <w:r w:rsidRPr="00026DEC">
        <w:rPr>
          <w:rFonts w:ascii="Cambria Math" w:hAnsi="Cambria Math" w:cs="Cambria Math"/>
          <w:sz w:val="22"/>
          <w:szCs w:val="22"/>
        </w:rPr>
        <w:t>⩽</w:t>
      </w:r>
      <w:r w:rsidRPr="00026DEC">
        <w:rPr>
          <w:rFonts w:asciiTheme="minorHAnsi" w:hAnsiTheme="minorHAnsi"/>
          <w:sz w:val="22"/>
          <w:szCs w:val="22"/>
        </w:rPr>
        <w:t xml:space="preserve"> 7) </w:t>
      </w:r>
      <w:hyperlink r:id="rId12" w:anchor="b0160" w:history="1">
        <w:r w:rsidR="00281450" w:rsidRPr="00281450">
          <w:rPr>
            <w:rStyle w:val="Hipercze"/>
            <w:rFonts w:asciiTheme="minorHAnsi" w:hAnsiTheme="minorHAnsi"/>
            <w:color w:val="auto"/>
            <w:sz w:val="22"/>
            <w:szCs w:val="22"/>
            <w:u w:val="none"/>
          </w:rPr>
          <w:t>[30</w:t>
        </w:r>
        <w:r w:rsidRPr="00281450">
          <w:rPr>
            <w:rStyle w:val="Hipercze"/>
            <w:rFonts w:asciiTheme="minorHAnsi" w:hAnsiTheme="minorHAnsi"/>
            <w:color w:val="auto"/>
            <w:sz w:val="22"/>
            <w:szCs w:val="22"/>
            <w:u w:val="none"/>
          </w:rPr>
          <w:t>]</w:t>
        </w:r>
      </w:hyperlink>
      <w:r w:rsidRPr="00281450">
        <w:rPr>
          <w:rFonts w:asciiTheme="minorHAnsi" w:hAnsiTheme="minorHAnsi"/>
          <w:sz w:val="22"/>
          <w:szCs w:val="22"/>
        </w:rPr>
        <w:t xml:space="preserve">, </w:t>
      </w:r>
      <w:hyperlink r:id="rId13" w:anchor="b0170" w:history="1">
        <w:r w:rsidR="00281450" w:rsidRPr="00281450">
          <w:rPr>
            <w:rStyle w:val="Hipercze"/>
            <w:rFonts w:asciiTheme="minorHAnsi" w:hAnsiTheme="minorHAnsi"/>
            <w:color w:val="auto"/>
            <w:sz w:val="22"/>
            <w:szCs w:val="22"/>
            <w:u w:val="none"/>
          </w:rPr>
          <w:t>[32</w:t>
        </w:r>
        <w:r w:rsidRPr="00281450">
          <w:rPr>
            <w:rStyle w:val="Hipercze"/>
            <w:rFonts w:asciiTheme="minorHAnsi" w:hAnsiTheme="minorHAnsi"/>
            <w:color w:val="auto"/>
            <w:sz w:val="22"/>
            <w:szCs w:val="22"/>
            <w:u w:val="none"/>
          </w:rPr>
          <w:t>]</w:t>
        </w:r>
      </w:hyperlink>
      <w:r w:rsidR="00281450">
        <w:rPr>
          <w:rFonts w:asciiTheme="minorHAnsi" w:hAnsiTheme="minorHAnsi"/>
          <w:sz w:val="22"/>
          <w:szCs w:val="22"/>
        </w:rPr>
        <w:t> </w:t>
      </w:r>
      <w:r w:rsidRPr="00026DEC">
        <w:rPr>
          <w:rFonts w:asciiTheme="minorHAnsi" w:hAnsiTheme="minorHAnsi"/>
          <w:sz w:val="22"/>
          <w:szCs w:val="22"/>
        </w:rPr>
        <w:t xml:space="preserve">. In this work, we provide a range of evidence for the generation of the protein </w:t>
      </w:r>
      <w:r w:rsidRPr="00026DEC">
        <w:rPr>
          <w:rStyle w:val="Uwydatnienie"/>
          <w:rFonts w:asciiTheme="minorHAnsi" w:hAnsiTheme="minorHAnsi"/>
          <w:sz w:val="22"/>
          <w:szCs w:val="22"/>
        </w:rPr>
        <w:t>o</w:t>
      </w:r>
      <w:r w:rsidRPr="00026DEC">
        <w:rPr>
          <w:rFonts w:asciiTheme="minorHAnsi" w:hAnsiTheme="minorHAnsi"/>
          <w:sz w:val="22"/>
          <w:szCs w:val="22"/>
        </w:rPr>
        <w:t>,</w:t>
      </w:r>
      <w:r w:rsidRPr="00026DEC">
        <w:rPr>
          <w:rStyle w:val="Uwydatnienie"/>
          <w:rFonts w:asciiTheme="minorHAnsi" w:hAnsiTheme="minorHAnsi"/>
          <w:sz w:val="22"/>
          <w:szCs w:val="22"/>
        </w:rPr>
        <w:t>o</w:t>
      </w:r>
      <w:r w:rsidRPr="00026DEC">
        <w:rPr>
          <w:rFonts w:asciiTheme="minorHAnsi" w:hAnsiTheme="minorHAnsi"/>
          <w:sz w:val="22"/>
          <w:szCs w:val="22"/>
        </w:rPr>
        <w:t>′-</w:t>
      </w:r>
      <w:proofErr w:type="spellStart"/>
      <w:r w:rsidRPr="00026DEC">
        <w:rPr>
          <w:rFonts w:asciiTheme="minorHAnsi" w:hAnsiTheme="minorHAnsi"/>
          <w:sz w:val="22"/>
          <w:szCs w:val="22"/>
        </w:rPr>
        <w:t>dityrosine</w:t>
      </w:r>
      <w:proofErr w:type="spellEnd"/>
      <w:r w:rsidRPr="00026DEC">
        <w:rPr>
          <w:rFonts w:asciiTheme="minorHAnsi" w:hAnsiTheme="minorHAnsi"/>
          <w:sz w:val="22"/>
          <w:szCs w:val="22"/>
        </w:rPr>
        <w:t xml:space="preserve"> within JHBP molecules. (</w:t>
      </w:r>
      <w:proofErr w:type="spellStart"/>
      <w:r w:rsidRPr="00026DEC">
        <w:rPr>
          <w:rFonts w:asciiTheme="minorHAnsi" w:hAnsiTheme="minorHAnsi"/>
          <w:sz w:val="22"/>
          <w:szCs w:val="22"/>
        </w:rPr>
        <w:t>i</w:t>
      </w:r>
      <w:proofErr w:type="spellEnd"/>
      <w:r w:rsidRPr="00026DEC">
        <w:rPr>
          <w:rFonts w:asciiTheme="minorHAnsi" w:hAnsiTheme="minorHAnsi"/>
          <w:sz w:val="22"/>
          <w:szCs w:val="22"/>
        </w:rPr>
        <w:t xml:space="preserve">) All the observed spectroscopic changes indicated that although there is some variability in the fluorescence maxima of JHBP, in general, the protein spectra seem to be similar to those observed for DT </w:t>
      </w:r>
      <w:r w:rsidRPr="00281450">
        <w:rPr>
          <w:rFonts w:asciiTheme="minorHAnsi" w:hAnsiTheme="minorHAnsi"/>
          <w:sz w:val="22"/>
          <w:szCs w:val="22"/>
        </w:rPr>
        <w:t xml:space="preserve">( </w:t>
      </w:r>
      <w:hyperlink r:id="rId14" w:anchor="f0005" w:history="1">
        <w:r w:rsidRPr="00281450">
          <w:rPr>
            <w:rStyle w:val="Hipercze"/>
            <w:rFonts w:asciiTheme="minorHAnsi" w:hAnsiTheme="minorHAnsi"/>
            <w:color w:val="auto"/>
            <w:sz w:val="22"/>
            <w:szCs w:val="22"/>
            <w:u w:val="none"/>
          </w:rPr>
          <w:t>Fig. 1</w:t>
        </w:r>
      </w:hyperlink>
      <w:r w:rsidRPr="00281450">
        <w:rPr>
          <w:rFonts w:asciiTheme="minorHAnsi" w:hAnsiTheme="minorHAnsi"/>
          <w:sz w:val="22"/>
          <w:szCs w:val="22"/>
        </w:rPr>
        <w:t> and </w:t>
      </w:r>
      <w:hyperlink r:id="rId15" w:anchor="f0010" w:history="1">
        <w:r w:rsidRPr="00281450">
          <w:rPr>
            <w:rStyle w:val="Hipercze"/>
            <w:rFonts w:asciiTheme="minorHAnsi" w:hAnsiTheme="minorHAnsi"/>
            <w:color w:val="auto"/>
            <w:sz w:val="22"/>
            <w:szCs w:val="22"/>
            <w:u w:val="none"/>
          </w:rPr>
          <w:t>Fig. 2</w:t>
        </w:r>
      </w:hyperlink>
      <w:r w:rsidRPr="00026DEC">
        <w:rPr>
          <w:rFonts w:asciiTheme="minorHAnsi" w:hAnsiTheme="minorHAnsi"/>
          <w:sz w:val="22"/>
          <w:szCs w:val="22"/>
        </w:rPr>
        <w:t xml:space="preserve">). Two peaks appearing in the JHBP excitation band, one at around 285 nm and another at 315 nm were presumably associated with the protonated and deprotonated forms of DT </w:t>
      </w:r>
      <w:hyperlink r:id="rId16" w:anchor="b0180" w:history="1">
        <w:r w:rsidR="00281450" w:rsidRPr="00281450">
          <w:rPr>
            <w:rStyle w:val="Hipercze"/>
            <w:rFonts w:asciiTheme="minorHAnsi" w:hAnsiTheme="minorHAnsi"/>
            <w:color w:val="auto"/>
            <w:sz w:val="22"/>
            <w:szCs w:val="22"/>
            <w:u w:val="none"/>
          </w:rPr>
          <w:t>[33</w:t>
        </w:r>
        <w:r w:rsidRPr="00281450">
          <w:rPr>
            <w:rStyle w:val="Hipercze"/>
            <w:rFonts w:asciiTheme="minorHAnsi" w:hAnsiTheme="minorHAnsi"/>
            <w:color w:val="auto"/>
            <w:sz w:val="22"/>
            <w:szCs w:val="22"/>
            <w:u w:val="none"/>
          </w:rPr>
          <w:t>]</w:t>
        </w:r>
      </w:hyperlink>
      <w:r w:rsidRPr="00281450">
        <w:rPr>
          <w:rFonts w:asciiTheme="minorHAnsi" w:hAnsiTheme="minorHAnsi"/>
          <w:sz w:val="22"/>
          <w:szCs w:val="22"/>
        </w:rPr>
        <w:t>.</w:t>
      </w:r>
      <w:r w:rsidRPr="00026DEC">
        <w:rPr>
          <w:rFonts w:asciiTheme="minorHAnsi" w:hAnsiTheme="minorHAnsi"/>
          <w:sz w:val="22"/>
          <w:szCs w:val="22"/>
        </w:rPr>
        <w:t xml:space="preserve"> In contrast, DT emission spectra contain one peak which may differ only in the position of its </w:t>
      </w:r>
      <w:proofErr w:type="spellStart"/>
      <w:r w:rsidRPr="00026DEC">
        <w:rPr>
          <w:rStyle w:val="Uwydatnienie"/>
          <w:rFonts w:asciiTheme="minorHAnsi" w:hAnsiTheme="minorHAnsi"/>
          <w:sz w:val="22"/>
          <w:szCs w:val="22"/>
        </w:rPr>
        <w:t>λ</w:t>
      </w:r>
      <w:r w:rsidRPr="00026DEC">
        <w:rPr>
          <w:rFonts w:asciiTheme="minorHAnsi" w:hAnsiTheme="minorHAnsi"/>
          <w:sz w:val="22"/>
          <w:szCs w:val="22"/>
          <w:vertAlign w:val="subscript"/>
        </w:rPr>
        <w:t>max</w:t>
      </w:r>
      <w:proofErr w:type="spellEnd"/>
      <w:r w:rsidRPr="00026DEC">
        <w:rPr>
          <w:rFonts w:asciiTheme="minorHAnsi" w:hAnsiTheme="minorHAnsi"/>
          <w:sz w:val="22"/>
          <w:szCs w:val="22"/>
        </w:rPr>
        <w:t xml:space="preserve">. (ii) We have established that the JHBP samples displayed an almost </w:t>
      </w:r>
      <w:r w:rsidRPr="00026DEC">
        <w:rPr>
          <w:rFonts w:asciiTheme="minorHAnsi" w:hAnsiTheme="minorHAnsi"/>
          <w:sz w:val="22"/>
          <w:szCs w:val="22"/>
        </w:rPr>
        <w:lastRenderedPageBreak/>
        <w:t xml:space="preserve">identical DT signal to Y–Y itself and showed exactly the same pH-dependent variations in the excitation bands (reviewed in </w:t>
      </w:r>
      <w:hyperlink r:id="rId17" w:anchor="b0185" w:history="1">
        <w:r w:rsidR="00281450" w:rsidRPr="00281450">
          <w:rPr>
            <w:rStyle w:val="Hipercze"/>
            <w:rFonts w:asciiTheme="minorHAnsi" w:hAnsiTheme="minorHAnsi"/>
            <w:color w:val="auto"/>
            <w:sz w:val="22"/>
            <w:szCs w:val="22"/>
            <w:u w:val="none"/>
          </w:rPr>
          <w:t>[34</w:t>
        </w:r>
        <w:r w:rsidRPr="00281450">
          <w:rPr>
            <w:rStyle w:val="Hipercze"/>
            <w:rFonts w:asciiTheme="minorHAnsi" w:hAnsiTheme="minorHAnsi"/>
            <w:color w:val="auto"/>
            <w:sz w:val="22"/>
            <w:szCs w:val="22"/>
            <w:u w:val="none"/>
          </w:rPr>
          <w:t>]</w:t>
        </w:r>
      </w:hyperlink>
      <w:r w:rsidRPr="00026DEC">
        <w:rPr>
          <w:rFonts w:asciiTheme="minorHAnsi" w:hAnsiTheme="minorHAnsi"/>
          <w:sz w:val="22"/>
          <w:szCs w:val="22"/>
        </w:rPr>
        <w:t xml:space="preserve">). (iii) Furthermore, borate/boric acid solutions have a quenching effect on the excitation and fluorescence emission spectra of JHBP. (iv) Consequently, after riboflavin-sensitized </w:t>
      </w:r>
      <w:proofErr w:type="spellStart"/>
      <w:r w:rsidRPr="00026DEC">
        <w:rPr>
          <w:rFonts w:asciiTheme="minorHAnsi" w:hAnsiTheme="minorHAnsi"/>
          <w:sz w:val="22"/>
          <w:szCs w:val="22"/>
        </w:rPr>
        <w:t>photooxidation</w:t>
      </w:r>
      <w:proofErr w:type="spellEnd"/>
      <w:r w:rsidRPr="00026DEC">
        <w:rPr>
          <w:rFonts w:asciiTheme="minorHAnsi" w:hAnsiTheme="minorHAnsi"/>
          <w:sz w:val="22"/>
          <w:szCs w:val="22"/>
        </w:rPr>
        <w:t xml:space="preserve"> we observed a fivefold increase of protein fluorescence upon excitation at 315 nm </w:t>
      </w:r>
      <w:r w:rsidRPr="00281450">
        <w:rPr>
          <w:rFonts w:asciiTheme="minorHAnsi" w:hAnsiTheme="minorHAnsi"/>
          <w:sz w:val="22"/>
          <w:szCs w:val="22"/>
        </w:rPr>
        <w:t>(</w:t>
      </w:r>
      <w:hyperlink r:id="rId18" w:anchor="f0010" w:history="1">
        <w:r w:rsidRPr="00281450">
          <w:rPr>
            <w:rStyle w:val="Hipercze"/>
            <w:rFonts w:asciiTheme="minorHAnsi" w:hAnsiTheme="minorHAnsi"/>
            <w:color w:val="auto"/>
            <w:sz w:val="22"/>
            <w:szCs w:val="22"/>
            <w:u w:val="none"/>
          </w:rPr>
          <w:t>Fig. 2</w:t>
        </w:r>
      </w:hyperlink>
      <w:r w:rsidRPr="00026DEC">
        <w:rPr>
          <w:rFonts w:asciiTheme="minorHAnsi" w:hAnsiTheme="minorHAnsi"/>
          <w:sz w:val="22"/>
          <w:szCs w:val="22"/>
        </w:rPr>
        <w:t xml:space="preserve">B). (v) Additionally, the formation of DT cross-links in the JHBP samples was verified using the monoclonal antibody directed against DT residues </w:t>
      </w:r>
      <w:r w:rsidRPr="00281450">
        <w:rPr>
          <w:rFonts w:asciiTheme="minorHAnsi" w:hAnsiTheme="minorHAnsi"/>
          <w:sz w:val="22"/>
          <w:szCs w:val="22"/>
        </w:rPr>
        <w:t>(</w:t>
      </w:r>
      <w:hyperlink r:id="rId19" w:anchor="f0015" w:history="1">
        <w:r w:rsidRPr="00281450">
          <w:rPr>
            <w:rStyle w:val="Hipercze"/>
            <w:rFonts w:asciiTheme="minorHAnsi" w:hAnsiTheme="minorHAnsi"/>
            <w:color w:val="auto"/>
            <w:sz w:val="22"/>
            <w:szCs w:val="22"/>
            <w:u w:val="none"/>
          </w:rPr>
          <w:t>Fig. 3</w:t>
        </w:r>
      </w:hyperlink>
      <w:r w:rsidRPr="00281450">
        <w:rPr>
          <w:rFonts w:asciiTheme="minorHAnsi" w:hAnsiTheme="minorHAnsi"/>
          <w:sz w:val="22"/>
          <w:szCs w:val="22"/>
        </w:rPr>
        <w:t>).</w:t>
      </w:r>
      <w:r w:rsidRPr="00026DEC">
        <w:rPr>
          <w:rFonts w:asciiTheme="minorHAnsi" w:hAnsiTheme="minorHAnsi"/>
          <w:sz w:val="22"/>
          <w:szCs w:val="22"/>
        </w:rPr>
        <w:t xml:space="preserve"> </w:t>
      </w:r>
    </w:p>
    <w:p w:rsidR="00026DEC" w:rsidRPr="00281450" w:rsidRDefault="00026DEC" w:rsidP="00026DEC">
      <w:pPr>
        <w:pStyle w:val="svarticle"/>
        <w:widowControl w:val="0"/>
        <w:spacing w:line="480" w:lineRule="auto"/>
        <w:ind w:firstLine="709"/>
        <w:jc w:val="both"/>
        <w:rPr>
          <w:rFonts w:asciiTheme="minorHAnsi" w:hAnsiTheme="minorHAnsi"/>
          <w:sz w:val="22"/>
          <w:szCs w:val="22"/>
        </w:rPr>
      </w:pPr>
      <w:r w:rsidRPr="00281450">
        <w:rPr>
          <w:rFonts w:asciiTheme="minorHAnsi" w:hAnsiTheme="minorHAnsi"/>
          <w:sz w:val="22"/>
          <w:szCs w:val="22"/>
        </w:rPr>
        <w:t xml:space="preserve">Although under physiological conditions all amino acid residues can be oxidized by reactive oxygen species (ROS), Y residues are particularly easily oxidized. They are converted mainly to 3,4-dihydroxyphenylalanine (DOPA) and Y–Y cross-linked derivatives </w:t>
      </w:r>
      <w:hyperlink r:id="rId20" w:anchor="b0190" w:history="1">
        <w:r w:rsidR="00281450" w:rsidRPr="00281450">
          <w:rPr>
            <w:rStyle w:val="Hipercze"/>
            <w:rFonts w:asciiTheme="minorHAnsi" w:hAnsiTheme="minorHAnsi"/>
            <w:color w:val="auto"/>
            <w:sz w:val="22"/>
            <w:szCs w:val="22"/>
            <w:u w:val="none"/>
          </w:rPr>
          <w:t>[35</w:t>
        </w:r>
        <w:r w:rsidRPr="00281450">
          <w:rPr>
            <w:rStyle w:val="Hipercze"/>
            <w:rFonts w:asciiTheme="minorHAnsi" w:hAnsiTheme="minorHAnsi"/>
            <w:color w:val="auto"/>
            <w:sz w:val="22"/>
            <w:szCs w:val="22"/>
            <w:u w:val="none"/>
          </w:rPr>
          <w:t>]</w:t>
        </w:r>
      </w:hyperlink>
      <w:r w:rsidRPr="00281450">
        <w:rPr>
          <w:rFonts w:asciiTheme="minorHAnsi" w:hAnsiTheme="minorHAnsi"/>
          <w:sz w:val="22"/>
          <w:szCs w:val="22"/>
        </w:rPr>
        <w:t xml:space="preserve">. DT formation has been linked to a number of serious human disease (reviewed in </w:t>
      </w:r>
      <w:hyperlink r:id="rId21" w:anchor="b0195" w:history="1">
        <w:r w:rsidR="00281450" w:rsidRPr="00281450">
          <w:rPr>
            <w:rStyle w:val="Hipercze"/>
            <w:rFonts w:asciiTheme="minorHAnsi" w:hAnsiTheme="minorHAnsi"/>
            <w:color w:val="auto"/>
            <w:sz w:val="22"/>
            <w:szCs w:val="22"/>
            <w:u w:val="none"/>
          </w:rPr>
          <w:t>[36</w:t>
        </w:r>
        <w:r w:rsidRPr="00281450">
          <w:rPr>
            <w:rStyle w:val="Hipercze"/>
            <w:rFonts w:asciiTheme="minorHAnsi" w:hAnsiTheme="minorHAnsi"/>
            <w:color w:val="auto"/>
            <w:sz w:val="22"/>
            <w:szCs w:val="22"/>
            <w:u w:val="none"/>
          </w:rPr>
          <w:t>]</w:t>
        </w:r>
      </w:hyperlink>
      <w:r w:rsidRPr="00281450">
        <w:rPr>
          <w:rFonts w:asciiTheme="minorHAnsi" w:hAnsiTheme="minorHAnsi"/>
          <w:sz w:val="22"/>
          <w:szCs w:val="22"/>
        </w:rPr>
        <w:t xml:space="preserve">). It is known to occur, inter alia, in amyloid fibril formation </w:t>
      </w:r>
      <w:hyperlink r:id="rId22" w:anchor="b0200" w:history="1">
        <w:r w:rsidR="00281450" w:rsidRPr="00281450">
          <w:rPr>
            <w:rStyle w:val="Hipercze"/>
            <w:rFonts w:asciiTheme="minorHAnsi" w:hAnsiTheme="minorHAnsi"/>
            <w:color w:val="auto"/>
            <w:sz w:val="22"/>
            <w:szCs w:val="22"/>
            <w:u w:val="none"/>
          </w:rPr>
          <w:t>[37</w:t>
        </w:r>
        <w:r w:rsidRPr="00281450">
          <w:rPr>
            <w:rStyle w:val="Hipercze"/>
            <w:rFonts w:asciiTheme="minorHAnsi" w:hAnsiTheme="minorHAnsi"/>
            <w:color w:val="auto"/>
            <w:sz w:val="22"/>
            <w:szCs w:val="22"/>
            <w:u w:val="none"/>
          </w:rPr>
          <w:t>]</w:t>
        </w:r>
      </w:hyperlink>
      <w:r w:rsidRPr="00281450">
        <w:rPr>
          <w:rFonts w:asciiTheme="minorHAnsi" w:hAnsiTheme="minorHAnsi"/>
          <w:sz w:val="22"/>
          <w:szCs w:val="22"/>
        </w:rPr>
        <w:t xml:space="preserve">, Parkinson’s disease </w:t>
      </w:r>
      <w:hyperlink r:id="rId23" w:anchor="b0205" w:history="1">
        <w:r w:rsidR="00281450" w:rsidRPr="00281450">
          <w:rPr>
            <w:rStyle w:val="Hipercze"/>
            <w:rFonts w:asciiTheme="minorHAnsi" w:hAnsiTheme="minorHAnsi"/>
            <w:color w:val="auto"/>
            <w:sz w:val="22"/>
            <w:szCs w:val="22"/>
            <w:u w:val="none"/>
          </w:rPr>
          <w:t>[38</w:t>
        </w:r>
        <w:r w:rsidRPr="00281450">
          <w:rPr>
            <w:rStyle w:val="Hipercze"/>
            <w:rFonts w:asciiTheme="minorHAnsi" w:hAnsiTheme="minorHAnsi"/>
            <w:color w:val="auto"/>
            <w:sz w:val="22"/>
            <w:szCs w:val="22"/>
            <w:u w:val="none"/>
          </w:rPr>
          <w:t>]</w:t>
        </w:r>
      </w:hyperlink>
      <w:r w:rsidRPr="00281450">
        <w:rPr>
          <w:rFonts w:asciiTheme="minorHAnsi" w:hAnsiTheme="minorHAnsi"/>
          <w:sz w:val="22"/>
          <w:szCs w:val="22"/>
        </w:rPr>
        <w:t xml:space="preserve">, cerebrospinal fluid damage </w:t>
      </w:r>
      <w:hyperlink r:id="rId24" w:anchor="b0210" w:history="1">
        <w:r w:rsidR="00281450" w:rsidRPr="00281450">
          <w:rPr>
            <w:rStyle w:val="Hipercze"/>
            <w:rFonts w:asciiTheme="minorHAnsi" w:hAnsiTheme="minorHAnsi"/>
            <w:color w:val="auto"/>
            <w:sz w:val="22"/>
            <w:szCs w:val="22"/>
            <w:u w:val="none"/>
          </w:rPr>
          <w:t>[39</w:t>
        </w:r>
        <w:r w:rsidRPr="00281450">
          <w:rPr>
            <w:rStyle w:val="Hipercze"/>
            <w:rFonts w:asciiTheme="minorHAnsi" w:hAnsiTheme="minorHAnsi"/>
            <w:color w:val="auto"/>
            <w:sz w:val="22"/>
            <w:szCs w:val="22"/>
            <w:u w:val="none"/>
          </w:rPr>
          <w:t>]</w:t>
        </w:r>
      </w:hyperlink>
      <w:r w:rsidRPr="00281450">
        <w:rPr>
          <w:rFonts w:asciiTheme="minorHAnsi" w:hAnsiTheme="minorHAnsi"/>
          <w:sz w:val="22"/>
          <w:szCs w:val="22"/>
        </w:rPr>
        <w:t xml:space="preserve">, </w:t>
      </w:r>
      <w:proofErr w:type="spellStart"/>
      <w:r w:rsidRPr="00281450">
        <w:rPr>
          <w:rFonts w:asciiTheme="minorHAnsi" w:hAnsiTheme="minorHAnsi"/>
          <w:sz w:val="22"/>
          <w:szCs w:val="22"/>
        </w:rPr>
        <w:t>lipofuscin</w:t>
      </w:r>
      <w:proofErr w:type="spellEnd"/>
      <w:r w:rsidRPr="00281450">
        <w:rPr>
          <w:rFonts w:asciiTheme="minorHAnsi" w:hAnsiTheme="minorHAnsi"/>
          <w:sz w:val="22"/>
          <w:szCs w:val="22"/>
        </w:rPr>
        <w:t xml:space="preserve"> granules in the brain </w:t>
      </w:r>
      <w:hyperlink r:id="rId25" w:anchor="b0095" w:history="1">
        <w:r w:rsidR="00281450" w:rsidRPr="00281450">
          <w:rPr>
            <w:rStyle w:val="Hipercze"/>
            <w:rFonts w:asciiTheme="minorHAnsi" w:hAnsiTheme="minorHAnsi"/>
            <w:color w:val="auto"/>
            <w:sz w:val="22"/>
            <w:szCs w:val="22"/>
            <w:u w:val="none"/>
          </w:rPr>
          <w:t>[18</w:t>
        </w:r>
        <w:r w:rsidRPr="00281450">
          <w:rPr>
            <w:rStyle w:val="Hipercze"/>
            <w:rFonts w:asciiTheme="minorHAnsi" w:hAnsiTheme="minorHAnsi"/>
            <w:color w:val="auto"/>
            <w:sz w:val="22"/>
            <w:szCs w:val="22"/>
            <w:u w:val="none"/>
          </w:rPr>
          <w:t>]</w:t>
        </w:r>
      </w:hyperlink>
      <w:r w:rsidRPr="00281450">
        <w:rPr>
          <w:rFonts w:asciiTheme="minorHAnsi" w:hAnsiTheme="minorHAnsi"/>
          <w:sz w:val="22"/>
          <w:szCs w:val="22"/>
        </w:rPr>
        <w:t xml:space="preserve"> or </w:t>
      </w:r>
      <w:proofErr w:type="spellStart"/>
      <w:r w:rsidRPr="00281450">
        <w:rPr>
          <w:rFonts w:asciiTheme="minorHAnsi" w:hAnsiTheme="minorHAnsi"/>
          <w:sz w:val="22"/>
          <w:szCs w:val="22"/>
        </w:rPr>
        <w:t>epidermoid</w:t>
      </w:r>
      <w:proofErr w:type="spellEnd"/>
      <w:r w:rsidRPr="00281450">
        <w:rPr>
          <w:rFonts w:asciiTheme="minorHAnsi" w:hAnsiTheme="minorHAnsi"/>
          <w:sz w:val="22"/>
          <w:szCs w:val="22"/>
        </w:rPr>
        <w:t xml:space="preserve"> carcinoma </w:t>
      </w:r>
      <w:hyperlink r:id="rId26" w:anchor="b0215" w:history="1">
        <w:r w:rsidR="00281450" w:rsidRPr="00281450">
          <w:rPr>
            <w:rStyle w:val="Hipercze"/>
            <w:rFonts w:asciiTheme="minorHAnsi" w:hAnsiTheme="minorHAnsi"/>
            <w:color w:val="auto"/>
            <w:sz w:val="22"/>
            <w:szCs w:val="22"/>
            <w:u w:val="none"/>
          </w:rPr>
          <w:t>[40</w:t>
        </w:r>
        <w:r w:rsidRPr="00281450">
          <w:rPr>
            <w:rStyle w:val="Hipercze"/>
            <w:rFonts w:asciiTheme="minorHAnsi" w:hAnsiTheme="minorHAnsi"/>
            <w:color w:val="auto"/>
            <w:sz w:val="22"/>
            <w:szCs w:val="22"/>
            <w:u w:val="none"/>
          </w:rPr>
          <w:t>]</w:t>
        </w:r>
      </w:hyperlink>
      <w:r w:rsidRPr="00281450">
        <w:rPr>
          <w:rFonts w:asciiTheme="minorHAnsi" w:hAnsiTheme="minorHAnsi"/>
          <w:sz w:val="22"/>
          <w:szCs w:val="22"/>
        </w:rPr>
        <w:t xml:space="preserve">. DT also plays important physiological roles in invertebrate proteins, where it has been identified as a product of normal post-translational modifications. DT contributes to the elasticity and integrity of such structural proteins as collagen </w:t>
      </w:r>
      <w:hyperlink r:id="rId27" w:anchor="b0220" w:history="1">
        <w:r w:rsidR="00281450" w:rsidRPr="00281450">
          <w:rPr>
            <w:rStyle w:val="Hipercze"/>
            <w:rFonts w:asciiTheme="minorHAnsi" w:hAnsiTheme="minorHAnsi"/>
            <w:color w:val="auto"/>
            <w:sz w:val="22"/>
            <w:szCs w:val="22"/>
            <w:u w:val="none"/>
          </w:rPr>
          <w:t>[41</w:t>
        </w:r>
        <w:r w:rsidRPr="00281450">
          <w:rPr>
            <w:rStyle w:val="Hipercze"/>
            <w:rFonts w:asciiTheme="minorHAnsi" w:hAnsiTheme="minorHAnsi"/>
            <w:color w:val="auto"/>
            <w:sz w:val="22"/>
            <w:szCs w:val="22"/>
            <w:u w:val="none"/>
          </w:rPr>
          <w:t>]</w:t>
        </w:r>
      </w:hyperlink>
      <w:r w:rsidRPr="00281450">
        <w:rPr>
          <w:rFonts w:asciiTheme="minorHAnsi" w:hAnsiTheme="minorHAnsi"/>
          <w:sz w:val="22"/>
          <w:szCs w:val="22"/>
        </w:rPr>
        <w:t xml:space="preserve"> and elastin </w:t>
      </w:r>
      <w:hyperlink r:id="rId28" w:anchor="b0225" w:history="1">
        <w:r w:rsidR="00281450" w:rsidRPr="00281450">
          <w:rPr>
            <w:rStyle w:val="Hipercze"/>
            <w:rFonts w:asciiTheme="minorHAnsi" w:hAnsiTheme="minorHAnsi"/>
            <w:color w:val="auto"/>
            <w:sz w:val="22"/>
            <w:szCs w:val="22"/>
            <w:u w:val="none"/>
          </w:rPr>
          <w:t>[42</w:t>
        </w:r>
        <w:r w:rsidRPr="00281450">
          <w:rPr>
            <w:rStyle w:val="Hipercze"/>
            <w:rFonts w:asciiTheme="minorHAnsi" w:hAnsiTheme="minorHAnsi"/>
            <w:color w:val="auto"/>
            <w:sz w:val="22"/>
            <w:szCs w:val="22"/>
            <w:u w:val="none"/>
          </w:rPr>
          <w:t>]</w:t>
        </w:r>
      </w:hyperlink>
      <w:r w:rsidRPr="00281450">
        <w:rPr>
          <w:rFonts w:asciiTheme="minorHAnsi" w:hAnsiTheme="minorHAnsi"/>
          <w:sz w:val="22"/>
          <w:szCs w:val="22"/>
        </w:rPr>
        <w:t xml:space="preserve">, silk fibroin and keratin </w:t>
      </w:r>
      <w:hyperlink r:id="rId29" w:anchor="b0230" w:history="1">
        <w:r w:rsidR="00281450" w:rsidRPr="00281450">
          <w:rPr>
            <w:rStyle w:val="Hipercze"/>
            <w:rFonts w:asciiTheme="minorHAnsi" w:hAnsiTheme="minorHAnsi"/>
            <w:color w:val="auto"/>
            <w:sz w:val="22"/>
            <w:szCs w:val="22"/>
            <w:u w:val="none"/>
          </w:rPr>
          <w:t>[43</w:t>
        </w:r>
        <w:r w:rsidRPr="00281450">
          <w:rPr>
            <w:rStyle w:val="Hipercze"/>
            <w:rFonts w:asciiTheme="minorHAnsi" w:hAnsiTheme="minorHAnsi"/>
            <w:color w:val="auto"/>
            <w:sz w:val="22"/>
            <w:szCs w:val="22"/>
            <w:u w:val="none"/>
          </w:rPr>
          <w:t>]</w:t>
        </w:r>
      </w:hyperlink>
      <w:r w:rsidRPr="00281450">
        <w:rPr>
          <w:rFonts w:asciiTheme="minorHAnsi" w:hAnsiTheme="minorHAnsi"/>
          <w:sz w:val="22"/>
          <w:szCs w:val="22"/>
        </w:rPr>
        <w:t xml:space="preserve"> or insect protein </w:t>
      </w:r>
      <w:proofErr w:type="spellStart"/>
      <w:r w:rsidRPr="00281450">
        <w:rPr>
          <w:rFonts w:asciiTheme="minorHAnsi" w:hAnsiTheme="minorHAnsi"/>
          <w:sz w:val="22"/>
          <w:szCs w:val="22"/>
        </w:rPr>
        <w:t>resilin</w:t>
      </w:r>
      <w:proofErr w:type="spellEnd"/>
      <w:r w:rsidRPr="00281450">
        <w:rPr>
          <w:rFonts w:asciiTheme="minorHAnsi" w:hAnsiTheme="minorHAnsi"/>
          <w:sz w:val="22"/>
          <w:szCs w:val="22"/>
        </w:rPr>
        <w:t xml:space="preserve"> </w:t>
      </w:r>
      <w:hyperlink r:id="rId30" w:anchor="b0235" w:history="1">
        <w:r w:rsidR="00281450" w:rsidRPr="00281450">
          <w:rPr>
            <w:rStyle w:val="Hipercze"/>
            <w:rFonts w:asciiTheme="minorHAnsi" w:hAnsiTheme="minorHAnsi"/>
            <w:color w:val="auto"/>
            <w:sz w:val="22"/>
            <w:szCs w:val="22"/>
            <w:u w:val="none"/>
          </w:rPr>
          <w:t>[44</w:t>
        </w:r>
        <w:r w:rsidRPr="00281450">
          <w:rPr>
            <w:rStyle w:val="Hipercze"/>
            <w:rFonts w:asciiTheme="minorHAnsi" w:hAnsiTheme="minorHAnsi"/>
            <w:color w:val="auto"/>
            <w:sz w:val="22"/>
            <w:szCs w:val="22"/>
            <w:u w:val="none"/>
          </w:rPr>
          <w:t>]</w:t>
        </w:r>
      </w:hyperlink>
      <w:r w:rsidRPr="00281450">
        <w:rPr>
          <w:rFonts w:asciiTheme="minorHAnsi" w:hAnsiTheme="minorHAnsi"/>
          <w:sz w:val="22"/>
          <w:szCs w:val="22"/>
        </w:rPr>
        <w:t>.</w:t>
      </w:r>
    </w:p>
    <w:p w:rsidR="00026DEC" w:rsidRPr="00026DEC" w:rsidRDefault="00026DEC" w:rsidP="00026DEC">
      <w:pPr>
        <w:pStyle w:val="svarticle"/>
        <w:spacing w:line="480" w:lineRule="auto"/>
        <w:ind w:firstLine="709"/>
        <w:jc w:val="both"/>
        <w:rPr>
          <w:rFonts w:asciiTheme="minorHAnsi" w:hAnsiTheme="minorHAnsi"/>
          <w:sz w:val="22"/>
          <w:szCs w:val="22"/>
        </w:rPr>
      </w:pPr>
      <w:r w:rsidRPr="00026DEC">
        <w:rPr>
          <w:rFonts w:asciiTheme="minorHAnsi" w:hAnsiTheme="minorHAnsi"/>
          <w:sz w:val="22"/>
          <w:szCs w:val="22"/>
        </w:rPr>
        <w:t xml:space="preserve">The identification of the presence of DT in JHBP led us to analyze the possible structural changes in the protein molecules under riboflavin-mediated oxidative stress </w:t>
      </w:r>
      <w:r w:rsidRPr="00281450">
        <w:rPr>
          <w:rFonts w:asciiTheme="minorHAnsi" w:hAnsiTheme="minorHAnsi"/>
          <w:sz w:val="22"/>
          <w:szCs w:val="22"/>
        </w:rPr>
        <w:t>conditions (</w:t>
      </w:r>
      <w:hyperlink r:id="rId31" w:anchor="f0020" w:history="1">
        <w:r w:rsidRPr="00281450">
          <w:rPr>
            <w:rStyle w:val="Hipercze"/>
            <w:rFonts w:asciiTheme="minorHAnsi" w:hAnsiTheme="minorHAnsi"/>
            <w:color w:val="auto"/>
            <w:sz w:val="22"/>
            <w:szCs w:val="22"/>
            <w:u w:val="none"/>
          </w:rPr>
          <w:t>Fig. 4</w:t>
        </w:r>
      </w:hyperlink>
      <w:r w:rsidRPr="00281450">
        <w:rPr>
          <w:rFonts w:asciiTheme="minorHAnsi" w:hAnsiTheme="minorHAnsi"/>
          <w:sz w:val="22"/>
          <w:szCs w:val="22"/>
        </w:rPr>
        <w:t>).</w:t>
      </w:r>
      <w:r w:rsidRPr="00026DEC">
        <w:rPr>
          <w:rFonts w:asciiTheme="minorHAnsi" w:hAnsiTheme="minorHAnsi"/>
          <w:sz w:val="22"/>
          <w:szCs w:val="22"/>
        </w:rPr>
        <w:t xml:space="preserve"> The CD spectra of JHBP, recorded in the far-UV region (195–260 nm), combined with structural analysis using the </w:t>
      </w:r>
      <w:proofErr w:type="spellStart"/>
      <w:r w:rsidRPr="00026DEC">
        <w:rPr>
          <w:rFonts w:asciiTheme="minorHAnsi" w:hAnsiTheme="minorHAnsi"/>
          <w:sz w:val="22"/>
          <w:szCs w:val="22"/>
        </w:rPr>
        <w:t>CDPro</w:t>
      </w:r>
      <w:proofErr w:type="spellEnd"/>
      <w:r w:rsidRPr="00026DEC">
        <w:rPr>
          <w:rFonts w:asciiTheme="minorHAnsi" w:hAnsiTheme="minorHAnsi"/>
          <w:sz w:val="22"/>
          <w:szCs w:val="22"/>
        </w:rPr>
        <w:t xml:space="preserve"> package revealed that native JHBP contains as little as about 15–19% α-helices and 32–37% β-sheets, whereas the rest of the protein assumes β-turns and a random conformation. The calculated values are not in agreement with the data obtained from the crystal structure (α-helices: 33%, β-sheets: 39%, other: 28%) </w:t>
      </w:r>
      <w:hyperlink r:id="rId32" w:anchor="b0075" w:history="1">
        <w:r w:rsidRPr="00281450">
          <w:rPr>
            <w:rStyle w:val="Hipercze"/>
            <w:rFonts w:asciiTheme="minorHAnsi" w:hAnsiTheme="minorHAnsi"/>
            <w:color w:val="auto"/>
            <w:sz w:val="22"/>
            <w:szCs w:val="22"/>
            <w:u w:val="none"/>
          </w:rPr>
          <w:t>[15]</w:t>
        </w:r>
      </w:hyperlink>
      <w:r w:rsidRPr="00026DEC">
        <w:rPr>
          <w:rFonts w:asciiTheme="minorHAnsi" w:hAnsiTheme="minorHAnsi"/>
          <w:sz w:val="22"/>
          <w:szCs w:val="22"/>
        </w:rPr>
        <w:t xml:space="preserve">. This may be due to the limitations of the applied algorithm and/or may indicate, that ammonium sulfate is able to induce conformational transitions within the JHBP molecule during crystallization. It has been previously shown that protein </w:t>
      </w:r>
      <w:proofErr w:type="spellStart"/>
      <w:r w:rsidRPr="00026DEC">
        <w:rPr>
          <w:rFonts w:asciiTheme="minorHAnsi" w:hAnsiTheme="minorHAnsi"/>
          <w:sz w:val="22"/>
          <w:szCs w:val="22"/>
        </w:rPr>
        <w:t>helicity</w:t>
      </w:r>
      <w:proofErr w:type="spellEnd"/>
      <w:r w:rsidRPr="00026DEC">
        <w:rPr>
          <w:rFonts w:asciiTheme="minorHAnsi" w:hAnsiTheme="minorHAnsi"/>
          <w:sz w:val="22"/>
          <w:szCs w:val="22"/>
        </w:rPr>
        <w:t xml:space="preserve"> varies greatly depending on the concentration of ammonium sulfate </w:t>
      </w:r>
      <w:hyperlink r:id="rId33" w:anchor="b0240" w:history="1">
        <w:r w:rsidR="00281450" w:rsidRPr="00281450">
          <w:rPr>
            <w:rStyle w:val="Hipercze"/>
            <w:rFonts w:asciiTheme="minorHAnsi" w:hAnsiTheme="minorHAnsi"/>
            <w:color w:val="auto"/>
            <w:sz w:val="22"/>
            <w:szCs w:val="22"/>
            <w:u w:val="none"/>
          </w:rPr>
          <w:t>[45</w:t>
        </w:r>
        <w:r w:rsidRPr="00281450">
          <w:rPr>
            <w:rStyle w:val="Hipercze"/>
            <w:rFonts w:asciiTheme="minorHAnsi" w:hAnsiTheme="minorHAnsi"/>
            <w:color w:val="auto"/>
            <w:sz w:val="22"/>
            <w:szCs w:val="22"/>
            <w:u w:val="none"/>
          </w:rPr>
          <w:t>]</w:t>
        </w:r>
      </w:hyperlink>
      <w:r w:rsidRPr="00281450">
        <w:rPr>
          <w:rFonts w:asciiTheme="minorHAnsi" w:hAnsiTheme="minorHAnsi"/>
          <w:sz w:val="22"/>
          <w:szCs w:val="22"/>
        </w:rPr>
        <w:t xml:space="preserve">. </w:t>
      </w:r>
      <w:r w:rsidRPr="00026DEC">
        <w:rPr>
          <w:rFonts w:asciiTheme="minorHAnsi" w:hAnsiTheme="minorHAnsi"/>
          <w:sz w:val="22"/>
          <w:szCs w:val="22"/>
        </w:rPr>
        <w:t xml:space="preserve">The CD spectrum of oxidized protein was </w:t>
      </w:r>
      <w:r w:rsidRPr="00026DEC">
        <w:rPr>
          <w:rFonts w:asciiTheme="minorHAnsi" w:hAnsiTheme="minorHAnsi"/>
          <w:sz w:val="22"/>
          <w:szCs w:val="22"/>
        </w:rPr>
        <w:lastRenderedPageBreak/>
        <w:t xml:space="preserve">different. This indicates that the </w:t>
      </w:r>
      <w:proofErr w:type="spellStart"/>
      <w:r w:rsidRPr="00026DEC">
        <w:rPr>
          <w:rFonts w:asciiTheme="minorHAnsi" w:hAnsiTheme="minorHAnsi"/>
          <w:sz w:val="22"/>
          <w:szCs w:val="22"/>
        </w:rPr>
        <w:t>photooxidation</w:t>
      </w:r>
      <w:proofErr w:type="spellEnd"/>
      <w:r w:rsidRPr="00026DEC">
        <w:rPr>
          <w:rFonts w:asciiTheme="minorHAnsi" w:hAnsiTheme="minorHAnsi"/>
          <w:sz w:val="22"/>
          <w:szCs w:val="22"/>
        </w:rPr>
        <w:t xml:space="preserve"> of the JHBP molecule can induce structural alteration or stabilize one conformation state that appears during the breathing of the protein molecule. The measurement of the oxidized JHBP CD spectra, followed by structural analysis, revealed that the fraction of α-helices had substantially increased with a concomitant decrease in the β-structure.</w:t>
      </w:r>
    </w:p>
    <w:p w:rsidR="00026DEC" w:rsidRPr="00026DEC" w:rsidRDefault="00026DEC" w:rsidP="00026DEC">
      <w:pPr>
        <w:pStyle w:val="svarticle"/>
        <w:spacing w:line="480" w:lineRule="auto"/>
        <w:ind w:firstLine="709"/>
        <w:jc w:val="both"/>
        <w:rPr>
          <w:rFonts w:asciiTheme="minorHAnsi" w:hAnsiTheme="minorHAnsi"/>
          <w:sz w:val="22"/>
          <w:szCs w:val="22"/>
        </w:rPr>
      </w:pPr>
      <w:r w:rsidRPr="00026DEC">
        <w:rPr>
          <w:rFonts w:asciiTheme="minorHAnsi" w:hAnsiTheme="minorHAnsi"/>
          <w:sz w:val="22"/>
          <w:szCs w:val="22"/>
        </w:rPr>
        <w:t xml:space="preserve">In the JHBP molecule the closest pair of Y residues are Y128 and Y130, which are situated in one of the β-sheets </w:t>
      </w:r>
      <w:r w:rsidRPr="00281450">
        <w:rPr>
          <w:rFonts w:asciiTheme="minorHAnsi" w:hAnsiTheme="minorHAnsi"/>
          <w:sz w:val="22"/>
          <w:szCs w:val="22"/>
        </w:rPr>
        <w:t>(</w:t>
      </w:r>
      <w:hyperlink r:id="rId34" w:anchor="f0025" w:history="1">
        <w:r w:rsidRPr="00281450">
          <w:rPr>
            <w:rStyle w:val="Hipercze"/>
            <w:rFonts w:asciiTheme="minorHAnsi" w:hAnsiTheme="minorHAnsi"/>
            <w:color w:val="auto"/>
            <w:sz w:val="22"/>
            <w:szCs w:val="22"/>
            <w:u w:val="none"/>
          </w:rPr>
          <w:t>Fig. 5</w:t>
        </w:r>
      </w:hyperlink>
      <w:r w:rsidRPr="00281450">
        <w:rPr>
          <w:rFonts w:asciiTheme="minorHAnsi" w:hAnsiTheme="minorHAnsi"/>
          <w:sz w:val="22"/>
          <w:szCs w:val="22"/>
        </w:rPr>
        <w:t xml:space="preserve">). Although the presence of DT was not observed by crystallographic studies (most likely due to the insignificant number of oxidized protein molecules), the probability that there is cross-linking between Y128 and Y130 is quite high. Although side chains of these Y residues are buried inside a hydrophobic cavity, they exhibit at least some freedom of movement and degree of solvent accessibility. The </w:t>
      </w:r>
      <w:proofErr w:type="spellStart"/>
      <w:r w:rsidRPr="00281450">
        <w:rPr>
          <w:rStyle w:val="Uwydatnienie"/>
          <w:rFonts w:asciiTheme="minorHAnsi" w:hAnsiTheme="minorHAnsi"/>
          <w:sz w:val="22"/>
          <w:szCs w:val="22"/>
        </w:rPr>
        <w:t>ortho</w:t>
      </w:r>
      <w:proofErr w:type="spellEnd"/>
      <w:r w:rsidRPr="00281450">
        <w:rPr>
          <w:rFonts w:asciiTheme="minorHAnsi" w:hAnsiTheme="minorHAnsi"/>
          <w:sz w:val="22"/>
          <w:szCs w:val="22"/>
        </w:rPr>
        <w:t xml:space="preserve"> carbons of their rings are separated by 4.07 Å in the crystal structure (</w:t>
      </w:r>
      <w:hyperlink r:id="rId35" w:anchor="f0025" w:history="1">
        <w:r w:rsidRPr="00281450">
          <w:rPr>
            <w:rStyle w:val="Hipercze"/>
            <w:rFonts w:asciiTheme="minorHAnsi" w:hAnsiTheme="minorHAnsi"/>
            <w:color w:val="auto"/>
            <w:sz w:val="22"/>
            <w:szCs w:val="22"/>
            <w:u w:val="none"/>
          </w:rPr>
          <w:t>Fig. 5</w:t>
        </w:r>
      </w:hyperlink>
      <w:r w:rsidRPr="00281450">
        <w:rPr>
          <w:rFonts w:asciiTheme="minorHAnsi" w:hAnsiTheme="minorHAnsi"/>
          <w:sz w:val="22"/>
          <w:szCs w:val="22"/>
        </w:rPr>
        <w:t>B). The distance between the other Y–Y pairs ranges from 6.89 to 15.50 Å in the native JHBP molecule. Given that we did not find any other cross-linked peptides in the MS analyses (</w:t>
      </w:r>
      <w:hyperlink r:id="rId36" w:anchor="f0030" w:history="1">
        <w:r w:rsidRPr="00281450">
          <w:rPr>
            <w:rStyle w:val="Hipercze"/>
            <w:rFonts w:asciiTheme="minorHAnsi" w:hAnsiTheme="minorHAnsi"/>
            <w:color w:val="auto"/>
            <w:sz w:val="22"/>
            <w:szCs w:val="22"/>
            <w:u w:val="none"/>
          </w:rPr>
          <w:t>Fig. 6</w:t>
        </w:r>
      </w:hyperlink>
      <w:r w:rsidRPr="00281450">
        <w:rPr>
          <w:rFonts w:asciiTheme="minorHAnsi" w:hAnsiTheme="minorHAnsi"/>
          <w:sz w:val="22"/>
          <w:szCs w:val="22"/>
        </w:rPr>
        <w:t>), and that</w:t>
      </w:r>
      <w:r w:rsidRPr="00026DEC">
        <w:rPr>
          <w:rFonts w:asciiTheme="minorHAnsi" w:hAnsiTheme="minorHAnsi"/>
          <w:sz w:val="22"/>
          <w:szCs w:val="22"/>
        </w:rPr>
        <w:t xml:space="preserve"> formation of DT bridges occurs </w:t>
      </w:r>
      <w:proofErr w:type="spellStart"/>
      <w:r w:rsidRPr="00026DEC">
        <w:rPr>
          <w:rFonts w:asciiTheme="minorHAnsi" w:hAnsiTheme="minorHAnsi"/>
          <w:sz w:val="22"/>
          <w:szCs w:val="22"/>
        </w:rPr>
        <w:t>intramolecularly</w:t>
      </w:r>
      <w:proofErr w:type="spellEnd"/>
      <w:r w:rsidRPr="00026DEC">
        <w:rPr>
          <w:rFonts w:asciiTheme="minorHAnsi" w:hAnsiTheme="minorHAnsi"/>
          <w:sz w:val="22"/>
          <w:szCs w:val="22"/>
        </w:rPr>
        <w:t>, the data strongly suggest that Y coupling occurs only between the Y128 and Y130 residues in the JHBP molecule. These results, together with the estimation of the DT content of only 2.15 × 10</w:t>
      </w:r>
      <w:r w:rsidRPr="00026DEC">
        <w:rPr>
          <w:rFonts w:asciiTheme="minorHAnsi" w:hAnsiTheme="minorHAnsi"/>
          <w:sz w:val="22"/>
          <w:szCs w:val="22"/>
          <w:vertAlign w:val="superscript"/>
        </w:rPr>
        <w:t>−3</w:t>
      </w:r>
      <w:r w:rsidRPr="00026DEC">
        <w:rPr>
          <w:rFonts w:asciiTheme="minorHAnsi" w:hAnsiTheme="minorHAnsi"/>
          <w:sz w:val="22"/>
          <w:szCs w:val="22"/>
        </w:rPr>
        <w:t> </w:t>
      </w:r>
      <w:proofErr w:type="spellStart"/>
      <w:r w:rsidRPr="00026DEC">
        <w:rPr>
          <w:rFonts w:asciiTheme="minorHAnsi" w:hAnsiTheme="minorHAnsi"/>
          <w:sz w:val="22"/>
          <w:szCs w:val="22"/>
        </w:rPr>
        <w:t>mol</w:t>
      </w:r>
      <w:proofErr w:type="spellEnd"/>
      <w:r w:rsidRPr="00026DEC">
        <w:rPr>
          <w:rFonts w:asciiTheme="minorHAnsi" w:hAnsiTheme="minorHAnsi"/>
          <w:sz w:val="22"/>
          <w:szCs w:val="22"/>
        </w:rPr>
        <w:t xml:space="preserve"> per mole of </w:t>
      </w:r>
      <w:proofErr w:type="spellStart"/>
      <w:r w:rsidRPr="00026DEC">
        <w:rPr>
          <w:rFonts w:asciiTheme="minorHAnsi" w:hAnsiTheme="minorHAnsi"/>
          <w:sz w:val="22"/>
          <w:szCs w:val="22"/>
        </w:rPr>
        <w:t>photooxidized</w:t>
      </w:r>
      <w:proofErr w:type="spellEnd"/>
      <w:r w:rsidRPr="00026DEC">
        <w:rPr>
          <w:rFonts w:asciiTheme="minorHAnsi" w:hAnsiTheme="minorHAnsi"/>
          <w:sz w:val="22"/>
          <w:szCs w:val="22"/>
        </w:rPr>
        <w:t xml:space="preserve"> </w:t>
      </w:r>
      <w:proofErr w:type="spellStart"/>
      <w:r w:rsidRPr="00026DEC">
        <w:rPr>
          <w:rFonts w:asciiTheme="minorHAnsi" w:hAnsiTheme="minorHAnsi"/>
          <w:sz w:val="22"/>
          <w:szCs w:val="22"/>
        </w:rPr>
        <w:t>rJHBP</w:t>
      </w:r>
      <w:proofErr w:type="spellEnd"/>
      <w:r w:rsidRPr="00026DEC">
        <w:rPr>
          <w:rFonts w:asciiTheme="minorHAnsi" w:hAnsiTheme="minorHAnsi"/>
          <w:sz w:val="22"/>
          <w:szCs w:val="22"/>
        </w:rPr>
        <w:t xml:space="preserve"> </w:t>
      </w:r>
      <w:proofErr w:type="spellStart"/>
      <w:r w:rsidRPr="00026DEC">
        <w:rPr>
          <w:rFonts w:asciiTheme="minorHAnsi" w:hAnsiTheme="minorHAnsi"/>
          <w:sz w:val="22"/>
          <w:szCs w:val="22"/>
        </w:rPr>
        <w:t>hydrolysates</w:t>
      </w:r>
      <w:proofErr w:type="spellEnd"/>
      <w:r w:rsidRPr="00026DEC">
        <w:rPr>
          <w:rFonts w:asciiTheme="minorHAnsi" w:hAnsiTheme="minorHAnsi"/>
          <w:sz w:val="22"/>
          <w:szCs w:val="22"/>
        </w:rPr>
        <w:t>, also seems to provide evidence that most JHBP molecules are found in an unmodified form. We could not detect any substantial decrease in tyrosine residues in the JHBP molecules after irradiation. However, it cannot be excluded that the large increase in CD was also caused by the oxidative degradation of other amino acid residues. The approximate value of 3 × 10</w:t>
      </w:r>
      <w:r w:rsidRPr="00026DEC">
        <w:rPr>
          <w:rFonts w:asciiTheme="minorHAnsi" w:hAnsiTheme="minorHAnsi"/>
          <w:sz w:val="22"/>
          <w:szCs w:val="22"/>
          <w:vertAlign w:val="superscript"/>
        </w:rPr>
        <w:t>−2</w:t>
      </w:r>
      <w:r w:rsidRPr="00026DEC">
        <w:rPr>
          <w:rFonts w:asciiTheme="minorHAnsi" w:hAnsiTheme="minorHAnsi"/>
          <w:sz w:val="22"/>
          <w:szCs w:val="22"/>
        </w:rPr>
        <w:t> </w:t>
      </w:r>
      <w:proofErr w:type="spellStart"/>
      <w:r w:rsidRPr="00026DEC">
        <w:rPr>
          <w:rFonts w:asciiTheme="minorHAnsi" w:hAnsiTheme="minorHAnsi"/>
          <w:sz w:val="22"/>
          <w:szCs w:val="22"/>
        </w:rPr>
        <w:t>mol</w:t>
      </w:r>
      <w:proofErr w:type="spellEnd"/>
      <w:r w:rsidRPr="00026DEC">
        <w:rPr>
          <w:rFonts w:asciiTheme="minorHAnsi" w:hAnsiTheme="minorHAnsi"/>
          <w:sz w:val="22"/>
          <w:szCs w:val="22"/>
        </w:rPr>
        <w:t xml:space="preserve"> of DT per one mole of JHBP molecule can be estimated from fluorescence spectra. In light of our experiments the profound conformational transition of JHBP molecules observed from CD analyses is difficult to explain. One of the possibilities is that the energy of the excited state of riboflavin was directly used to relocate the amino acid backbone in the protein molecule. We are fully aware that the above explanation is highly speculative. Although it has been previously found that the structure of the JHBP molecule is flexible and exhibits an intrinsic ability for conformational </w:t>
      </w:r>
      <w:r w:rsidRPr="00AF4772">
        <w:rPr>
          <w:rFonts w:asciiTheme="minorHAnsi" w:hAnsiTheme="minorHAnsi"/>
          <w:sz w:val="22"/>
          <w:szCs w:val="22"/>
        </w:rPr>
        <w:lastRenderedPageBreak/>
        <w:t xml:space="preserve">transition </w:t>
      </w:r>
      <w:hyperlink r:id="rId37" w:anchor="b0080" w:history="1">
        <w:r w:rsidRPr="00AF4772">
          <w:rPr>
            <w:rStyle w:val="Hipercze"/>
            <w:rFonts w:asciiTheme="minorHAnsi" w:hAnsiTheme="minorHAnsi"/>
            <w:color w:val="auto"/>
            <w:sz w:val="22"/>
            <w:szCs w:val="22"/>
            <w:u w:val="none"/>
          </w:rPr>
          <w:t>[16]</w:t>
        </w:r>
      </w:hyperlink>
      <w:r w:rsidRPr="00AF4772">
        <w:rPr>
          <w:rFonts w:asciiTheme="minorHAnsi" w:hAnsiTheme="minorHAnsi"/>
          <w:sz w:val="22"/>
          <w:szCs w:val="22"/>
        </w:rPr>
        <w:t> and </w:t>
      </w:r>
      <w:hyperlink r:id="rId38" w:anchor="b0115" w:history="1">
        <w:r w:rsidR="00281450" w:rsidRPr="00AF4772">
          <w:rPr>
            <w:rStyle w:val="Hipercze"/>
            <w:rFonts w:asciiTheme="minorHAnsi" w:hAnsiTheme="minorHAnsi"/>
            <w:color w:val="auto"/>
            <w:sz w:val="22"/>
            <w:szCs w:val="22"/>
            <w:u w:val="none"/>
          </w:rPr>
          <w:t>[22</w:t>
        </w:r>
        <w:r w:rsidRPr="00AF4772">
          <w:rPr>
            <w:rStyle w:val="Hipercze"/>
            <w:rFonts w:asciiTheme="minorHAnsi" w:hAnsiTheme="minorHAnsi"/>
            <w:color w:val="auto"/>
            <w:sz w:val="22"/>
            <w:szCs w:val="22"/>
            <w:u w:val="none"/>
          </w:rPr>
          <w:t>]</w:t>
        </w:r>
      </w:hyperlink>
      <w:r w:rsidRPr="00AF4772">
        <w:rPr>
          <w:rFonts w:asciiTheme="minorHAnsi" w:hAnsiTheme="minorHAnsi"/>
          <w:sz w:val="22"/>
          <w:szCs w:val="22"/>
        </w:rPr>
        <w:t xml:space="preserve">. Another explanation which might give rise to the difference in the spectra of native and oxidized JHBP, is the strong coupling of aromatic transitions that occurs if two or more aromatic rings are in close proximity. This could significantly influence the far-UV CD </w:t>
      </w:r>
      <w:hyperlink r:id="rId39" w:anchor="b0245" w:history="1">
        <w:r w:rsidR="00281450" w:rsidRPr="00AF4772">
          <w:rPr>
            <w:rStyle w:val="Hipercze"/>
            <w:rFonts w:asciiTheme="minorHAnsi" w:hAnsiTheme="minorHAnsi"/>
            <w:color w:val="auto"/>
            <w:sz w:val="22"/>
            <w:szCs w:val="22"/>
            <w:u w:val="none"/>
          </w:rPr>
          <w:t>[</w:t>
        </w:r>
        <w:proofErr w:type="spellStart"/>
        <w:r w:rsidR="00AF4772" w:rsidRPr="00AF4772">
          <w:rPr>
            <w:rStyle w:val="Hipercze"/>
            <w:rFonts w:asciiTheme="minorHAnsi" w:hAnsiTheme="minorHAnsi"/>
            <w:color w:val="auto"/>
            <w:sz w:val="22"/>
            <w:szCs w:val="22"/>
            <w:u w:val="none"/>
          </w:rPr>
          <w:t>Sreerama</w:t>
        </w:r>
        <w:proofErr w:type="spellEnd"/>
        <w:r w:rsidR="00AF4772" w:rsidRPr="00AF4772">
          <w:rPr>
            <w:rStyle w:val="Hipercze"/>
            <w:rFonts w:asciiTheme="minorHAnsi" w:hAnsiTheme="minorHAnsi"/>
            <w:color w:val="auto"/>
            <w:sz w:val="22"/>
            <w:szCs w:val="22"/>
            <w:u w:val="none"/>
          </w:rPr>
          <w:t xml:space="preserve"> 1999</w:t>
        </w:r>
        <w:r w:rsidRPr="00AF4772">
          <w:rPr>
            <w:rStyle w:val="Hipercze"/>
            <w:rFonts w:asciiTheme="minorHAnsi" w:hAnsiTheme="minorHAnsi"/>
            <w:color w:val="auto"/>
            <w:sz w:val="22"/>
            <w:szCs w:val="22"/>
            <w:u w:val="none"/>
          </w:rPr>
          <w:t>]</w:t>
        </w:r>
      </w:hyperlink>
      <w:r w:rsidRPr="00AF4772">
        <w:rPr>
          <w:rFonts w:asciiTheme="minorHAnsi" w:hAnsiTheme="minorHAnsi"/>
          <w:sz w:val="22"/>
          <w:szCs w:val="22"/>
        </w:rPr>
        <w:t>.</w:t>
      </w:r>
    </w:p>
    <w:p w:rsidR="00026DEC" w:rsidRDefault="00026DEC" w:rsidP="00026DEC">
      <w:pPr>
        <w:pStyle w:val="svarticle"/>
        <w:spacing w:line="480" w:lineRule="auto"/>
        <w:ind w:firstLine="709"/>
        <w:jc w:val="both"/>
        <w:rPr>
          <w:rFonts w:asciiTheme="minorHAnsi" w:hAnsiTheme="minorHAnsi"/>
          <w:sz w:val="22"/>
          <w:szCs w:val="22"/>
        </w:rPr>
      </w:pPr>
      <w:bookmarkStart w:id="0" w:name="_GoBack"/>
      <w:r w:rsidRPr="00AF4772">
        <w:rPr>
          <w:rFonts w:asciiTheme="minorHAnsi" w:hAnsiTheme="minorHAnsi"/>
          <w:sz w:val="22"/>
          <w:szCs w:val="22"/>
        </w:rPr>
        <w:t xml:space="preserve">The question remains as to when DT is formed in JHBP molecules. Interestingly, the background level of superoxide radicals was detected even in the intact </w:t>
      </w:r>
      <w:proofErr w:type="spellStart"/>
      <w:r w:rsidRPr="00AF4772">
        <w:rPr>
          <w:rFonts w:asciiTheme="minorHAnsi" w:hAnsiTheme="minorHAnsi"/>
          <w:sz w:val="22"/>
          <w:szCs w:val="22"/>
        </w:rPr>
        <w:t>hemolymph</w:t>
      </w:r>
      <w:proofErr w:type="spellEnd"/>
      <w:r w:rsidRPr="00AF4772">
        <w:rPr>
          <w:rFonts w:asciiTheme="minorHAnsi" w:hAnsiTheme="minorHAnsi"/>
          <w:sz w:val="22"/>
          <w:szCs w:val="22"/>
        </w:rPr>
        <w:t xml:space="preserve"> of </w:t>
      </w:r>
      <w:r w:rsidRPr="00AF4772">
        <w:rPr>
          <w:rStyle w:val="Uwydatnienie"/>
          <w:rFonts w:asciiTheme="minorHAnsi" w:hAnsiTheme="minorHAnsi"/>
          <w:sz w:val="22"/>
          <w:szCs w:val="22"/>
        </w:rPr>
        <w:t xml:space="preserve">G. </w:t>
      </w:r>
      <w:proofErr w:type="spellStart"/>
      <w:r w:rsidRPr="00AF4772">
        <w:rPr>
          <w:rStyle w:val="Uwydatnienie"/>
          <w:rFonts w:asciiTheme="minorHAnsi" w:hAnsiTheme="minorHAnsi"/>
          <w:sz w:val="22"/>
          <w:szCs w:val="22"/>
        </w:rPr>
        <w:t>mellonella</w:t>
      </w:r>
      <w:proofErr w:type="spellEnd"/>
      <w:r w:rsidR="00AF4772" w:rsidRPr="00AF4772">
        <w:rPr>
          <w:rStyle w:val="Uwydatnienie"/>
          <w:rFonts w:asciiTheme="minorHAnsi" w:hAnsiTheme="minorHAnsi"/>
          <w:sz w:val="22"/>
          <w:szCs w:val="22"/>
        </w:rPr>
        <w:t xml:space="preserve"> </w:t>
      </w:r>
      <w:hyperlink r:id="rId40" w:anchor="b0250" w:history="1">
        <w:r w:rsidR="00AF4772" w:rsidRPr="00AF4772">
          <w:rPr>
            <w:rStyle w:val="Hipercze"/>
            <w:rFonts w:asciiTheme="minorHAnsi" w:hAnsiTheme="minorHAnsi"/>
            <w:color w:val="auto"/>
            <w:sz w:val="22"/>
            <w:szCs w:val="22"/>
            <w:u w:val="none"/>
          </w:rPr>
          <w:t>[46</w:t>
        </w:r>
        <w:r w:rsidRPr="00AF4772">
          <w:rPr>
            <w:rStyle w:val="Hipercze"/>
            <w:rFonts w:asciiTheme="minorHAnsi" w:hAnsiTheme="minorHAnsi"/>
            <w:color w:val="auto"/>
            <w:sz w:val="22"/>
            <w:szCs w:val="22"/>
            <w:u w:val="none"/>
          </w:rPr>
          <w:t>]</w:t>
        </w:r>
      </w:hyperlink>
      <w:r w:rsidRPr="00AF4772">
        <w:rPr>
          <w:rFonts w:asciiTheme="minorHAnsi" w:hAnsiTheme="minorHAnsi"/>
          <w:sz w:val="22"/>
          <w:szCs w:val="22"/>
        </w:rPr>
        <w:t xml:space="preserve">. Formation of the potential ROS is accompanied by the process of </w:t>
      </w:r>
      <w:proofErr w:type="spellStart"/>
      <w:r w:rsidRPr="00AF4772">
        <w:rPr>
          <w:rFonts w:asciiTheme="minorHAnsi" w:hAnsiTheme="minorHAnsi"/>
          <w:sz w:val="22"/>
          <w:szCs w:val="22"/>
        </w:rPr>
        <w:t>melanization</w:t>
      </w:r>
      <w:proofErr w:type="spellEnd"/>
      <w:r w:rsidRPr="00AF4772">
        <w:rPr>
          <w:rFonts w:asciiTheme="minorHAnsi" w:hAnsiTheme="minorHAnsi"/>
          <w:sz w:val="22"/>
          <w:szCs w:val="22"/>
        </w:rPr>
        <w:t xml:space="preserve"> during insect cellular immune reactions. </w:t>
      </w:r>
      <w:proofErr w:type="spellStart"/>
      <w:r w:rsidRPr="00AF4772">
        <w:rPr>
          <w:rFonts w:asciiTheme="minorHAnsi" w:hAnsiTheme="minorHAnsi"/>
          <w:sz w:val="22"/>
          <w:szCs w:val="22"/>
        </w:rPr>
        <w:t>Melanization</w:t>
      </w:r>
      <w:proofErr w:type="spellEnd"/>
      <w:r w:rsidRPr="00AF4772">
        <w:rPr>
          <w:rFonts w:asciiTheme="minorHAnsi" w:hAnsiTheme="minorHAnsi"/>
          <w:sz w:val="22"/>
          <w:szCs w:val="22"/>
        </w:rPr>
        <w:t xml:space="preserve"> reactions associated with </w:t>
      </w:r>
      <w:proofErr w:type="spellStart"/>
      <w:r w:rsidRPr="00AF4772">
        <w:rPr>
          <w:rFonts w:asciiTheme="minorHAnsi" w:hAnsiTheme="minorHAnsi"/>
          <w:sz w:val="22"/>
          <w:szCs w:val="22"/>
        </w:rPr>
        <w:t>cuticular</w:t>
      </w:r>
      <w:proofErr w:type="spellEnd"/>
      <w:r w:rsidRPr="00AF4772">
        <w:rPr>
          <w:rFonts w:asciiTheme="minorHAnsi" w:hAnsiTheme="minorHAnsi"/>
          <w:sz w:val="22"/>
          <w:szCs w:val="22"/>
        </w:rPr>
        <w:t xml:space="preserve"> wounding and defense responses in insects have been attributed to the action of phenol oxidase (</w:t>
      </w:r>
      <w:proofErr w:type="spellStart"/>
      <w:r w:rsidRPr="00AF4772">
        <w:rPr>
          <w:rFonts w:asciiTheme="minorHAnsi" w:hAnsiTheme="minorHAnsi"/>
          <w:sz w:val="22"/>
          <w:szCs w:val="22"/>
        </w:rPr>
        <w:t>tyrosinase</w:t>
      </w:r>
      <w:proofErr w:type="spellEnd"/>
      <w:r w:rsidRPr="00AF4772">
        <w:rPr>
          <w:rFonts w:asciiTheme="minorHAnsi" w:hAnsiTheme="minorHAnsi"/>
          <w:sz w:val="22"/>
          <w:szCs w:val="22"/>
        </w:rPr>
        <w:t xml:space="preserve">, E.C.1.14.18.1). In the larvae of </w:t>
      </w:r>
      <w:r w:rsidRPr="00AF4772">
        <w:rPr>
          <w:rStyle w:val="Uwydatnienie"/>
          <w:rFonts w:asciiTheme="minorHAnsi" w:hAnsiTheme="minorHAnsi"/>
          <w:sz w:val="22"/>
          <w:szCs w:val="22"/>
        </w:rPr>
        <w:t>Drosophila melanogaster</w:t>
      </w:r>
      <w:r w:rsidRPr="00AF4772">
        <w:rPr>
          <w:rFonts w:asciiTheme="minorHAnsi" w:hAnsiTheme="minorHAnsi"/>
          <w:sz w:val="22"/>
          <w:szCs w:val="22"/>
        </w:rPr>
        <w:t xml:space="preserve">, for instance, </w:t>
      </w:r>
      <w:r w:rsidRPr="00AF4772">
        <w:rPr>
          <w:rFonts w:asciiTheme="minorHAnsi" w:hAnsiTheme="minorHAnsi"/>
          <w:noProof/>
          <w:sz w:val="22"/>
          <w:szCs w:val="22"/>
        </w:rPr>
        <w:drawing>
          <wp:inline distT="0" distB="0" distL="0" distR="0" wp14:anchorId="0FEB3129" wp14:editId="4CC9AED0">
            <wp:extent cx="247650" cy="152400"/>
            <wp:effectExtent l="0" t="0" r="0" b="0"/>
            <wp:docPr id="1" name="Obraz 1" descr="View the MathML sour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ew the MathML sourc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47650" cy="152400"/>
                    </a:xfrm>
                    <a:prstGeom prst="rect">
                      <a:avLst/>
                    </a:prstGeom>
                    <a:noFill/>
                    <a:ln>
                      <a:noFill/>
                    </a:ln>
                  </pic:spPr>
                </pic:pic>
              </a:graphicData>
            </a:graphic>
          </wp:inline>
        </w:drawing>
      </w:r>
      <w:r w:rsidRPr="00AF4772">
        <w:rPr>
          <w:rFonts w:asciiTheme="minorHAnsi" w:hAnsiTheme="minorHAnsi"/>
          <w:sz w:val="22"/>
          <w:szCs w:val="22"/>
        </w:rPr>
        <w:t>and H</w:t>
      </w:r>
      <w:r w:rsidRPr="00AF4772">
        <w:rPr>
          <w:rFonts w:asciiTheme="minorHAnsi" w:hAnsiTheme="minorHAnsi"/>
          <w:sz w:val="22"/>
          <w:szCs w:val="22"/>
          <w:vertAlign w:val="subscript"/>
        </w:rPr>
        <w:t>2</w:t>
      </w:r>
      <w:r w:rsidRPr="00AF4772">
        <w:rPr>
          <w:rFonts w:asciiTheme="minorHAnsi" w:hAnsiTheme="minorHAnsi"/>
          <w:sz w:val="22"/>
          <w:szCs w:val="22"/>
        </w:rPr>
        <w:t>O</w:t>
      </w:r>
      <w:r w:rsidRPr="00AF4772">
        <w:rPr>
          <w:rFonts w:asciiTheme="minorHAnsi" w:hAnsiTheme="minorHAnsi"/>
          <w:sz w:val="22"/>
          <w:szCs w:val="22"/>
          <w:vertAlign w:val="subscript"/>
        </w:rPr>
        <w:t>2</w:t>
      </w:r>
      <w:r w:rsidRPr="00AF4772">
        <w:rPr>
          <w:rFonts w:asciiTheme="minorHAnsi" w:hAnsiTheme="minorHAnsi"/>
          <w:sz w:val="22"/>
          <w:szCs w:val="22"/>
        </w:rPr>
        <w:t xml:space="preserve"> have been found to be generated in association with </w:t>
      </w:r>
      <w:proofErr w:type="spellStart"/>
      <w:r w:rsidRPr="00AF4772">
        <w:rPr>
          <w:rFonts w:asciiTheme="minorHAnsi" w:hAnsiTheme="minorHAnsi"/>
          <w:sz w:val="22"/>
          <w:szCs w:val="22"/>
        </w:rPr>
        <w:t>melanotic</w:t>
      </w:r>
      <w:proofErr w:type="spellEnd"/>
      <w:r w:rsidRPr="00AF4772">
        <w:rPr>
          <w:rFonts w:asciiTheme="minorHAnsi" w:hAnsiTheme="minorHAnsi"/>
          <w:sz w:val="22"/>
          <w:szCs w:val="22"/>
        </w:rPr>
        <w:t xml:space="preserve"> encapsulation reactions (reviewed in </w:t>
      </w:r>
      <w:hyperlink r:id="rId42" w:anchor="b0255" w:history="1">
        <w:r w:rsidR="00AF4772" w:rsidRPr="00AF4772">
          <w:rPr>
            <w:rStyle w:val="Hipercze"/>
            <w:rFonts w:asciiTheme="minorHAnsi" w:hAnsiTheme="minorHAnsi"/>
            <w:color w:val="auto"/>
            <w:sz w:val="22"/>
            <w:szCs w:val="22"/>
            <w:u w:val="none"/>
          </w:rPr>
          <w:t>[47</w:t>
        </w:r>
        <w:r w:rsidRPr="00AF4772">
          <w:rPr>
            <w:rStyle w:val="Hipercze"/>
            <w:rFonts w:asciiTheme="minorHAnsi" w:hAnsiTheme="minorHAnsi"/>
            <w:color w:val="auto"/>
            <w:sz w:val="22"/>
            <w:szCs w:val="22"/>
            <w:u w:val="none"/>
          </w:rPr>
          <w:t>]</w:t>
        </w:r>
      </w:hyperlink>
      <w:r w:rsidRPr="00AF4772">
        <w:rPr>
          <w:rFonts w:asciiTheme="minorHAnsi" w:hAnsiTheme="minorHAnsi"/>
          <w:sz w:val="22"/>
          <w:szCs w:val="22"/>
        </w:rPr>
        <w:t xml:space="preserve">). However, a contradictory report concerning the role of </w:t>
      </w:r>
      <w:proofErr w:type="spellStart"/>
      <w:r w:rsidRPr="00AF4772">
        <w:rPr>
          <w:rFonts w:asciiTheme="minorHAnsi" w:hAnsiTheme="minorHAnsi"/>
          <w:sz w:val="22"/>
          <w:szCs w:val="22"/>
        </w:rPr>
        <w:t>tyrosinase</w:t>
      </w:r>
      <w:proofErr w:type="spellEnd"/>
      <w:r w:rsidRPr="00AF4772">
        <w:rPr>
          <w:rFonts w:asciiTheme="minorHAnsi" w:hAnsiTheme="minorHAnsi"/>
          <w:sz w:val="22"/>
          <w:szCs w:val="22"/>
        </w:rPr>
        <w:t xml:space="preserve"> was published by Kim and Han </w:t>
      </w:r>
      <w:hyperlink r:id="rId43" w:anchor="b0260" w:history="1">
        <w:r w:rsidR="00AF4772" w:rsidRPr="00AF4772">
          <w:rPr>
            <w:rStyle w:val="Hipercze"/>
            <w:rFonts w:asciiTheme="minorHAnsi" w:hAnsiTheme="minorHAnsi"/>
            <w:color w:val="auto"/>
            <w:sz w:val="22"/>
            <w:szCs w:val="22"/>
            <w:u w:val="none"/>
          </w:rPr>
          <w:t>[48</w:t>
        </w:r>
        <w:r w:rsidRPr="00AF4772">
          <w:rPr>
            <w:rStyle w:val="Hipercze"/>
            <w:rFonts w:asciiTheme="minorHAnsi" w:hAnsiTheme="minorHAnsi"/>
            <w:color w:val="auto"/>
            <w:sz w:val="22"/>
            <w:szCs w:val="22"/>
            <w:u w:val="none"/>
          </w:rPr>
          <w:t>]</w:t>
        </w:r>
      </w:hyperlink>
      <w:r w:rsidRPr="00AF4772">
        <w:rPr>
          <w:rFonts w:asciiTheme="minorHAnsi" w:hAnsiTheme="minorHAnsi"/>
          <w:sz w:val="22"/>
          <w:szCs w:val="22"/>
        </w:rPr>
        <w:t>,</w:t>
      </w:r>
      <w:r w:rsidRPr="00026DEC">
        <w:rPr>
          <w:rFonts w:asciiTheme="minorHAnsi" w:hAnsiTheme="minorHAnsi"/>
          <w:sz w:val="22"/>
          <w:szCs w:val="22"/>
        </w:rPr>
        <w:t xml:space="preserve"> </w:t>
      </w:r>
      <w:bookmarkEnd w:id="0"/>
      <w:r w:rsidRPr="00026DEC">
        <w:rPr>
          <w:rFonts w:asciiTheme="minorHAnsi" w:hAnsiTheme="minorHAnsi"/>
          <w:sz w:val="22"/>
          <w:szCs w:val="22"/>
        </w:rPr>
        <w:t xml:space="preserve">showing that under appropriate conditions this enzyme can function as a scavenger which reduces the </w:t>
      </w:r>
      <w:proofErr w:type="spellStart"/>
      <w:r w:rsidRPr="00026DEC">
        <w:rPr>
          <w:rFonts w:asciiTheme="minorHAnsi" w:hAnsiTheme="minorHAnsi"/>
          <w:sz w:val="22"/>
          <w:szCs w:val="22"/>
        </w:rPr>
        <w:t>tyrosyl</w:t>
      </w:r>
      <w:proofErr w:type="spellEnd"/>
      <w:r w:rsidRPr="00026DEC">
        <w:rPr>
          <w:rFonts w:asciiTheme="minorHAnsi" w:hAnsiTheme="minorHAnsi"/>
          <w:sz w:val="22"/>
          <w:szCs w:val="22"/>
        </w:rPr>
        <w:t xml:space="preserve"> radical back to Y residue.</w:t>
      </w:r>
    </w:p>
    <w:p w:rsidR="00026DEC" w:rsidRPr="00026DEC" w:rsidRDefault="00026DEC" w:rsidP="00026DEC">
      <w:pPr>
        <w:pStyle w:val="svarticle"/>
        <w:spacing w:line="480" w:lineRule="auto"/>
        <w:ind w:firstLine="709"/>
        <w:jc w:val="both"/>
        <w:rPr>
          <w:rFonts w:asciiTheme="minorHAnsi" w:hAnsiTheme="minorHAnsi"/>
          <w:sz w:val="22"/>
          <w:szCs w:val="22"/>
        </w:rPr>
      </w:pPr>
      <w:r w:rsidRPr="00026DEC">
        <w:rPr>
          <w:rFonts w:asciiTheme="minorHAnsi" w:hAnsiTheme="minorHAnsi"/>
          <w:sz w:val="22"/>
          <w:szCs w:val="22"/>
        </w:rPr>
        <w:t xml:space="preserve">In this report we presented the results of several experiments that demonstrated that the unusual fluorescence of JHBP was due to the formation of DT molecules. It still remains to be discovered what type of small molecules there are that can bind within the protein </w:t>
      </w:r>
      <w:r w:rsidRPr="00026DEC">
        <w:rPr>
          <w:rStyle w:val="Uwydatnienie"/>
          <w:rFonts w:asciiTheme="minorHAnsi" w:hAnsiTheme="minorHAnsi"/>
          <w:sz w:val="22"/>
          <w:szCs w:val="22"/>
        </w:rPr>
        <w:t>E</w:t>
      </w:r>
      <w:r w:rsidRPr="00026DEC">
        <w:rPr>
          <w:rFonts w:asciiTheme="minorHAnsi" w:hAnsiTheme="minorHAnsi"/>
          <w:sz w:val="22"/>
          <w:szCs w:val="22"/>
        </w:rPr>
        <w:t xml:space="preserve"> cavity. The search for the second JHBP ligand is of great interest and is currently under investigation.</w:t>
      </w:r>
    </w:p>
    <w:p w:rsidR="00026DEC" w:rsidRPr="00026DEC" w:rsidRDefault="00026DEC" w:rsidP="00026DEC">
      <w:pPr>
        <w:pStyle w:val="svarticle"/>
        <w:spacing w:line="480" w:lineRule="auto"/>
        <w:ind w:firstLine="709"/>
        <w:jc w:val="both"/>
        <w:rPr>
          <w:rFonts w:asciiTheme="minorHAnsi" w:hAnsiTheme="minorHAnsi"/>
          <w:sz w:val="22"/>
          <w:szCs w:val="22"/>
        </w:rPr>
      </w:pPr>
      <w:r w:rsidRPr="00026DEC">
        <w:rPr>
          <w:rFonts w:asciiTheme="minorHAnsi" w:hAnsiTheme="minorHAnsi"/>
          <w:sz w:val="22"/>
          <w:szCs w:val="22"/>
        </w:rPr>
        <w:t>In conclusion, the data presented in this report show that DT is formed in the native JHBP molecule and that this cross-linked bond occurs between the Y128 and Y130 residues.</w:t>
      </w:r>
    </w:p>
    <w:p w:rsidR="00C62303" w:rsidRDefault="00C62303" w:rsidP="00026DEC">
      <w:pPr>
        <w:spacing w:after="0" w:line="480" w:lineRule="auto"/>
        <w:jc w:val="both"/>
        <w:rPr>
          <w:b/>
          <w:bCs/>
        </w:rPr>
      </w:pPr>
    </w:p>
    <w:p w:rsidR="004E72D9" w:rsidRDefault="004E72D9" w:rsidP="004E72D9">
      <w:pPr>
        <w:spacing w:line="360" w:lineRule="auto"/>
        <w:ind w:left="720" w:hanging="720"/>
        <w:jc w:val="both"/>
        <w:rPr>
          <w:b/>
          <w:bCs/>
        </w:rPr>
      </w:pPr>
      <w:r w:rsidRPr="004E72D9">
        <w:rPr>
          <w:b/>
          <w:bCs/>
        </w:rPr>
        <w:t>Acknowledgements</w:t>
      </w:r>
    </w:p>
    <w:p w:rsidR="005921EA" w:rsidRPr="00026DEC" w:rsidRDefault="00026DEC" w:rsidP="009B2CF6">
      <w:pPr>
        <w:spacing w:line="360" w:lineRule="auto"/>
        <w:jc w:val="both"/>
        <w:rPr>
          <w:rFonts w:cstheme="minorHAnsi"/>
        </w:rPr>
      </w:pPr>
      <w:r w:rsidRPr="00026DEC">
        <w:t xml:space="preserve">The authors thank Dr. </w:t>
      </w:r>
      <w:proofErr w:type="spellStart"/>
      <w:r w:rsidRPr="00026DEC">
        <w:t>Michał</w:t>
      </w:r>
      <w:proofErr w:type="spellEnd"/>
      <w:r w:rsidRPr="00026DEC">
        <w:t xml:space="preserve"> </w:t>
      </w:r>
      <w:proofErr w:type="spellStart"/>
      <w:r w:rsidRPr="00026DEC">
        <w:t>Dadlez</w:t>
      </w:r>
      <w:proofErr w:type="spellEnd"/>
      <w:r w:rsidRPr="00026DEC">
        <w:t xml:space="preserve"> for valuable suggestion and providing them with anti-DT antibody and Dr. </w:t>
      </w:r>
      <w:proofErr w:type="spellStart"/>
      <w:r w:rsidRPr="00026DEC">
        <w:t>Michał</w:t>
      </w:r>
      <w:proofErr w:type="spellEnd"/>
      <w:r w:rsidRPr="00026DEC">
        <w:t xml:space="preserve"> </w:t>
      </w:r>
      <w:proofErr w:type="spellStart"/>
      <w:r w:rsidRPr="00026DEC">
        <w:t>Jakób</w:t>
      </w:r>
      <w:proofErr w:type="spellEnd"/>
      <w:r w:rsidRPr="00026DEC">
        <w:t xml:space="preserve"> for his assistance in reversed-phase chromatography.</w:t>
      </w:r>
      <w:r>
        <w:t xml:space="preserve"> </w:t>
      </w:r>
      <w:r w:rsidR="004E72D9">
        <w:t xml:space="preserve">This work was </w:t>
      </w:r>
      <w:r w:rsidR="004E72D9">
        <w:lastRenderedPageBreak/>
        <w:t xml:space="preserve">supported by a grant from the Polish Ministry of Science and Higher Education </w:t>
      </w:r>
      <w:r w:rsidR="00D72DD2">
        <w:t>[G</w:t>
      </w:r>
      <w:r w:rsidR="00D72DD2" w:rsidRPr="00D72DD2">
        <w:t xml:space="preserve">rant </w:t>
      </w:r>
      <w:r w:rsidR="00F8526C">
        <w:t>number</w:t>
      </w:r>
      <w:r w:rsidR="00D72DD2">
        <w:t xml:space="preserve"> </w:t>
      </w:r>
      <w:r w:rsidR="004E72D9">
        <w:t>018/B/P01/2009/37</w:t>
      </w:r>
      <w:r w:rsidR="00D72DD2">
        <w:t>]</w:t>
      </w:r>
      <w:r w:rsidR="004E72D9">
        <w:t>.</w:t>
      </w:r>
    </w:p>
    <w:p w:rsidR="005921EA" w:rsidRDefault="005921EA" w:rsidP="00B7211E">
      <w:pPr>
        <w:spacing w:after="0" w:line="480" w:lineRule="auto"/>
        <w:jc w:val="both"/>
      </w:pPr>
    </w:p>
    <w:p w:rsidR="00D56720" w:rsidRDefault="00D56720" w:rsidP="00B7211E">
      <w:pPr>
        <w:spacing w:after="0" w:line="480" w:lineRule="auto"/>
        <w:jc w:val="both"/>
        <w:rPr>
          <w:b/>
        </w:rPr>
      </w:pPr>
      <w:r w:rsidRPr="00D56720">
        <w:rPr>
          <w:b/>
        </w:rPr>
        <w:t>References</w:t>
      </w:r>
    </w:p>
    <w:p w:rsidR="00D56720" w:rsidRPr="00D56720" w:rsidRDefault="00D56720" w:rsidP="00B7211E">
      <w:pPr>
        <w:spacing w:after="0" w:line="480" w:lineRule="auto"/>
        <w:jc w:val="both"/>
        <w:rPr>
          <w:b/>
        </w:rPr>
      </w:pPr>
    </w:p>
    <w:p w:rsidR="00AD079D" w:rsidRPr="00AD079D" w:rsidRDefault="00F96033" w:rsidP="00AD079D">
      <w:pPr>
        <w:spacing w:after="240" w:line="360" w:lineRule="auto"/>
        <w:jc w:val="both"/>
        <w:rPr>
          <w:rFonts w:ascii="Calibri" w:hAnsi="Calibri" w:cs="Calibri"/>
          <w:noProof/>
        </w:rPr>
      </w:pPr>
      <w:r w:rsidRPr="00CC7F29">
        <w:fldChar w:fldCharType="begin"/>
      </w:r>
      <w:r w:rsidR="00CB22FD" w:rsidRPr="00CC7F29">
        <w:instrText xml:space="preserve"> ADDIN EN.REFLIST </w:instrText>
      </w:r>
      <w:r w:rsidRPr="00CC7F29">
        <w:fldChar w:fldCharType="separate"/>
      </w:r>
      <w:bookmarkStart w:id="1" w:name="_ENREF_1"/>
      <w:r w:rsidR="00AD079D" w:rsidRPr="00AD079D">
        <w:rPr>
          <w:rFonts w:ascii="Calibri" w:hAnsi="Calibri" w:cs="Calibri"/>
          <w:noProof/>
        </w:rPr>
        <w:t>[1]</w:t>
      </w:r>
      <w:r w:rsidR="00AD079D" w:rsidRPr="00AD079D">
        <w:rPr>
          <w:rFonts w:ascii="Calibri" w:hAnsi="Calibri" w:cs="Calibri"/>
          <w:noProof/>
        </w:rPr>
        <w:tab/>
        <w:t>W.G. Goodman, N.A. Granger, in: L.I. Gilbert (Ed.), Insect development: morphogenesis, molting and metamorphosis, Academic Press, London, 2009, pp. 305-394.</w:t>
      </w:r>
      <w:bookmarkEnd w:id="1"/>
    </w:p>
    <w:p w:rsidR="00AD079D" w:rsidRPr="00AD079D" w:rsidRDefault="00AD079D" w:rsidP="00AD079D">
      <w:pPr>
        <w:spacing w:after="240" w:line="360" w:lineRule="auto"/>
        <w:jc w:val="both"/>
        <w:rPr>
          <w:rFonts w:ascii="Calibri" w:hAnsi="Calibri" w:cs="Calibri"/>
          <w:noProof/>
        </w:rPr>
      </w:pPr>
      <w:bookmarkStart w:id="2" w:name="_ENREF_2"/>
      <w:r w:rsidRPr="00AD079D">
        <w:rPr>
          <w:rFonts w:ascii="Calibri" w:hAnsi="Calibri" w:cs="Calibri"/>
          <w:noProof/>
        </w:rPr>
        <w:t>[2]</w:t>
      </w:r>
      <w:r w:rsidRPr="00AD079D">
        <w:rPr>
          <w:rFonts w:ascii="Calibri" w:hAnsi="Calibri" w:cs="Calibri"/>
          <w:noProof/>
        </w:rPr>
        <w:tab/>
        <w:t>P. Hidayat, W.G. Goodman, Insect Biochem. Molec. Biol. 24 (1994) 709-715.</w:t>
      </w:r>
      <w:bookmarkEnd w:id="2"/>
    </w:p>
    <w:p w:rsidR="00AD079D" w:rsidRPr="00AD079D" w:rsidRDefault="00AD079D" w:rsidP="00AD079D">
      <w:pPr>
        <w:spacing w:after="240" w:line="360" w:lineRule="auto"/>
        <w:jc w:val="both"/>
        <w:rPr>
          <w:rFonts w:ascii="Calibri" w:hAnsi="Calibri" w:cs="Calibri"/>
          <w:noProof/>
        </w:rPr>
      </w:pPr>
      <w:bookmarkStart w:id="3" w:name="_ENREF_3"/>
      <w:r w:rsidRPr="00AD079D">
        <w:rPr>
          <w:rFonts w:ascii="Calibri" w:hAnsi="Calibri" w:cs="Calibri"/>
          <w:noProof/>
        </w:rPr>
        <w:t>[3]</w:t>
      </w:r>
      <w:r w:rsidRPr="00AD079D">
        <w:rPr>
          <w:rFonts w:ascii="Calibri" w:hAnsi="Calibri" w:cs="Calibri"/>
          <w:noProof/>
        </w:rPr>
        <w:tab/>
        <w:t>B. Hammock, J. Nowock, W. Goodman, V. Stamoudis, L.I. Gilbert, Mol. Cell. Endocrinol. 3 (1975) 167-184.</w:t>
      </w:r>
      <w:bookmarkEnd w:id="3"/>
    </w:p>
    <w:p w:rsidR="00AD079D" w:rsidRPr="00AD079D" w:rsidRDefault="00AD079D" w:rsidP="00AD079D">
      <w:pPr>
        <w:spacing w:after="240" w:line="360" w:lineRule="auto"/>
        <w:jc w:val="both"/>
        <w:rPr>
          <w:rFonts w:ascii="Calibri" w:hAnsi="Calibri" w:cs="Calibri"/>
          <w:noProof/>
        </w:rPr>
      </w:pPr>
      <w:bookmarkStart w:id="4" w:name="_ENREF_4"/>
      <w:r w:rsidRPr="00AD079D">
        <w:rPr>
          <w:rFonts w:ascii="Calibri" w:hAnsi="Calibri" w:cs="Calibri"/>
          <w:noProof/>
        </w:rPr>
        <w:t>[4]</w:t>
      </w:r>
      <w:r w:rsidRPr="00AD079D">
        <w:rPr>
          <w:rFonts w:ascii="Calibri" w:hAnsi="Calibri" w:cs="Calibri"/>
          <w:noProof/>
        </w:rPr>
        <w:tab/>
        <w:t>L.L. Sanburg, K.J. Kramer, F.J. Kezdy, J.H. Law, H. Oberlander, Nature 253 (1975) 266-267.</w:t>
      </w:r>
      <w:bookmarkEnd w:id="4"/>
    </w:p>
    <w:p w:rsidR="00AD079D" w:rsidRPr="00AD079D" w:rsidRDefault="00AD079D" w:rsidP="00AD079D">
      <w:pPr>
        <w:spacing w:after="240" w:line="360" w:lineRule="auto"/>
        <w:jc w:val="both"/>
        <w:rPr>
          <w:rFonts w:ascii="Calibri" w:hAnsi="Calibri" w:cs="Calibri"/>
          <w:noProof/>
        </w:rPr>
      </w:pPr>
      <w:bookmarkStart w:id="5" w:name="_ENREF_5"/>
      <w:r w:rsidRPr="00AD079D">
        <w:rPr>
          <w:rFonts w:ascii="Calibri" w:hAnsi="Calibri" w:cs="Calibri"/>
          <w:noProof/>
        </w:rPr>
        <w:t>[5]</w:t>
      </w:r>
      <w:r w:rsidRPr="00AD079D">
        <w:rPr>
          <w:rFonts w:ascii="Calibri" w:hAnsi="Calibri" w:cs="Calibri"/>
          <w:noProof/>
        </w:rPr>
        <w:tab/>
        <w:t>E. Whitmore, L.I. Gilbert, J. Insect Physiol. 18 (1972) 1153-1167.</w:t>
      </w:r>
      <w:bookmarkEnd w:id="5"/>
    </w:p>
    <w:p w:rsidR="00AD079D" w:rsidRPr="00AD079D" w:rsidRDefault="00AD079D" w:rsidP="00AD079D">
      <w:pPr>
        <w:spacing w:after="240" w:line="360" w:lineRule="auto"/>
        <w:jc w:val="both"/>
        <w:rPr>
          <w:rFonts w:ascii="Calibri" w:hAnsi="Calibri" w:cs="Calibri"/>
          <w:noProof/>
        </w:rPr>
      </w:pPr>
      <w:bookmarkStart w:id="6" w:name="_ENREF_6"/>
      <w:r w:rsidRPr="00AD079D">
        <w:rPr>
          <w:rFonts w:ascii="Calibri" w:hAnsi="Calibri" w:cs="Calibri"/>
          <w:noProof/>
        </w:rPr>
        <w:t>[6]</w:t>
      </w:r>
      <w:r w:rsidRPr="00AD079D">
        <w:rPr>
          <w:rFonts w:ascii="Calibri" w:hAnsi="Calibri" w:cs="Calibri"/>
          <w:noProof/>
        </w:rPr>
        <w:tab/>
        <w:t>W.G. Goodman, E.S. Chang, in: G.A. Kerkut, L.I. Gilbert (Eds.), Comprehensive Insect Physiology, Biochemistry and Pharmacology, Pergamon Press, Oxford, 1985, pp. 491-510.</w:t>
      </w:r>
      <w:bookmarkEnd w:id="6"/>
    </w:p>
    <w:p w:rsidR="00AD079D" w:rsidRPr="00AD079D" w:rsidRDefault="00AD079D" w:rsidP="00AD079D">
      <w:pPr>
        <w:spacing w:after="240" w:line="360" w:lineRule="auto"/>
        <w:jc w:val="both"/>
        <w:rPr>
          <w:rFonts w:ascii="Calibri" w:hAnsi="Calibri" w:cs="Calibri"/>
          <w:noProof/>
        </w:rPr>
      </w:pPr>
      <w:bookmarkStart w:id="7" w:name="_ENREF_7"/>
      <w:r w:rsidRPr="00AD079D">
        <w:rPr>
          <w:rFonts w:ascii="Calibri" w:hAnsi="Calibri" w:cs="Calibri"/>
          <w:noProof/>
        </w:rPr>
        <w:t>[7]</w:t>
      </w:r>
      <w:r w:rsidRPr="00AD079D">
        <w:rPr>
          <w:rFonts w:ascii="Calibri" w:hAnsi="Calibri" w:cs="Calibri"/>
          <w:noProof/>
        </w:rPr>
        <w:tab/>
        <w:t>S.C. Trowell, Comp. Biochem. Physiol. 103B (1992) 795-807.</w:t>
      </w:r>
      <w:bookmarkEnd w:id="7"/>
    </w:p>
    <w:p w:rsidR="00AD079D" w:rsidRPr="00AD079D" w:rsidRDefault="00AD079D" w:rsidP="00AD079D">
      <w:pPr>
        <w:spacing w:after="240" w:line="360" w:lineRule="auto"/>
        <w:jc w:val="both"/>
        <w:rPr>
          <w:rFonts w:ascii="Calibri" w:hAnsi="Calibri" w:cs="Calibri"/>
          <w:noProof/>
        </w:rPr>
      </w:pPr>
      <w:bookmarkStart w:id="8" w:name="_ENREF_8"/>
      <w:r w:rsidRPr="00AD079D">
        <w:rPr>
          <w:rFonts w:ascii="Calibri" w:hAnsi="Calibri" w:cs="Calibri"/>
          <w:noProof/>
        </w:rPr>
        <w:t>[8]</w:t>
      </w:r>
      <w:r w:rsidRPr="00AD079D">
        <w:rPr>
          <w:rFonts w:ascii="Calibri" w:hAnsi="Calibri" w:cs="Calibri"/>
          <w:noProof/>
        </w:rPr>
        <w:tab/>
        <w:t>G.D. Prestwich, K. Touhara, L.M. Riddiford, B.D. Hammock, Insect Biochem. Mol. Biol. 24 (1994) 747-761.</w:t>
      </w:r>
      <w:bookmarkEnd w:id="8"/>
    </w:p>
    <w:p w:rsidR="00AD079D" w:rsidRPr="00AD079D" w:rsidRDefault="00AD079D" w:rsidP="00AD079D">
      <w:pPr>
        <w:spacing w:after="240" w:line="360" w:lineRule="auto"/>
        <w:jc w:val="both"/>
        <w:rPr>
          <w:rFonts w:ascii="Calibri" w:hAnsi="Calibri" w:cs="Calibri"/>
          <w:noProof/>
        </w:rPr>
      </w:pPr>
      <w:bookmarkStart w:id="9" w:name="_ENREF_9"/>
      <w:r w:rsidRPr="00AD079D">
        <w:rPr>
          <w:rFonts w:ascii="Calibri" w:hAnsi="Calibri" w:cs="Calibri"/>
          <w:noProof/>
        </w:rPr>
        <w:t>[9]</w:t>
      </w:r>
      <w:r w:rsidRPr="00AD079D">
        <w:rPr>
          <w:rFonts w:ascii="Calibri" w:hAnsi="Calibri" w:cs="Calibri"/>
          <w:noProof/>
        </w:rPr>
        <w:tab/>
        <w:t>R.P. Braun, G.R. Wyatt, J. Biol. Chem. 271 (1996) 31756-31762.</w:t>
      </w:r>
      <w:bookmarkEnd w:id="9"/>
    </w:p>
    <w:p w:rsidR="00AD079D" w:rsidRPr="00AD079D" w:rsidRDefault="00AD079D" w:rsidP="00AD079D">
      <w:pPr>
        <w:spacing w:after="240" w:line="360" w:lineRule="auto"/>
        <w:jc w:val="both"/>
        <w:rPr>
          <w:rFonts w:ascii="Calibri" w:hAnsi="Calibri" w:cs="Calibri"/>
          <w:noProof/>
        </w:rPr>
      </w:pPr>
      <w:bookmarkStart w:id="10" w:name="_ENREF_10"/>
      <w:r w:rsidRPr="00AD079D">
        <w:rPr>
          <w:rFonts w:ascii="Calibri" w:hAnsi="Calibri" w:cs="Calibri"/>
          <w:noProof/>
        </w:rPr>
        <w:t>[10]</w:t>
      </w:r>
      <w:r w:rsidRPr="00AD079D">
        <w:rPr>
          <w:rFonts w:ascii="Calibri" w:hAnsi="Calibri" w:cs="Calibri"/>
          <w:noProof/>
        </w:rPr>
        <w:tab/>
        <w:t>A. Ożyhar, M. Kochman, Eur. J. Biochem. 162 (1987) 675-682.</w:t>
      </w:r>
      <w:bookmarkEnd w:id="10"/>
    </w:p>
    <w:p w:rsidR="00AD079D" w:rsidRPr="00AD079D" w:rsidRDefault="00AD079D" w:rsidP="00AD079D">
      <w:pPr>
        <w:spacing w:after="240" w:line="360" w:lineRule="auto"/>
        <w:jc w:val="both"/>
        <w:rPr>
          <w:rFonts w:ascii="Calibri" w:hAnsi="Calibri" w:cs="Calibri"/>
          <w:noProof/>
        </w:rPr>
      </w:pPr>
      <w:bookmarkStart w:id="11" w:name="_ENREF_11"/>
      <w:r w:rsidRPr="00AD079D">
        <w:rPr>
          <w:rFonts w:ascii="Calibri" w:hAnsi="Calibri" w:cs="Calibri"/>
          <w:noProof/>
        </w:rPr>
        <w:t>[11]</w:t>
      </w:r>
      <w:r w:rsidRPr="00AD079D">
        <w:rPr>
          <w:rFonts w:ascii="Calibri" w:hAnsi="Calibri" w:cs="Calibri"/>
          <w:noProof/>
        </w:rPr>
        <w:tab/>
        <w:t>J.M. Rodriguez Parkitna, A. Ożyhar, J.R. Wiśniewski, M. Kochman, Biol. Chem. 383 (2002) 1343-1355.</w:t>
      </w:r>
      <w:bookmarkEnd w:id="11"/>
    </w:p>
    <w:p w:rsidR="00AD079D" w:rsidRPr="00AD079D" w:rsidRDefault="00AD079D" w:rsidP="00AD079D">
      <w:pPr>
        <w:spacing w:after="240" w:line="360" w:lineRule="auto"/>
        <w:jc w:val="both"/>
        <w:rPr>
          <w:rFonts w:ascii="Calibri" w:hAnsi="Calibri" w:cs="Calibri"/>
          <w:noProof/>
        </w:rPr>
      </w:pPr>
      <w:bookmarkStart w:id="12" w:name="_ENREF_12"/>
      <w:r w:rsidRPr="00AD079D">
        <w:rPr>
          <w:rFonts w:ascii="Calibri" w:hAnsi="Calibri" w:cs="Calibri"/>
          <w:noProof/>
        </w:rPr>
        <w:t>[12]</w:t>
      </w:r>
      <w:r w:rsidRPr="00AD079D">
        <w:rPr>
          <w:rFonts w:ascii="Calibri" w:hAnsi="Calibri" w:cs="Calibri"/>
          <w:noProof/>
        </w:rPr>
        <w:tab/>
        <w:t>M. Duk, H. Krotkiewski, E. Forest, J.M. Rodriguez Parkitna, M. Kochman, E. Lisowska, Eur. J. Biochem. 242 (1996) 741-746.</w:t>
      </w:r>
      <w:bookmarkEnd w:id="12"/>
    </w:p>
    <w:p w:rsidR="00AD079D" w:rsidRPr="00AD079D" w:rsidRDefault="00AD079D" w:rsidP="00AD079D">
      <w:pPr>
        <w:spacing w:after="240" w:line="360" w:lineRule="auto"/>
        <w:jc w:val="both"/>
        <w:rPr>
          <w:rFonts w:ascii="Calibri" w:hAnsi="Calibri" w:cs="Calibri"/>
          <w:noProof/>
        </w:rPr>
      </w:pPr>
      <w:bookmarkStart w:id="13" w:name="_ENREF_13"/>
      <w:r w:rsidRPr="00AD079D">
        <w:rPr>
          <w:rFonts w:ascii="Calibri" w:hAnsi="Calibri" w:cs="Calibri"/>
          <w:noProof/>
        </w:rPr>
        <w:t>[13]</w:t>
      </w:r>
      <w:r w:rsidRPr="00AD079D">
        <w:rPr>
          <w:rFonts w:ascii="Calibri" w:hAnsi="Calibri" w:cs="Calibri"/>
          <w:noProof/>
        </w:rPr>
        <w:tab/>
        <w:t>J. Dębski, A. Wysłouch-Cieszyńska, M. Dadlez, K. Grzelak, B. Kłudkiewicz, R. Kołodziejczyk, A. Lalik, A. Ożyhar, M. Kochman, Arch. Biochem. Bophys. 421 (2004) 260-266.</w:t>
      </w:r>
      <w:bookmarkEnd w:id="13"/>
    </w:p>
    <w:p w:rsidR="00AD079D" w:rsidRPr="00AD079D" w:rsidRDefault="00AD079D" w:rsidP="00AD079D">
      <w:pPr>
        <w:spacing w:after="240" w:line="360" w:lineRule="auto"/>
        <w:jc w:val="both"/>
        <w:rPr>
          <w:rFonts w:ascii="Calibri" w:hAnsi="Calibri" w:cs="Calibri"/>
          <w:noProof/>
        </w:rPr>
      </w:pPr>
      <w:bookmarkStart w:id="14" w:name="_ENREF_14"/>
      <w:r w:rsidRPr="00AD079D">
        <w:rPr>
          <w:rFonts w:ascii="Calibri" w:hAnsi="Calibri" w:cs="Calibri"/>
          <w:noProof/>
        </w:rPr>
        <w:lastRenderedPageBreak/>
        <w:t>[14]</w:t>
      </w:r>
      <w:r w:rsidRPr="00AD079D">
        <w:rPr>
          <w:rFonts w:ascii="Calibri" w:hAnsi="Calibri" w:cs="Calibri"/>
          <w:noProof/>
        </w:rPr>
        <w:tab/>
        <w:t>B. Winiarska, A. Dwornik, J. Dębski, K. Grzelak, D. Bystranowska, M. Zalewska, M. Dadlez, A. Ożyhar, M. Kochman, Biochim. Biophys. Acta  (2011) doi:10.1016/j.bbapap.2011.1002.1002.</w:t>
      </w:r>
      <w:bookmarkEnd w:id="14"/>
    </w:p>
    <w:p w:rsidR="00AD079D" w:rsidRPr="00AD079D" w:rsidRDefault="00AD079D" w:rsidP="00AD079D">
      <w:pPr>
        <w:spacing w:after="240" w:line="360" w:lineRule="auto"/>
        <w:jc w:val="both"/>
        <w:rPr>
          <w:rFonts w:ascii="Calibri" w:hAnsi="Calibri" w:cs="Calibri"/>
          <w:noProof/>
        </w:rPr>
      </w:pPr>
      <w:bookmarkStart w:id="15" w:name="_ENREF_15"/>
      <w:r w:rsidRPr="00AD079D">
        <w:rPr>
          <w:rFonts w:ascii="Calibri" w:hAnsi="Calibri" w:cs="Calibri"/>
          <w:noProof/>
        </w:rPr>
        <w:t>[15]</w:t>
      </w:r>
      <w:r w:rsidRPr="00AD079D">
        <w:rPr>
          <w:rFonts w:ascii="Calibri" w:hAnsi="Calibri" w:cs="Calibri"/>
          <w:noProof/>
        </w:rPr>
        <w:tab/>
        <w:t>R. Kolodziejczyk, G. Bujacz, M. Jakób, A. Ożyhar, M. Jaskolski, M. Kochman, J. Mol. Biol. 377 (2008) 870-881.</w:t>
      </w:r>
      <w:bookmarkEnd w:id="15"/>
    </w:p>
    <w:p w:rsidR="00AD079D" w:rsidRPr="00AD079D" w:rsidRDefault="00AD079D" w:rsidP="00AD079D">
      <w:pPr>
        <w:spacing w:after="240" w:line="360" w:lineRule="auto"/>
        <w:jc w:val="both"/>
        <w:rPr>
          <w:rFonts w:ascii="Calibri" w:hAnsi="Calibri" w:cs="Calibri"/>
          <w:noProof/>
        </w:rPr>
      </w:pPr>
      <w:bookmarkStart w:id="16" w:name="_ENREF_16"/>
      <w:r w:rsidRPr="00AD079D">
        <w:rPr>
          <w:rFonts w:ascii="Calibri" w:hAnsi="Calibri" w:cs="Calibri"/>
          <w:noProof/>
        </w:rPr>
        <w:t>[16]</w:t>
      </w:r>
      <w:r w:rsidRPr="00AD079D">
        <w:rPr>
          <w:rFonts w:ascii="Calibri" w:hAnsi="Calibri" w:cs="Calibri"/>
          <w:noProof/>
        </w:rPr>
        <w:tab/>
        <w:t>E. Wieczorek, M. Kochman, Eur. J. Biochem. 201 (1991) 347-353.</w:t>
      </w:r>
      <w:bookmarkEnd w:id="16"/>
    </w:p>
    <w:p w:rsidR="00AD079D" w:rsidRPr="00AD079D" w:rsidRDefault="00AD079D" w:rsidP="00AD079D">
      <w:pPr>
        <w:spacing w:after="240" w:line="360" w:lineRule="auto"/>
        <w:jc w:val="both"/>
        <w:rPr>
          <w:rFonts w:ascii="Calibri" w:hAnsi="Calibri" w:cs="Calibri"/>
          <w:noProof/>
        </w:rPr>
      </w:pPr>
      <w:bookmarkStart w:id="17" w:name="_ENREF_17"/>
      <w:r w:rsidRPr="00AD079D">
        <w:rPr>
          <w:rFonts w:ascii="Calibri" w:hAnsi="Calibri" w:cs="Calibri"/>
          <w:noProof/>
        </w:rPr>
        <w:t>[17]</w:t>
      </w:r>
      <w:r w:rsidRPr="00AD079D">
        <w:rPr>
          <w:rFonts w:ascii="Calibri" w:hAnsi="Calibri" w:cs="Calibri"/>
          <w:noProof/>
        </w:rPr>
        <w:tab/>
        <w:t>D. Krzyzanowska, M. Lisowski, M. Kochman, J. Pept. Res. 51 (1998) 96-102.</w:t>
      </w:r>
      <w:bookmarkEnd w:id="17"/>
    </w:p>
    <w:p w:rsidR="00AD079D" w:rsidRPr="00AD079D" w:rsidRDefault="00AD079D" w:rsidP="00AD079D">
      <w:pPr>
        <w:spacing w:after="240" w:line="360" w:lineRule="auto"/>
        <w:jc w:val="both"/>
        <w:rPr>
          <w:rFonts w:ascii="Calibri" w:hAnsi="Calibri" w:cs="Calibri"/>
          <w:noProof/>
        </w:rPr>
      </w:pPr>
      <w:bookmarkStart w:id="18" w:name="_ENREF_18"/>
      <w:r w:rsidRPr="00AD079D">
        <w:rPr>
          <w:rFonts w:ascii="Calibri" w:hAnsi="Calibri" w:cs="Calibri"/>
          <w:noProof/>
        </w:rPr>
        <w:t>[18]</w:t>
      </w:r>
      <w:r w:rsidRPr="00AD079D">
        <w:rPr>
          <w:rFonts w:ascii="Calibri" w:hAnsi="Calibri" w:cs="Calibri"/>
          <w:noProof/>
        </w:rPr>
        <w:tab/>
        <w:t>Y. Kato, W. Maruyama, M. Naoi, Y. Hashizume, T. Osawa, FEBS Lett. 439 (1998) 231-234.</w:t>
      </w:r>
      <w:bookmarkEnd w:id="18"/>
    </w:p>
    <w:p w:rsidR="00AD079D" w:rsidRPr="00AD079D" w:rsidRDefault="00AD079D" w:rsidP="00AD079D">
      <w:pPr>
        <w:spacing w:after="240" w:line="360" w:lineRule="auto"/>
        <w:jc w:val="both"/>
        <w:rPr>
          <w:rFonts w:ascii="Calibri" w:hAnsi="Calibri" w:cs="Calibri"/>
          <w:noProof/>
        </w:rPr>
      </w:pPr>
      <w:bookmarkStart w:id="19" w:name="_ENREF_19"/>
      <w:r w:rsidRPr="00AD079D">
        <w:rPr>
          <w:rFonts w:ascii="Calibri" w:hAnsi="Calibri" w:cs="Calibri"/>
          <w:noProof/>
        </w:rPr>
        <w:t>[19]</w:t>
      </w:r>
      <w:r w:rsidRPr="00AD079D">
        <w:rPr>
          <w:rFonts w:ascii="Calibri" w:hAnsi="Calibri" w:cs="Calibri"/>
          <w:noProof/>
        </w:rPr>
        <w:tab/>
        <w:t>E. Wieczorek, J.M. Rodriguez Parkitna, J. Szkudlarek, A. Ożyhar, M. Kochman, Acta Biochim. Pol. 43 (1996) 603-610.</w:t>
      </w:r>
      <w:bookmarkEnd w:id="19"/>
    </w:p>
    <w:p w:rsidR="00AD079D" w:rsidRPr="00AD079D" w:rsidRDefault="00AD079D" w:rsidP="00AD079D">
      <w:pPr>
        <w:spacing w:after="240" w:line="360" w:lineRule="auto"/>
        <w:jc w:val="both"/>
        <w:rPr>
          <w:rFonts w:ascii="Calibri" w:hAnsi="Calibri" w:cs="Calibri"/>
          <w:noProof/>
        </w:rPr>
      </w:pPr>
      <w:bookmarkStart w:id="20" w:name="_ENREF_20"/>
      <w:r w:rsidRPr="00AD079D">
        <w:rPr>
          <w:rFonts w:ascii="Calibri" w:hAnsi="Calibri" w:cs="Calibri"/>
          <w:noProof/>
        </w:rPr>
        <w:t>[20]</w:t>
      </w:r>
      <w:r w:rsidRPr="00AD079D">
        <w:rPr>
          <w:rFonts w:ascii="Calibri" w:hAnsi="Calibri" w:cs="Calibri"/>
          <w:noProof/>
        </w:rPr>
        <w:tab/>
        <w:t>M.M. Bradford, Anal. Biochem. 72 (1976) 248-254.</w:t>
      </w:r>
      <w:bookmarkEnd w:id="20"/>
    </w:p>
    <w:p w:rsidR="00AD079D" w:rsidRPr="00AD079D" w:rsidRDefault="00AD079D" w:rsidP="00AD079D">
      <w:pPr>
        <w:spacing w:after="240" w:line="360" w:lineRule="auto"/>
        <w:jc w:val="both"/>
        <w:rPr>
          <w:rFonts w:ascii="Calibri" w:hAnsi="Calibri" w:cs="Calibri"/>
          <w:noProof/>
        </w:rPr>
      </w:pPr>
      <w:bookmarkStart w:id="21" w:name="_ENREF_21"/>
      <w:r w:rsidRPr="00AD079D">
        <w:rPr>
          <w:rFonts w:ascii="Calibri" w:hAnsi="Calibri" w:cs="Calibri"/>
          <w:noProof/>
        </w:rPr>
        <w:t>[21]</w:t>
      </w:r>
      <w:r w:rsidRPr="00AD079D">
        <w:rPr>
          <w:rFonts w:ascii="Calibri" w:hAnsi="Calibri" w:cs="Calibri"/>
          <w:noProof/>
        </w:rPr>
        <w:tab/>
        <w:t>U.K. Laemmli, Nature 227 (1970) 680-685.</w:t>
      </w:r>
      <w:bookmarkEnd w:id="21"/>
    </w:p>
    <w:p w:rsidR="00AD079D" w:rsidRPr="00AD079D" w:rsidRDefault="00AD079D" w:rsidP="00AD079D">
      <w:pPr>
        <w:spacing w:after="240" w:line="360" w:lineRule="auto"/>
        <w:jc w:val="both"/>
        <w:rPr>
          <w:rFonts w:ascii="Calibri" w:hAnsi="Calibri" w:cs="Calibri"/>
          <w:noProof/>
        </w:rPr>
      </w:pPr>
      <w:bookmarkStart w:id="22" w:name="_ENREF_22"/>
      <w:r w:rsidRPr="00AD079D">
        <w:rPr>
          <w:rFonts w:ascii="Calibri" w:hAnsi="Calibri" w:cs="Calibri"/>
          <w:noProof/>
        </w:rPr>
        <w:t>[22]</w:t>
      </w:r>
      <w:r w:rsidRPr="00AD079D">
        <w:rPr>
          <w:rFonts w:ascii="Calibri" w:hAnsi="Calibri" w:cs="Calibri"/>
          <w:noProof/>
        </w:rPr>
        <w:tab/>
        <w:t>G. Fairbanks, T.L. Steck, D.F. Wallach, Biochemistry 10 (1971) 2606-2617.</w:t>
      </w:r>
      <w:bookmarkEnd w:id="22"/>
    </w:p>
    <w:p w:rsidR="00AD079D" w:rsidRPr="00AD079D" w:rsidRDefault="00AD079D" w:rsidP="00AD079D">
      <w:pPr>
        <w:spacing w:after="240" w:line="360" w:lineRule="auto"/>
        <w:jc w:val="both"/>
        <w:rPr>
          <w:rFonts w:ascii="Calibri" w:hAnsi="Calibri" w:cs="Calibri"/>
          <w:noProof/>
        </w:rPr>
      </w:pPr>
      <w:bookmarkStart w:id="23" w:name="_ENREF_23"/>
      <w:r w:rsidRPr="00AD079D">
        <w:rPr>
          <w:rFonts w:ascii="Calibri" w:hAnsi="Calibri" w:cs="Calibri"/>
          <w:noProof/>
        </w:rPr>
        <w:t>[23]</w:t>
      </w:r>
      <w:r w:rsidRPr="00AD079D">
        <w:rPr>
          <w:rFonts w:ascii="Calibri" w:hAnsi="Calibri" w:cs="Calibri"/>
          <w:noProof/>
        </w:rPr>
        <w:tab/>
        <w:t>W. Goodman, P.A. O'Hern, R.H. Zaugg, L.I. Gilbert, Mol. Cell. Endocrinol. 11 (1978) 225-242.</w:t>
      </w:r>
      <w:bookmarkEnd w:id="23"/>
    </w:p>
    <w:p w:rsidR="00AD079D" w:rsidRPr="00AD079D" w:rsidRDefault="00AD079D" w:rsidP="00AD079D">
      <w:pPr>
        <w:spacing w:after="240" w:line="360" w:lineRule="auto"/>
        <w:jc w:val="both"/>
        <w:rPr>
          <w:rFonts w:ascii="Calibri" w:hAnsi="Calibri" w:cs="Calibri"/>
          <w:noProof/>
        </w:rPr>
      </w:pPr>
      <w:bookmarkStart w:id="24" w:name="_ENREF_24"/>
      <w:r w:rsidRPr="00AD079D">
        <w:rPr>
          <w:rFonts w:ascii="Calibri" w:hAnsi="Calibri" w:cs="Calibri"/>
          <w:noProof/>
        </w:rPr>
        <w:t>[24]</w:t>
      </w:r>
      <w:r w:rsidRPr="00AD079D">
        <w:rPr>
          <w:rFonts w:ascii="Calibri" w:hAnsi="Calibri" w:cs="Calibri"/>
          <w:noProof/>
        </w:rPr>
        <w:tab/>
        <w:t>D.A. Malencik, S.R. Anderson, Biochem. Biophys. Res. Commun. 178 (1991) 60-67.</w:t>
      </w:r>
      <w:bookmarkEnd w:id="24"/>
    </w:p>
    <w:p w:rsidR="00AD079D" w:rsidRPr="00AD079D" w:rsidRDefault="00AD079D" w:rsidP="00AD079D">
      <w:pPr>
        <w:spacing w:after="240" w:line="360" w:lineRule="auto"/>
        <w:jc w:val="both"/>
        <w:rPr>
          <w:rFonts w:ascii="Calibri" w:hAnsi="Calibri" w:cs="Calibri"/>
          <w:noProof/>
        </w:rPr>
      </w:pPr>
      <w:bookmarkStart w:id="25" w:name="_ENREF_25"/>
      <w:r w:rsidRPr="00AD079D">
        <w:rPr>
          <w:rFonts w:ascii="Calibri" w:hAnsi="Calibri" w:cs="Calibri"/>
          <w:noProof/>
        </w:rPr>
        <w:t>[25]</w:t>
      </w:r>
      <w:r w:rsidRPr="00AD079D">
        <w:rPr>
          <w:rFonts w:ascii="Calibri" w:hAnsi="Calibri" w:cs="Calibri"/>
          <w:noProof/>
        </w:rPr>
        <w:tab/>
        <w:t>H. Towbin, T. Staehelin, J. Gordon, Proc. Natl. Acad. Sci. USA 76 (1979) 4350-4354.</w:t>
      </w:r>
      <w:bookmarkEnd w:id="25"/>
    </w:p>
    <w:p w:rsidR="00AD079D" w:rsidRPr="00AD079D" w:rsidRDefault="00AD079D" w:rsidP="00AD079D">
      <w:pPr>
        <w:spacing w:after="240" w:line="360" w:lineRule="auto"/>
        <w:jc w:val="both"/>
        <w:rPr>
          <w:rFonts w:ascii="Calibri" w:hAnsi="Calibri" w:cs="Calibri"/>
          <w:noProof/>
        </w:rPr>
      </w:pPr>
      <w:bookmarkStart w:id="26" w:name="_ENREF_26"/>
      <w:r w:rsidRPr="00AD079D">
        <w:rPr>
          <w:rFonts w:ascii="Calibri" w:hAnsi="Calibri" w:cs="Calibri"/>
          <w:noProof/>
        </w:rPr>
        <w:t>[26]</w:t>
      </w:r>
      <w:r w:rsidRPr="00AD079D">
        <w:rPr>
          <w:rFonts w:ascii="Calibri" w:hAnsi="Calibri" w:cs="Calibri"/>
          <w:noProof/>
        </w:rPr>
        <w:tab/>
        <w:t>Y. Kato, X. Wu, M. Naito, H. Nomura, N. Kitamoto, T. Osawa, Biochem. Biophys. Res. Commun. 275 (2000) 11-15.</w:t>
      </w:r>
      <w:bookmarkEnd w:id="26"/>
    </w:p>
    <w:p w:rsidR="00AD079D" w:rsidRPr="00AD079D" w:rsidRDefault="00AD079D" w:rsidP="00AD079D">
      <w:pPr>
        <w:spacing w:after="240" w:line="360" w:lineRule="auto"/>
        <w:jc w:val="both"/>
        <w:rPr>
          <w:rFonts w:ascii="Calibri" w:hAnsi="Calibri" w:cs="Calibri"/>
          <w:noProof/>
        </w:rPr>
      </w:pPr>
      <w:bookmarkStart w:id="27" w:name="_ENREF_27"/>
      <w:r w:rsidRPr="00AD079D">
        <w:rPr>
          <w:rFonts w:ascii="Calibri" w:hAnsi="Calibri" w:cs="Calibri"/>
          <w:noProof/>
        </w:rPr>
        <w:t>[27]</w:t>
      </w:r>
      <w:r w:rsidRPr="00AD079D">
        <w:rPr>
          <w:rFonts w:ascii="Calibri" w:hAnsi="Calibri" w:cs="Calibri"/>
          <w:noProof/>
        </w:rPr>
        <w:tab/>
        <w:t>N. Sreerama, R.W. Woody, Anal. Biochem. 287 (2000) 252-260.</w:t>
      </w:r>
      <w:bookmarkEnd w:id="27"/>
    </w:p>
    <w:p w:rsidR="00AD079D" w:rsidRPr="00AD079D" w:rsidRDefault="00AD079D" w:rsidP="00AD079D">
      <w:pPr>
        <w:spacing w:after="240" w:line="360" w:lineRule="auto"/>
        <w:jc w:val="both"/>
        <w:rPr>
          <w:rFonts w:ascii="Calibri" w:hAnsi="Calibri" w:cs="Calibri"/>
          <w:noProof/>
        </w:rPr>
      </w:pPr>
      <w:bookmarkStart w:id="28" w:name="_ENREF_28"/>
      <w:r w:rsidRPr="00AD079D">
        <w:rPr>
          <w:rFonts w:ascii="Calibri" w:hAnsi="Calibri" w:cs="Calibri"/>
          <w:noProof/>
        </w:rPr>
        <w:t>[28]</w:t>
      </w:r>
      <w:r w:rsidRPr="00AD079D">
        <w:rPr>
          <w:rFonts w:ascii="Calibri" w:hAnsi="Calibri" w:cs="Calibri"/>
          <w:noProof/>
        </w:rPr>
        <w:tab/>
        <w:t>J.R. Lakowicz, Principles of Fluorescence Spectroscopy, 3rd ed, Springer Science+Business Media, LLC, New York, USA, 2006.</w:t>
      </w:r>
      <w:bookmarkEnd w:id="28"/>
    </w:p>
    <w:p w:rsidR="00AD079D" w:rsidRPr="00AD079D" w:rsidRDefault="00AD079D" w:rsidP="00AD079D">
      <w:pPr>
        <w:spacing w:after="240" w:line="360" w:lineRule="auto"/>
        <w:jc w:val="both"/>
        <w:rPr>
          <w:rFonts w:ascii="Calibri" w:hAnsi="Calibri" w:cs="Calibri"/>
          <w:noProof/>
        </w:rPr>
      </w:pPr>
      <w:bookmarkStart w:id="29" w:name="_ENREF_29"/>
      <w:r w:rsidRPr="00AD079D">
        <w:rPr>
          <w:rFonts w:ascii="Calibri" w:hAnsi="Calibri" w:cs="Calibri"/>
          <w:noProof/>
        </w:rPr>
        <w:t>[29]</w:t>
      </w:r>
      <w:r w:rsidRPr="00AD079D">
        <w:rPr>
          <w:rFonts w:ascii="Calibri" w:hAnsi="Calibri" w:cs="Calibri"/>
          <w:noProof/>
        </w:rPr>
        <w:tab/>
        <w:t>R. Aeschbach, R. Amadò, H. Neukom, Biochim. Biophys. Acta. 439 (1976) 292-301.</w:t>
      </w:r>
      <w:bookmarkEnd w:id="29"/>
    </w:p>
    <w:p w:rsidR="00AD079D" w:rsidRPr="00AD079D" w:rsidRDefault="00AD079D" w:rsidP="00AD079D">
      <w:pPr>
        <w:spacing w:after="240" w:line="360" w:lineRule="auto"/>
        <w:jc w:val="both"/>
        <w:rPr>
          <w:rFonts w:ascii="Calibri" w:hAnsi="Calibri" w:cs="Calibri"/>
          <w:noProof/>
        </w:rPr>
      </w:pPr>
      <w:bookmarkStart w:id="30" w:name="_ENREF_30"/>
      <w:r w:rsidRPr="00AD079D">
        <w:rPr>
          <w:rFonts w:ascii="Calibri" w:hAnsi="Calibri" w:cs="Calibri"/>
          <w:noProof/>
        </w:rPr>
        <w:t>[30]</w:t>
      </w:r>
      <w:r w:rsidRPr="00AD079D">
        <w:rPr>
          <w:rFonts w:ascii="Calibri" w:hAnsi="Calibri" w:cs="Calibri"/>
          <w:noProof/>
        </w:rPr>
        <w:tab/>
        <w:t>C. Giulivi, K.J.A. Davies, Methods Enzymol. 233 (1994a) 363-371.</w:t>
      </w:r>
      <w:bookmarkEnd w:id="30"/>
    </w:p>
    <w:p w:rsidR="00AD079D" w:rsidRPr="00AD079D" w:rsidRDefault="00AD079D" w:rsidP="00AD079D">
      <w:pPr>
        <w:spacing w:after="240" w:line="360" w:lineRule="auto"/>
        <w:jc w:val="both"/>
        <w:rPr>
          <w:rFonts w:ascii="Calibri" w:hAnsi="Calibri" w:cs="Calibri"/>
          <w:noProof/>
        </w:rPr>
      </w:pPr>
      <w:bookmarkStart w:id="31" w:name="_ENREF_31"/>
      <w:r w:rsidRPr="00AD079D">
        <w:rPr>
          <w:rFonts w:ascii="Calibri" w:hAnsi="Calibri" w:cs="Calibri"/>
          <w:noProof/>
        </w:rPr>
        <w:t>[31]</w:t>
      </w:r>
      <w:r w:rsidRPr="00AD079D">
        <w:rPr>
          <w:rFonts w:ascii="Calibri" w:hAnsi="Calibri" w:cs="Calibri"/>
          <w:noProof/>
        </w:rPr>
        <w:tab/>
        <w:t>R. Kanwar, D. Balasubramanian, Exp. Eye Res. 68 (1999) 773-784.</w:t>
      </w:r>
      <w:bookmarkEnd w:id="31"/>
    </w:p>
    <w:p w:rsidR="00AD079D" w:rsidRPr="00AD079D" w:rsidRDefault="00AD079D" w:rsidP="00AD079D">
      <w:pPr>
        <w:spacing w:after="240" w:line="360" w:lineRule="auto"/>
        <w:jc w:val="both"/>
        <w:rPr>
          <w:rFonts w:ascii="Calibri" w:hAnsi="Calibri" w:cs="Calibri"/>
          <w:noProof/>
        </w:rPr>
      </w:pPr>
      <w:bookmarkStart w:id="32" w:name="_ENREF_32"/>
      <w:r w:rsidRPr="00AD079D">
        <w:rPr>
          <w:rFonts w:ascii="Calibri" w:hAnsi="Calibri" w:cs="Calibri"/>
          <w:noProof/>
        </w:rPr>
        <w:t>[32]</w:t>
      </w:r>
      <w:r w:rsidRPr="00AD079D">
        <w:rPr>
          <w:rFonts w:ascii="Calibri" w:hAnsi="Calibri" w:cs="Calibri"/>
          <w:noProof/>
        </w:rPr>
        <w:tab/>
        <w:t>A.J. Gross, I.W. Sizer, J. Biol. Chem. 234 (1959) 1611-1614.</w:t>
      </w:r>
      <w:bookmarkEnd w:id="32"/>
    </w:p>
    <w:p w:rsidR="00AD079D" w:rsidRPr="00AD079D" w:rsidRDefault="00AD079D" w:rsidP="00AD079D">
      <w:pPr>
        <w:spacing w:after="240" w:line="360" w:lineRule="auto"/>
        <w:jc w:val="both"/>
        <w:rPr>
          <w:rFonts w:ascii="Calibri" w:hAnsi="Calibri" w:cs="Calibri"/>
          <w:noProof/>
        </w:rPr>
      </w:pPr>
      <w:bookmarkStart w:id="33" w:name="_ENREF_33"/>
      <w:r w:rsidRPr="00AD079D">
        <w:rPr>
          <w:rFonts w:ascii="Calibri" w:hAnsi="Calibri" w:cs="Calibri"/>
          <w:noProof/>
        </w:rPr>
        <w:lastRenderedPageBreak/>
        <w:t>[33]</w:t>
      </w:r>
      <w:r w:rsidRPr="00AD079D">
        <w:rPr>
          <w:rFonts w:ascii="Calibri" w:hAnsi="Calibri" w:cs="Calibri"/>
          <w:noProof/>
        </w:rPr>
        <w:tab/>
        <w:t>S.S. Lehrer, G.D. Fasman, Biochemistry 6 (1967) 757-767.</w:t>
      </w:r>
      <w:bookmarkEnd w:id="33"/>
    </w:p>
    <w:p w:rsidR="00AD079D" w:rsidRPr="00AD079D" w:rsidRDefault="00AD079D" w:rsidP="00AD079D">
      <w:pPr>
        <w:spacing w:after="240" w:line="360" w:lineRule="auto"/>
        <w:jc w:val="both"/>
        <w:rPr>
          <w:rFonts w:ascii="Calibri" w:hAnsi="Calibri" w:cs="Calibri"/>
          <w:noProof/>
        </w:rPr>
      </w:pPr>
      <w:bookmarkStart w:id="34" w:name="_ENREF_34"/>
      <w:r w:rsidRPr="00AD079D">
        <w:rPr>
          <w:rFonts w:ascii="Calibri" w:hAnsi="Calibri" w:cs="Calibri"/>
          <w:noProof/>
        </w:rPr>
        <w:t>[34]</w:t>
      </w:r>
      <w:r w:rsidRPr="00AD079D">
        <w:rPr>
          <w:rFonts w:ascii="Calibri" w:hAnsi="Calibri" w:cs="Calibri"/>
          <w:noProof/>
        </w:rPr>
        <w:tab/>
        <w:t>D.A. Malencik, S.R. Anderson, Amino Acids 25 (2003) 233-247.</w:t>
      </w:r>
      <w:bookmarkEnd w:id="34"/>
    </w:p>
    <w:p w:rsidR="00AD079D" w:rsidRPr="00AD079D" w:rsidRDefault="00AD079D" w:rsidP="00AD079D">
      <w:pPr>
        <w:spacing w:after="240" w:line="360" w:lineRule="auto"/>
        <w:jc w:val="both"/>
        <w:rPr>
          <w:rFonts w:ascii="Calibri" w:hAnsi="Calibri" w:cs="Calibri"/>
          <w:noProof/>
        </w:rPr>
      </w:pPr>
      <w:bookmarkStart w:id="35" w:name="_ENREF_35"/>
      <w:r w:rsidRPr="00AD079D">
        <w:rPr>
          <w:rFonts w:ascii="Calibri" w:hAnsi="Calibri" w:cs="Calibri"/>
          <w:noProof/>
        </w:rPr>
        <w:t>[35]</w:t>
      </w:r>
      <w:r w:rsidRPr="00AD079D">
        <w:rPr>
          <w:rFonts w:ascii="Calibri" w:hAnsi="Calibri" w:cs="Calibri"/>
          <w:noProof/>
        </w:rPr>
        <w:tab/>
        <w:t>K.J. Davies, M.E. Delsignore, S.W. Lin, J. Biol. Chem. 262 (1987) 9902-9907.</w:t>
      </w:r>
      <w:bookmarkEnd w:id="35"/>
    </w:p>
    <w:p w:rsidR="00AD079D" w:rsidRPr="00AD079D" w:rsidRDefault="00AD079D" w:rsidP="00AD079D">
      <w:pPr>
        <w:spacing w:after="240" w:line="360" w:lineRule="auto"/>
        <w:jc w:val="both"/>
        <w:rPr>
          <w:rFonts w:ascii="Calibri" w:hAnsi="Calibri" w:cs="Calibri"/>
          <w:noProof/>
        </w:rPr>
      </w:pPr>
      <w:bookmarkStart w:id="36" w:name="_ENREF_36"/>
      <w:r w:rsidRPr="00AD079D">
        <w:rPr>
          <w:rFonts w:ascii="Calibri" w:hAnsi="Calibri" w:cs="Calibri"/>
          <w:noProof/>
        </w:rPr>
        <w:t>[36]</w:t>
      </w:r>
      <w:r w:rsidRPr="00AD079D">
        <w:rPr>
          <w:rFonts w:ascii="Calibri" w:hAnsi="Calibri" w:cs="Calibri"/>
          <w:noProof/>
        </w:rPr>
        <w:tab/>
        <w:t>A. Kochman, C. Kośka, D. Metodiewa, Amino Acids 23 (2002) 95-101.</w:t>
      </w:r>
      <w:bookmarkEnd w:id="36"/>
    </w:p>
    <w:p w:rsidR="00AD079D" w:rsidRPr="00AD079D" w:rsidRDefault="00AD079D" w:rsidP="00AD079D">
      <w:pPr>
        <w:spacing w:after="240" w:line="360" w:lineRule="auto"/>
        <w:jc w:val="both"/>
        <w:rPr>
          <w:rFonts w:ascii="Calibri" w:hAnsi="Calibri" w:cs="Calibri"/>
          <w:noProof/>
        </w:rPr>
      </w:pPr>
      <w:bookmarkStart w:id="37" w:name="_ENREF_37"/>
      <w:r w:rsidRPr="00AD079D">
        <w:rPr>
          <w:rFonts w:ascii="Calibri" w:hAnsi="Calibri" w:cs="Calibri"/>
          <w:noProof/>
        </w:rPr>
        <w:t>[37]</w:t>
      </w:r>
      <w:r w:rsidRPr="00AD079D">
        <w:rPr>
          <w:rFonts w:ascii="Calibri" w:hAnsi="Calibri" w:cs="Calibri"/>
          <w:noProof/>
        </w:rPr>
        <w:tab/>
        <w:t>L. Galeazzi, P. Ronchi, C. Franceschi, S. Giunta, Amyloid 6 (1999) 7-13.</w:t>
      </w:r>
      <w:bookmarkEnd w:id="37"/>
    </w:p>
    <w:p w:rsidR="00AD079D" w:rsidRPr="00AD079D" w:rsidRDefault="00AD079D" w:rsidP="00AD079D">
      <w:pPr>
        <w:spacing w:after="240" w:line="360" w:lineRule="auto"/>
        <w:jc w:val="both"/>
        <w:rPr>
          <w:rFonts w:ascii="Calibri" w:hAnsi="Calibri" w:cs="Calibri"/>
          <w:noProof/>
        </w:rPr>
      </w:pPr>
      <w:bookmarkStart w:id="38" w:name="_ENREF_38"/>
      <w:r w:rsidRPr="00AD079D">
        <w:rPr>
          <w:rFonts w:ascii="Calibri" w:hAnsi="Calibri" w:cs="Calibri"/>
          <w:noProof/>
        </w:rPr>
        <w:t>[38]</w:t>
      </w:r>
      <w:r w:rsidRPr="00AD079D">
        <w:rPr>
          <w:rFonts w:ascii="Calibri" w:hAnsi="Calibri" w:cs="Calibri"/>
          <w:noProof/>
        </w:rPr>
        <w:tab/>
        <w:t>S. Pennathur, W. Jackson-Lewis, S. Przedborski, J.W. Heinecke, J. Biol. Chem. 274 (1999) 34621-34628.</w:t>
      </w:r>
      <w:bookmarkEnd w:id="38"/>
    </w:p>
    <w:p w:rsidR="00AD079D" w:rsidRPr="00AD079D" w:rsidRDefault="00AD079D" w:rsidP="00AD079D">
      <w:pPr>
        <w:spacing w:after="240" w:line="360" w:lineRule="auto"/>
        <w:jc w:val="both"/>
        <w:rPr>
          <w:rFonts w:ascii="Calibri" w:hAnsi="Calibri" w:cs="Calibri"/>
          <w:noProof/>
        </w:rPr>
      </w:pPr>
      <w:bookmarkStart w:id="39" w:name="_ENREF_39"/>
      <w:r w:rsidRPr="00AD079D">
        <w:rPr>
          <w:rFonts w:ascii="Calibri" w:hAnsi="Calibri" w:cs="Calibri"/>
          <w:noProof/>
        </w:rPr>
        <w:t>[39]</w:t>
      </w:r>
      <w:r w:rsidRPr="00AD079D">
        <w:rPr>
          <w:rFonts w:ascii="Calibri" w:hAnsi="Calibri" w:cs="Calibri"/>
          <w:noProof/>
        </w:rPr>
        <w:tab/>
        <w:t>M. Abdelrahim, E. Morris, J. Carver, S. Facchina, A. White, A. Verma, J. Chromatogr. B. Biomed. Sci. 696 (1997) 175-182.</w:t>
      </w:r>
      <w:bookmarkEnd w:id="39"/>
    </w:p>
    <w:p w:rsidR="00AD079D" w:rsidRPr="00AD079D" w:rsidRDefault="00AD079D" w:rsidP="00AD079D">
      <w:pPr>
        <w:spacing w:after="240" w:line="360" w:lineRule="auto"/>
        <w:jc w:val="both"/>
        <w:rPr>
          <w:rFonts w:ascii="Calibri" w:hAnsi="Calibri" w:cs="Calibri"/>
          <w:noProof/>
        </w:rPr>
      </w:pPr>
      <w:bookmarkStart w:id="40" w:name="_ENREF_40"/>
      <w:r w:rsidRPr="00AD079D">
        <w:rPr>
          <w:rFonts w:ascii="Calibri" w:hAnsi="Calibri" w:cs="Calibri"/>
          <w:noProof/>
        </w:rPr>
        <w:t>[40]</w:t>
      </w:r>
      <w:r w:rsidRPr="00AD079D">
        <w:rPr>
          <w:rFonts w:ascii="Calibri" w:hAnsi="Calibri" w:cs="Calibri"/>
          <w:noProof/>
        </w:rPr>
        <w:tab/>
        <w:t>A. van der Vliet, M. Hristova, C.E. Cross, J.P. Eiserich, T. Goldkorn, J. Biol. Chem. 273 (1998) 31860-31866.</w:t>
      </w:r>
      <w:bookmarkEnd w:id="40"/>
    </w:p>
    <w:p w:rsidR="00AD079D" w:rsidRPr="00AD079D" w:rsidRDefault="00AD079D" w:rsidP="00AD079D">
      <w:pPr>
        <w:spacing w:after="240" w:line="360" w:lineRule="auto"/>
        <w:jc w:val="both"/>
        <w:rPr>
          <w:rFonts w:ascii="Calibri" w:hAnsi="Calibri" w:cs="Calibri"/>
          <w:noProof/>
        </w:rPr>
      </w:pPr>
      <w:bookmarkStart w:id="41" w:name="_ENREF_41"/>
      <w:r w:rsidRPr="00AD079D">
        <w:rPr>
          <w:rFonts w:ascii="Calibri" w:hAnsi="Calibri" w:cs="Calibri"/>
          <w:noProof/>
        </w:rPr>
        <w:t>[41]</w:t>
      </w:r>
      <w:r w:rsidRPr="00AD079D">
        <w:rPr>
          <w:rFonts w:ascii="Calibri" w:hAnsi="Calibri" w:cs="Calibri"/>
          <w:noProof/>
        </w:rPr>
        <w:tab/>
        <w:t>F. LaBella, P. Waykole, G. Queen, Biochem. Biophys. Res. Commun. 30 (1968) 333-338.</w:t>
      </w:r>
      <w:bookmarkEnd w:id="41"/>
    </w:p>
    <w:p w:rsidR="00AD079D" w:rsidRPr="00AD079D" w:rsidRDefault="00AD079D" w:rsidP="00AD079D">
      <w:pPr>
        <w:spacing w:after="240" w:line="360" w:lineRule="auto"/>
        <w:jc w:val="both"/>
        <w:rPr>
          <w:rFonts w:ascii="Calibri" w:hAnsi="Calibri" w:cs="Calibri"/>
          <w:noProof/>
        </w:rPr>
      </w:pPr>
      <w:bookmarkStart w:id="42" w:name="_ENREF_42"/>
      <w:r w:rsidRPr="00AD079D">
        <w:rPr>
          <w:rFonts w:ascii="Calibri" w:hAnsi="Calibri" w:cs="Calibri"/>
          <w:noProof/>
        </w:rPr>
        <w:t>[42]</w:t>
      </w:r>
      <w:r w:rsidRPr="00AD079D">
        <w:rPr>
          <w:rFonts w:ascii="Calibri" w:hAnsi="Calibri" w:cs="Calibri"/>
          <w:noProof/>
        </w:rPr>
        <w:tab/>
        <w:t>F. LaBella, F. Keeley, S. Vivian, D. Thornhill, Biochem. Biophys. Res. Commun. 26 (1967) 748-753.</w:t>
      </w:r>
      <w:bookmarkEnd w:id="42"/>
    </w:p>
    <w:p w:rsidR="00AD079D" w:rsidRPr="00AD079D" w:rsidRDefault="00AD079D" w:rsidP="00AD079D">
      <w:pPr>
        <w:spacing w:after="240" w:line="360" w:lineRule="auto"/>
        <w:jc w:val="both"/>
        <w:rPr>
          <w:rFonts w:ascii="Calibri" w:hAnsi="Calibri" w:cs="Calibri"/>
          <w:noProof/>
        </w:rPr>
      </w:pPr>
      <w:bookmarkStart w:id="43" w:name="_ENREF_43"/>
      <w:r w:rsidRPr="00AD079D">
        <w:rPr>
          <w:rFonts w:ascii="Calibri" w:hAnsi="Calibri" w:cs="Calibri"/>
          <w:noProof/>
        </w:rPr>
        <w:t>[43]</w:t>
      </w:r>
      <w:r w:rsidRPr="00AD079D">
        <w:rPr>
          <w:rFonts w:ascii="Calibri" w:hAnsi="Calibri" w:cs="Calibri"/>
          <w:noProof/>
        </w:rPr>
        <w:tab/>
        <w:t>D.J. Raven, C. Earland, M. Little, Biochim. Biophys. Acta 251 (1971) 96-99.</w:t>
      </w:r>
      <w:bookmarkEnd w:id="43"/>
    </w:p>
    <w:p w:rsidR="00AD079D" w:rsidRPr="00AD079D" w:rsidRDefault="00AD079D" w:rsidP="00AD079D">
      <w:pPr>
        <w:spacing w:after="240" w:line="360" w:lineRule="auto"/>
        <w:jc w:val="both"/>
        <w:rPr>
          <w:rFonts w:ascii="Calibri" w:hAnsi="Calibri" w:cs="Calibri"/>
          <w:noProof/>
        </w:rPr>
      </w:pPr>
      <w:bookmarkStart w:id="44" w:name="_ENREF_44"/>
      <w:r w:rsidRPr="00AD079D">
        <w:rPr>
          <w:rFonts w:ascii="Calibri" w:hAnsi="Calibri" w:cs="Calibri"/>
          <w:noProof/>
        </w:rPr>
        <w:t>[44]</w:t>
      </w:r>
      <w:r w:rsidRPr="00AD079D">
        <w:rPr>
          <w:rFonts w:ascii="Calibri" w:hAnsi="Calibri" w:cs="Calibri"/>
          <w:noProof/>
        </w:rPr>
        <w:tab/>
        <w:t>S.O. Anderson, Biochim. Biophys. Acta 93 (1964) 213-215.</w:t>
      </w:r>
      <w:bookmarkEnd w:id="44"/>
    </w:p>
    <w:p w:rsidR="00AD079D" w:rsidRPr="00AD079D" w:rsidRDefault="00AD079D" w:rsidP="00AD079D">
      <w:pPr>
        <w:spacing w:after="240" w:line="360" w:lineRule="auto"/>
        <w:jc w:val="both"/>
        <w:rPr>
          <w:rFonts w:ascii="Calibri" w:hAnsi="Calibri" w:cs="Calibri"/>
          <w:noProof/>
        </w:rPr>
      </w:pPr>
      <w:bookmarkStart w:id="45" w:name="_ENREF_45"/>
      <w:r w:rsidRPr="00AD079D">
        <w:rPr>
          <w:rFonts w:ascii="Calibri" w:hAnsi="Calibri" w:cs="Calibri"/>
          <w:noProof/>
        </w:rPr>
        <w:t>[45]</w:t>
      </w:r>
      <w:r w:rsidRPr="00AD079D">
        <w:rPr>
          <w:rFonts w:ascii="Calibri" w:hAnsi="Calibri" w:cs="Calibri"/>
          <w:noProof/>
        </w:rPr>
        <w:tab/>
        <w:t>A. Mateja, T. Cierpicki, M. Paduch, Z.S. Derewenda, J. Otlewski, J. Mol. Biol. 357 (2006) 621-631.</w:t>
      </w:r>
      <w:bookmarkEnd w:id="45"/>
    </w:p>
    <w:p w:rsidR="00AD079D" w:rsidRPr="00AD079D" w:rsidRDefault="00AD079D" w:rsidP="00AD079D">
      <w:pPr>
        <w:spacing w:after="240" w:line="360" w:lineRule="auto"/>
        <w:jc w:val="both"/>
        <w:rPr>
          <w:rFonts w:ascii="Calibri" w:hAnsi="Calibri" w:cs="Calibri"/>
          <w:noProof/>
        </w:rPr>
      </w:pPr>
      <w:bookmarkStart w:id="46" w:name="_ENREF_46"/>
      <w:r w:rsidRPr="00AD079D">
        <w:rPr>
          <w:rFonts w:ascii="Calibri" w:hAnsi="Calibri" w:cs="Calibri"/>
          <w:noProof/>
        </w:rPr>
        <w:t>[46]</w:t>
      </w:r>
      <w:r w:rsidRPr="00AD079D">
        <w:rPr>
          <w:rFonts w:ascii="Calibri" w:hAnsi="Calibri" w:cs="Calibri"/>
          <w:noProof/>
        </w:rPr>
        <w:tab/>
        <w:t>I.A. Slepneva, V.V. Glupov, S.V. Sergeeva, V.V. Khramtsov, Biochem. Biophys. Res. Commun. 14 (1999) 212-215.</w:t>
      </w:r>
      <w:bookmarkEnd w:id="46"/>
    </w:p>
    <w:p w:rsidR="00AD079D" w:rsidRPr="00AD079D" w:rsidRDefault="00AD079D" w:rsidP="00AD079D">
      <w:pPr>
        <w:spacing w:after="240" w:line="360" w:lineRule="auto"/>
        <w:jc w:val="both"/>
        <w:rPr>
          <w:rFonts w:ascii="Calibri" w:hAnsi="Calibri" w:cs="Calibri"/>
          <w:noProof/>
        </w:rPr>
      </w:pPr>
      <w:bookmarkStart w:id="47" w:name="_ENREF_47"/>
      <w:r w:rsidRPr="00AD079D">
        <w:rPr>
          <w:rFonts w:ascii="Calibri" w:hAnsi="Calibri" w:cs="Calibri"/>
          <w:noProof/>
        </w:rPr>
        <w:t>[47]</w:t>
      </w:r>
      <w:r w:rsidRPr="00AD079D">
        <w:rPr>
          <w:rFonts w:ascii="Calibri" w:hAnsi="Calibri" w:cs="Calibri"/>
          <w:noProof/>
        </w:rPr>
        <w:tab/>
        <w:t>A.J. Nappi, E. Ottaviani, Bioessays 22 (2000) 469-480.</w:t>
      </w:r>
      <w:bookmarkEnd w:id="47"/>
    </w:p>
    <w:p w:rsidR="00AD079D" w:rsidRPr="00AD079D" w:rsidRDefault="00AD079D" w:rsidP="00AD079D">
      <w:pPr>
        <w:spacing w:line="360" w:lineRule="auto"/>
        <w:jc w:val="both"/>
        <w:rPr>
          <w:rFonts w:ascii="Calibri" w:hAnsi="Calibri" w:cs="Calibri"/>
          <w:noProof/>
        </w:rPr>
      </w:pPr>
      <w:bookmarkStart w:id="48" w:name="_ENREF_48"/>
      <w:r w:rsidRPr="00AD079D">
        <w:rPr>
          <w:rFonts w:ascii="Calibri" w:hAnsi="Calibri" w:cs="Calibri"/>
          <w:noProof/>
        </w:rPr>
        <w:t>[48]</w:t>
      </w:r>
      <w:r w:rsidRPr="00AD079D">
        <w:rPr>
          <w:rFonts w:ascii="Calibri" w:hAnsi="Calibri" w:cs="Calibri"/>
          <w:noProof/>
        </w:rPr>
        <w:tab/>
        <w:t>S.M. Kim, S. Han, Biochem. Biophys. Res. Commun. 312 (2003) 642-649.</w:t>
      </w:r>
      <w:bookmarkEnd w:id="48"/>
    </w:p>
    <w:p w:rsidR="00AD079D" w:rsidRDefault="00AD079D" w:rsidP="00AD079D">
      <w:pPr>
        <w:spacing w:line="360" w:lineRule="auto"/>
        <w:jc w:val="both"/>
        <w:rPr>
          <w:rFonts w:ascii="Calibri" w:hAnsi="Calibri" w:cs="Calibri"/>
          <w:noProof/>
        </w:rPr>
      </w:pPr>
    </w:p>
    <w:p w:rsidR="003704DA" w:rsidRPr="00F05295" w:rsidRDefault="00F96033" w:rsidP="009C2919">
      <w:pPr>
        <w:spacing w:line="360" w:lineRule="auto"/>
        <w:ind w:left="720" w:hanging="720"/>
        <w:jc w:val="both"/>
        <w:rPr>
          <w:b/>
        </w:rPr>
      </w:pPr>
      <w:r w:rsidRPr="00CC7F29">
        <w:fldChar w:fldCharType="end"/>
      </w:r>
      <w:r w:rsidR="003704DA" w:rsidRPr="00F05295">
        <w:rPr>
          <w:b/>
        </w:rPr>
        <w:t>Figure Legends</w:t>
      </w:r>
    </w:p>
    <w:p w:rsidR="003704DA" w:rsidRDefault="003704DA" w:rsidP="00C5742B">
      <w:pPr>
        <w:tabs>
          <w:tab w:val="left" w:pos="8052"/>
        </w:tabs>
        <w:spacing w:after="0" w:line="480" w:lineRule="auto"/>
      </w:pPr>
    </w:p>
    <w:p w:rsidR="00E6002E" w:rsidRDefault="00E6002E" w:rsidP="00E6002E">
      <w:pPr>
        <w:tabs>
          <w:tab w:val="left" w:pos="8052"/>
        </w:tabs>
        <w:spacing w:after="0" w:line="480" w:lineRule="auto"/>
        <w:jc w:val="both"/>
      </w:pPr>
      <w:r w:rsidRPr="00E6002E">
        <w:rPr>
          <w:b/>
        </w:rPr>
        <w:t>Fig</w:t>
      </w:r>
      <w:r w:rsidR="003B7F83">
        <w:rPr>
          <w:b/>
        </w:rPr>
        <w:t>ure</w:t>
      </w:r>
      <w:r w:rsidRPr="00E6002E">
        <w:rPr>
          <w:b/>
        </w:rPr>
        <w:t xml:space="preserve"> 1.</w:t>
      </w:r>
      <w:r w:rsidR="00D86716" w:rsidRPr="00D86716">
        <w:t xml:space="preserve"> </w:t>
      </w:r>
      <w:r w:rsidR="00D86716" w:rsidRPr="003B7F83">
        <w:rPr>
          <w:b/>
        </w:rPr>
        <w:t xml:space="preserve">Fluorescence spectra of </w:t>
      </w:r>
      <w:r w:rsidR="003B7F83">
        <w:rPr>
          <w:b/>
        </w:rPr>
        <w:t xml:space="preserve">native </w:t>
      </w:r>
      <w:r w:rsidR="00D86716" w:rsidRPr="003B7F83">
        <w:rPr>
          <w:b/>
        </w:rPr>
        <w:t>JHBP.</w:t>
      </w:r>
      <w:r w:rsidR="00D86716" w:rsidRPr="00D86716">
        <w:t xml:space="preserve"> </w:t>
      </w:r>
      <w:r w:rsidR="007B61E4" w:rsidRPr="007B61E4">
        <w:rPr>
          <w:b/>
        </w:rPr>
        <w:t>(A)</w:t>
      </w:r>
      <w:r w:rsidR="007B61E4">
        <w:t xml:space="preserve"> </w:t>
      </w:r>
      <w:r w:rsidR="00D86716" w:rsidRPr="00D86716">
        <w:t>Excitation (dashed line) and emission (solid line) spectra of 2</w:t>
      </w:r>
      <w:r w:rsidR="00FE4B09">
        <w:t> </w:t>
      </w:r>
      <w:r w:rsidR="00D86716" w:rsidRPr="00D86716">
        <w:t xml:space="preserve">µM JHBP were recorded in </w:t>
      </w:r>
      <w:r w:rsidR="008E57A3">
        <w:t xml:space="preserve">the </w:t>
      </w:r>
      <w:r w:rsidR="001D5998">
        <w:t>presence of</w:t>
      </w:r>
      <w:r w:rsidR="008E57A3">
        <w:t xml:space="preserve"> </w:t>
      </w:r>
      <w:r w:rsidR="00D86716" w:rsidRPr="00D86716">
        <w:t>0.1</w:t>
      </w:r>
      <w:r w:rsidR="00FE4B09">
        <w:t> </w:t>
      </w:r>
      <w:r w:rsidR="00D86716" w:rsidRPr="00D86716">
        <w:t xml:space="preserve">M </w:t>
      </w:r>
      <w:r w:rsidR="00435E50">
        <w:t xml:space="preserve">of </w:t>
      </w:r>
      <w:r w:rsidR="00D86716" w:rsidRPr="00D86716">
        <w:t xml:space="preserve">sodium phosphate, pH 7.2. </w:t>
      </w:r>
      <w:r w:rsidR="00435E50">
        <w:t>T</w:t>
      </w:r>
      <w:r w:rsidR="008E57A3">
        <w:t>he e</w:t>
      </w:r>
      <w:r w:rsidR="00D86716" w:rsidRPr="00D86716">
        <w:t xml:space="preserve">xcitation spectrum was monitored at fixed </w:t>
      </w:r>
      <w:r w:rsidR="00D86716" w:rsidRPr="00D86716">
        <w:sym w:font="Symbol" w:char="006C"/>
      </w:r>
      <w:proofErr w:type="spellStart"/>
      <w:r w:rsidR="00D86716" w:rsidRPr="00D86716">
        <w:rPr>
          <w:vertAlign w:val="subscript"/>
        </w:rPr>
        <w:t>em</w:t>
      </w:r>
      <w:proofErr w:type="spellEnd"/>
      <w:r w:rsidR="00FE4B09">
        <w:t> </w:t>
      </w:r>
      <w:r w:rsidR="00D86716" w:rsidRPr="00D86716">
        <w:t>=</w:t>
      </w:r>
      <w:r w:rsidR="00FE4B09">
        <w:t> </w:t>
      </w:r>
      <w:r w:rsidR="00D86716" w:rsidRPr="00D86716">
        <w:t>308</w:t>
      </w:r>
      <w:r w:rsidR="00FE4B09">
        <w:t> </w:t>
      </w:r>
      <w:r w:rsidR="00D86716" w:rsidRPr="00D86716">
        <w:t>nm</w:t>
      </w:r>
      <w:r w:rsidR="008E57A3">
        <w:t>,</w:t>
      </w:r>
      <w:r w:rsidR="00D86716" w:rsidRPr="00D86716">
        <w:t xml:space="preserve"> and </w:t>
      </w:r>
      <w:r w:rsidR="008E57A3">
        <w:t xml:space="preserve">the </w:t>
      </w:r>
      <w:r w:rsidR="00D86716" w:rsidRPr="00D86716">
        <w:t xml:space="preserve">emission spectrum was monitored at fixed </w:t>
      </w:r>
      <w:r w:rsidR="00D86716" w:rsidRPr="00D86716">
        <w:sym w:font="Symbol" w:char="006C"/>
      </w:r>
      <w:r w:rsidR="00D86716" w:rsidRPr="00D86716">
        <w:rPr>
          <w:vertAlign w:val="subscript"/>
        </w:rPr>
        <w:t>ex</w:t>
      </w:r>
      <w:r w:rsidR="00FE4B09">
        <w:t> </w:t>
      </w:r>
      <w:r w:rsidR="00D86716" w:rsidRPr="00D86716">
        <w:t>=</w:t>
      </w:r>
      <w:r w:rsidR="00FE4B09">
        <w:t> </w:t>
      </w:r>
      <w:r w:rsidR="00D86716" w:rsidRPr="00D86716">
        <w:t>280</w:t>
      </w:r>
      <w:r w:rsidR="00FE4B09">
        <w:t> </w:t>
      </w:r>
      <w:r w:rsidR="00D86716" w:rsidRPr="00D86716">
        <w:t xml:space="preserve">nm. </w:t>
      </w:r>
      <w:r w:rsidR="00D86716" w:rsidRPr="00ED7E50">
        <w:rPr>
          <w:b/>
          <w:bCs/>
        </w:rPr>
        <w:t>(</w:t>
      </w:r>
      <w:r w:rsidR="007B61E4">
        <w:rPr>
          <w:b/>
          <w:bCs/>
        </w:rPr>
        <w:t>B</w:t>
      </w:r>
      <w:r w:rsidR="00D86716" w:rsidRPr="00ED7E50">
        <w:rPr>
          <w:b/>
          <w:bCs/>
        </w:rPr>
        <w:t>)</w:t>
      </w:r>
      <w:r w:rsidR="00D86716" w:rsidRPr="00FE4B09">
        <w:rPr>
          <w:bCs/>
        </w:rPr>
        <w:t xml:space="preserve"> </w:t>
      </w:r>
      <w:r w:rsidR="00D86716" w:rsidRPr="008E57A3">
        <w:t xml:space="preserve">pH-dependent fluorescence spectra of JHBP. Excitation spectra (monitored at a fixed </w:t>
      </w:r>
      <w:r w:rsidR="00D86716" w:rsidRPr="008E57A3">
        <w:sym w:font="Symbol" w:char="006C"/>
      </w:r>
      <w:proofErr w:type="spellStart"/>
      <w:r w:rsidR="00D86716" w:rsidRPr="008E57A3">
        <w:rPr>
          <w:vertAlign w:val="subscript"/>
        </w:rPr>
        <w:t>em</w:t>
      </w:r>
      <w:proofErr w:type="spellEnd"/>
      <w:r w:rsidR="00FE4B09" w:rsidRPr="008E57A3">
        <w:t> </w:t>
      </w:r>
      <w:r w:rsidR="00D86716" w:rsidRPr="0026442E">
        <w:t>=</w:t>
      </w:r>
      <w:r w:rsidR="00FE4B09" w:rsidRPr="0026442E">
        <w:t> </w:t>
      </w:r>
      <w:r w:rsidR="00D86716" w:rsidRPr="0026442E">
        <w:t>420</w:t>
      </w:r>
      <w:r w:rsidR="00FE4B09" w:rsidRPr="0026442E">
        <w:t> </w:t>
      </w:r>
      <w:r w:rsidR="00D86716" w:rsidRPr="0026442E">
        <w:t xml:space="preserve">nm) and emission spectra (obtained with a fixed </w:t>
      </w:r>
      <w:r w:rsidR="00D86716" w:rsidRPr="0026442E">
        <w:sym w:font="Symbol" w:char="006C"/>
      </w:r>
      <w:r w:rsidR="00D86716" w:rsidRPr="0026442E">
        <w:rPr>
          <w:vertAlign w:val="subscript"/>
        </w:rPr>
        <w:t>ex</w:t>
      </w:r>
      <w:r w:rsidR="00FE4B09" w:rsidRPr="0026442E">
        <w:t> </w:t>
      </w:r>
      <w:r w:rsidR="00D86716" w:rsidRPr="0026442E">
        <w:t>=</w:t>
      </w:r>
      <w:r w:rsidR="00FE4B09" w:rsidRPr="0026442E">
        <w:t> </w:t>
      </w:r>
      <w:r w:rsidR="00D86716" w:rsidRPr="0026442E">
        <w:t>315</w:t>
      </w:r>
      <w:r w:rsidR="00FE4B09" w:rsidRPr="0026442E">
        <w:t> </w:t>
      </w:r>
      <w:r w:rsidR="00D86716" w:rsidRPr="0026442E">
        <w:t>nm) are shown. 2</w:t>
      </w:r>
      <w:r w:rsidR="00FE4B09" w:rsidRPr="0026442E">
        <w:t> </w:t>
      </w:r>
      <w:r w:rsidR="00D86716" w:rsidRPr="0026442E">
        <w:t xml:space="preserve">µM </w:t>
      </w:r>
      <w:r w:rsidR="00497D2A" w:rsidRPr="0026442E">
        <w:t xml:space="preserve">of </w:t>
      </w:r>
      <w:r w:rsidR="00D86716" w:rsidRPr="0026442E">
        <w:t>JHBP in: 0.1</w:t>
      </w:r>
      <w:r w:rsidR="00FE4B09" w:rsidRPr="0026442E">
        <w:t> </w:t>
      </w:r>
      <w:r w:rsidR="00D86716" w:rsidRPr="0026442E">
        <w:t xml:space="preserve">M </w:t>
      </w:r>
      <w:r w:rsidR="00497D2A" w:rsidRPr="0026442E">
        <w:t xml:space="preserve">of </w:t>
      </w:r>
      <w:r w:rsidR="00D86716" w:rsidRPr="0026442E">
        <w:t>carbonate, pH 9.9 (solid lines), 0.1</w:t>
      </w:r>
      <w:r w:rsidR="00FE4B09" w:rsidRPr="0026442E">
        <w:t> </w:t>
      </w:r>
      <w:r w:rsidR="00D86716" w:rsidRPr="0026442E">
        <w:t xml:space="preserve">M </w:t>
      </w:r>
      <w:r w:rsidR="00497D2A" w:rsidRPr="0026442E">
        <w:t xml:space="preserve">of </w:t>
      </w:r>
      <w:r w:rsidR="00D86716" w:rsidRPr="0026442E">
        <w:t>phosphate, pH 7.2 (dashed lines), or 0.1</w:t>
      </w:r>
      <w:r w:rsidR="00FE4B09" w:rsidRPr="0026442E">
        <w:t> </w:t>
      </w:r>
      <w:r w:rsidR="00D86716" w:rsidRPr="0026442E">
        <w:t xml:space="preserve">M </w:t>
      </w:r>
      <w:r w:rsidR="00497D2A" w:rsidRPr="0026442E">
        <w:t xml:space="preserve">of an </w:t>
      </w:r>
      <w:r w:rsidR="00D86716" w:rsidRPr="0026442E">
        <w:t xml:space="preserve">acetate buffer, pH 3.0 (dotted lines). </w:t>
      </w:r>
      <w:r w:rsidR="00D86716" w:rsidRPr="0026442E">
        <w:rPr>
          <w:b/>
          <w:bCs/>
        </w:rPr>
        <w:t>(</w:t>
      </w:r>
      <w:r w:rsidR="007B61E4" w:rsidRPr="0026442E">
        <w:rPr>
          <w:b/>
          <w:bCs/>
        </w:rPr>
        <w:t>C</w:t>
      </w:r>
      <w:r w:rsidR="00D86716" w:rsidRPr="0026442E">
        <w:rPr>
          <w:b/>
          <w:bCs/>
        </w:rPr>
        <w:t>)</w:t>
      </w:r>
      <w:r w:rsidR="00D86716" w:rsidRPr="0026442E">
        <w:rPr>
          <w:bCs/>
        </w:rPr>
        <w:t xml:space="preserve"> </w:t>
      </w:r>
      <w:r w:rsidR="00B12E4B" w:rsidRPr="0026442E">
        <w:rPr>
          <w:bCs/>
        </w:rPr>
        <w:t>T</w:t>
      </w:r>
      <w:r w:rsidR="008E57A3" w:rsidRPr="0026442E">
        <w:rPr>
          <w:bCs/>
        </w:rPr>
        <w:t>he e</w:t>
      </w:r>
      <w:r w:rsidR="006501B1" w:rsidRPr="0026442E">
        <w:rPr>
          <w:bCs/>
        </w:rPr>
        <w:t xml:space="preserve">ffect of borate on JHBP fluorescence. </w:t>
      </w:r>
      <w:r w:rsidR="006501B1" w:rsidRPr="0026442E">
        <w:t>E</w:t>
      </w:r>
      <w:r w:rsidR="00D86716" w:rsidRPr="0026442E">
        <w:t xml:space="preserve">xcitation and emission spectra of </w:t>
      </w:r>
      <w:r w:rsidR="006501B1" w:rsidRPr="0026442E">
        <w:t xml:space="preserve">2 µM </w:t>
      </w:r>
      <w:r w:rsidR="00E332E4" w:rsidRPr="0026442E">
        <w:t xml:space="preserve">of </w:t>
      </w:r>
      <w:r w:rsidR="00D86716" w:rsidRPr="0026442E">
        <w:t xml:space="preserve">JHBP </w:t>
      </w:r>
      <w:r w:rsidR="006501B1" w:rsidRPr="0026442E">
        <w:t>were</w:t>
      </w:r>
      <w:r w:rsidR="006501B1" w:rsidRPr="00D86716">
        <w:t xml:space="preserve"> recorded </w:t>
      </w:r>
      <w:r w:rsidR="00D86716" w:rsidRPr="00ED7E50">
        <w:t xml:space="preserve">in </w:t>
      </w:r>
      <w:r w:rsidR="00D86716">
        <w:t xml:space="preserve">the </w:t>
      </w:r>
      <w:r w:rsidR="00D86716" w:rsidRPr="00ED7E50">
        <w:t>presence of 0.5</w:t>
      </w:r>
      <w:r w:rsidR="00FE4B09">
        <w:t> </w:t>
      </w:r>
      <w:r w:rsidR="00D86716" w:rsidRPr="00ED7E50">
        <w:t xml:space="preserve">M </w:t>
      </w:r>
      <w:r w:rsidR="00E332E4">
        <w:t xml:space="preserve">of </w:t>
      </w:r>
      <w:r w:rsidR="00D86716" w:rsidRPr="00ED7E50">
        <w:t>borate, pH 8.6 (solid lines) and 0.1</w:t>
      </w:r>
      <w:r w:rsidR="00FE4B09">
        <w:t> </w:t>
      </w:r>
      <w:r w:rsidR="00D86716" w:rsidRPr="00ED7E50">
        <w:t xml:space="preserve">M </w:t>
      </w:r>
      <w:r w:rsidR="00E332E4">
        <w:t xml:space="preserve">of </w:t>
      </w:r>
      <w:r w:rsidR="00D86716" w:rsidRPr="00ED7E50">
        <w:t xml:space="preserve">carbonate, pH 9.9 (dashed lines). Excitation spectrum </w:t>
      </w:r>
      <w:r w:rsidR="00D86716">
        <w:t xml:space="preserve">was </w:t>
      </w:r>
      <w:r w:rsidR="00D86716" w:rsidRPr="00ED7E50">
        <w:t xml:space="preserve">monitored at </w:t>
      </w:r>
      <w:r w:rsidR="00D86716">
        <w:t xml:space="preserve">a </w:t>
      </w:r>
      <w:r w:rsidR="00D86716" w:rsidRPr="00ED7E50">
        <w:t xml:space="preserve">fixed </w:t>
      </w:r>
      <w:r w:rsidR="00D86716" w:rsidRPr="00ED7E50">
        <w:sym w:font="Symbol" w:char="006C"/>
      </w:r>
      <w:proofErr w:type="spellStart"/>
      <w:r w:rsidR="00D86716" w:rsidRPr="00ED7E50">
        <w:rPr>
          <w:vertAlign w:val="subscript"/>
        </w:rPr>
        <w:t>em</w:t>
      </w:r>
      <w:proofErr w:type="spellEnd"/>
      <w:r w:rsidR="00FE4B09">
        <w:t> </w:t>
      </w:r>
      <w:r w:rsidR="00D86716" w:rsidRPr="00ED7E50">
        <w:t>=</w:t>
      </w:r>
      <w:r w:rsidR="00FE4B09">
        <w:t> </w:t>
      </w:r>
      <w:r w:rsidR="00D86716" w:rsidRPr="00ED7E50">
        <w:t>420</w:t>
      </w:r>
      <w:r w:rsidR="00FE4B09">
        <w:t> </w:t>
      </w:r>
      <w:r w:rsidR="00D86716" w:rsidRPr="00ED7E50">
        <w:t>nm</w:t>
      </w:r>
      <w:r w:rsidR="00D86716">
        <w:t xml:space="preserve"> and</w:t>
      </w:r>
      <w:r w:rsidR="00D86716" w:rsidRPr="00ED7E50">
        <w:t xml:space="preserve"> </w:t>
      </w:r>
      <w:r w:rsidR="00D86716">
        <w:t>e</w:t>
      </w:r>
      <w:r w:rsidR="00D86716" w:rsidRPr="00ED7E50">
        <w:t xml:space="preserve">mission spectra </w:t>
      </w:r>
      <w:r w:rsidR="00D86716">
        <w:t xml:space="preserve">was </w:t>
      </w:r>
      <w:r w:rsidR="00D86716" w:rsidRPr="00ED7E50">
        <w:t xml:space="preserve">monitored at </w:t>
      </w:r>
      <w:r w:rsidR="00D86716">
        <w:t xml:space="preserve">a </w:t>
      </w:r>
      <w:r w:rsidR="00D86716" w:rsidRPr="00ED7E50">
        <w:t xml:space="preserve">fixed </w:t>
      </w:r>
      <w:r w:rsidR="00D86716" w:rsidRPr="00ED7E50">
        <w:sym w:font="Symbol" w:char="006C"/>
      </w:r>
      <w:r w:rsidR="00D86716" w:rsidRPr="00ED7E50">
        <w:rPr>
          <w:vertAlign w:val="subscript"/>
        </w:rPr>
        <w:t>ex</w:t>
      </w:r>
      <w:r w:rsidR="00FE4B09">
        <w:t> </w:t>
      </w:r>
      <w:r w:rsidR="00D86716" w:rsidRPr="00ED7E50">
        <w:t>=</w:t>
      </w:r>
      <w:r w:rsidR="00FE4B09">
        <w:t> </w:t>
      </w:r>
      <w:r w:rsidR="00D86716" w:rsidRPr="00ED7E50">
        <w:t>304</w:t>
      </w:r>
      <w:r w:rsidR="00FE4B09">
        <w:t> </w:t>
      </w:r>
      <w:r w:rsidR="00D86716" w:rsidRPr="00ED7E50">
        <w:t>nm. Slit widths: 5</w:t>
      </w:r>
      <w:r w:rsidR="00FE4B09">
        <w:t> </w:t>
      </w:r>
      <w:r w:rsidR="00D86716" w:rsidRPr="00ED7E50">
        <w:t>nm.</w:t>
      </w:r>
    </w:p>
    <w:p w:rsidR="00E6002E" w:rsidRDefault="00E6002E" w:rsidP="00E6002E">
      <w:pPr>
        <w:tabs>
          <w:tab w:val="left" w:pos="8052"/>
        </w:tabs>
        <w:spacing w:after="0" w:line="480" w:lineRule="auto"/>
        <w:jc w:val="both"/>
      </w:pPr>
    </w:p>
    <w:p w:rsidR="00E6002E" w:rsidRDefault="00E6002E" w:rsidP="00E6002E">
      <w:pPr>
        <w:tabs>
          <w:tab w:val="left" w:pos="8052"/>
        </w:tabs>
        <w:spacing w:after="0" w:line="480" w:lineRule="auto"/>
        <w:jc w:val="both"/>
      </w:pPr>
      <w:r w:rsidRPr="00E6002E">
        <w:rPr>
          <w:b/>
        </w:rPr>
        <w:t>Fig</w:t>
      </w:r>
      <w:r w:rsidR="003B7F83">
        <w:rPr>
          <w:b/>
        </w:rPr>
        <w:t>ure</w:t>
      </w:r>
      <w:r w:rsidRPr="00E6002E">
        <w:rPr>
          <w:b/>
        </w:rPr>
        <w:t xml:space="preserve"> </w:t>
      </w:r>
      <w:r w:rsidR="007E2876">
        <w:rPr>
          <w:b/>
        </w:rPr>
        <w:t>2</w:t>
      </w:r>
      <w:r w:rsidRPr="00E6002E">
        <w:rPr>
          <w:b/>
        </w:rPr>
        <w:t>.</w:t>
      </w:r>
      <w:r w:rsidRPr="00E6002E">
        <w:t xml:space="preserve"> </w:t>
      </w:r>
      <w:r w:rsidR="003B7F83" w:rsidRPr="003B7F83">
        <w:rPr>
          <w:b/>
        </w:rPr>
        <w:t xml:space="preserve">Fluorescence spectra of </w:t>
      </w:r>
      <w:r w:rsidR="003B7F83">
        <w:rPr>
          <w:b/>
        </w:rPr>
        <w:t xml:space="preserve">oxidized </w:t>
      </w:r>
      <w:r w:rsidR="003B7F83" w:rsidRPr="003B7F83">
        <w:rPr>
          <w:b/>
        </w:rPr>
        <w:t>JHBP</w:t>
      </w:r>
      <w:r w:rsidR="003B7F83">
        <w:rPr>
          <w:b/>
        </w:rPr>
        <w:t>.</w:t>
      </w:r>
      <w:r w:rsidR="003B7F83">
        <w:t xml:space="preserve"> </w:t>
      </w:r>
      <w:r w:rsidR="00D86716" w:rsidRPr="00E3764B">
        <w:t xml:space="preserve">Fluorescence emission spectra of native (solid lines) and riboflavin-photosensitized (dashed lines) </w:t>
      </w:r>
      <w:r w:rsidR="00703DA1" w:rsidRPr="00E3764B">
        <w:t xml:space="preserve">2 </w:t>
      </w:r>
      <w:proofErr w:type="spellStart"/>
      <w:r w:rsidR="00703DA1" w:rsidRPr="00E3764B">
        <w:t>μM</w:t>
      </w:r>
      <w:proofErr w:type="spellEnd"/>
      <w:r w:rsidR="00703DA1" w:rsidRPr="00E3764B">
        <w:t xml:space="preserve"> </w:t>
      </w:r>
      <w:r w:rsidR="00D86716" w:rsidRPr="00E3764B">
        <w:t xml:space="preserve">JHBP samples </w:t>
      </w:r>
      <w:r w:rsidR="00703DA1" w:rsidRPr="00E3764B">
        <w:t xml:space="preserve">in 0.1 M </w:t>
      </w:r>
      <w:r w:rsidR="00512B1A" w:rsidRPr="00E3764B">
        <w:t xml:space="preserve">of </w:t>
      </w:r>
      <w:r w:rsidR="00703DA1" w:rsidRPr="00E3764B">
        <w:t>sodium phosphate, pH 7.2</w:t>
      </w:r>
      <w:r w:rsidR="00D86716" w:rsidRPr="00E3764B">
        <w:t xml:space="preserve">. </w:t>
      </w:r>
      <w:r w:rsidR="00E338D4" w:rsidRPr="00E3764B">
        <w:t xml:space="preserve">Photosensitization was performed as described in Materials and Methods. </w:t>
      </w:r>
      <w:r w:rsidR="00D86716" w:rsidRPr="00E3764B">
        <w:t>Spectra were</w:t>
      </w:r>
      <w:r w:rsidR="00D86716">
        <w:t xml:space="preserve"> recorded at t</w:t>
      </w:r>
      <w:r w:rsidR="00D86716" w:rsidRPr="00A63534">
        <w:t xml:space="preserve">he excitation wavelength </w:t>
      </w:r>
      <w:r w:rsidR="00D86716">
        <w:t>of</w:t>
      </w:r>
      <w:r w:rsidR="00D86716" w:rsidRPr="00A63534">
        <w:t xml:space="preserve"> </w:t>
      </w:r>
      <w:r w:rsidR="00D86716">
        <w:t>280</w:t>
      </w:r>
      <w:r w:rsidR="00D86716" w:rsidRPr="00A63534">
        <w:t xml:space="preserve"> nm</w:t>
      </w:r>
      <w:r w:rsidR="00D86716">
        <w:t xml:space="preserve"> </w:t>
      </w:r>
      <w:r w:rsidR="00D86716" w:rsidRPr="00FE730B">
        <w:rPr>
          <w:b/>
        </w:rPr>
        <w:t>(A)</w:t>
      </w:r>
      <w:r w:rsidR="00D86716" w:rsidRPr="00A63534">
        <w:t xml:space="preserve"> </w:t>
      </w:r>
      <w:r w:rsidR="00D86716">
        <w:t xml:space="preserve">and </w:t>
      </w:r>
      <w:r w:rsidR="00D86716" w:rsidRPr="00207FF0">
        <w:t>315 nm</w:t>
      </w:r>
      <w:r w:rsidR="00D86716">
        <w:t xml:space="preserve"> </w:t>
      </w:r>
      <w:r w:rsidR="00D86716" w:rsidRPr="00FE730B">
        <w:rPr>
          <w:b/>
        </w:rPr>
        <w:t>(B)</w:t>
      </w:r>
      <w:r w:rsidR="00703DA1">
        <w:t>. Additional</w:t>
      </w:r>
      <w:r w:rsidR="00703DA1" w:rsidRPr="00207FF0">
        <w:t xml:space="preserve"> </w:t>
      </w:r>
      <w:r w:rsidR="00D86716" w:rsidRPr="00207FF0">
        <w:t>emission</w:t>
      </w:r>
      <w:r w:rsidR="00D86716">
        <w:t xml:space="preserve"> </w:t>
      </w:r>
      <w:r w:rsidR="00D86716" w:rsidRPr="00207FF0">
        <w:t xml:space="preserve">maximum </w:t>
      </w:r>
      <w:r w:rsidR="00D86716">
        <w:t xml:space="preserve">was observed at </w:t>
      </w:r>
      <w:r w:rsidR="00D86716">
        <w:sym w:font="Symbol" w:char="F07E"/>
      </w:r>
      <w:r w:rsidR="00D86716" w:rsidRPr="00207FF0">
        <w:t>41</w:t>
      </w:r>
      <w:r w:rsidR="00D86716">
        <w:t>5</w:t>
      </w:r>
      <w:r w:rsidR="00D86716" w:rsidRPr="00207FF0">
        <w:t xml:space="preserve"> nm.</w:t>
      </w:r>
      <w:r w:rsidR="00D86716">
        <w:t xml:space="preserve"> S</w:t>
      </w:r>
      <w:r w:rsidR="00D86716" w:rsidRPr="00ED7E50">
        <w:t>lit widths: 5 nm.</w:t>
      </w:r>
    </w:p>
    <w:p w:rsidR="00BA73BD" w:rsidRDefault="00BA73BD" w:rsidP="00E6002E">
      <w:pPr>
        <w:tabs>
          <w:tab w:val="left" w:pos="8052"/>
        </w:tabs>
        <w:spacing w:after="0" w:line="480" w:lineRule="auto"/>
        <w:jc w:val="both"/>
      </w:pPr>
    </w:p>
    <w:p w:rsidR="00BA73BD" w:rsidRDefault="00BA73BD" w:rsidP="00933400">
      <w:pPr>
        <w:tabs>
          <w:tab w:val="left" w:pos="8052"/>
        </w:tabs>
        <w:spacing w:after="0" w:line="480" w:lineRule="auto"/>
        <w:jc w:val="both"/>
        <w:rPr>
          <w:rFonts w:cstheme="minorHAnsi"/>
        </w:rPr>
      </w:pPr>
      <w:r w:rsidRPr="00BA73BD">
        <w:rPr>
          <w:b/>
        </w:rPr>
        <w:t>Fig</w:t>
      </w:r>
      <w:r w:rsidR="003B7F83">
        <w:rPr>
          <w:b/>
        </w:rPr>
        <w:t>ure</w:t>
      </w:r>
      <w:r w:rsidRPr="00BA73BD">
        <w:rPr>
          <w:b/>
        </w:rPr>
        <w:t xml:space="preserve"> </w:t>
      </w:r>
      <w:r w:rsidR="007E2876">
        <w:rPr>
          <w:b/>
        </w:rPr>
        <w:t>3</w:t>
      </w:r>
      <w:r w:rsidRPr="00BA73BD">
        <w:rPr>
          <w:b/>
        </w:rPr>
        <w:t>.</w:t>
      </w:r>
      <w:r w:rsidRPr="00BA73BD">
        <w:t xml:space="preserve"> </w:t>
      </w:r>
      <w:r w:rsidR="00F61206">
        <w:rPr>
          <w:b/>
        </w:rPr>
        <w:t>D</w:t>
      </w:r>
      <w:r w:rsidR="00B0107F" w:rsidRPr="003B7F83">
        <w:rPr>
          <w:b/>
        </w:rPr>
        <w:t xml:space="preserve">etection </w:t>
      </w:r>
      <w:r w:rsidR="00F61206">
        <w:rPr>
          <w:b/>
        </w:rPr>
        <w:t>of DT cross-links using Western blotting</w:t>
      </w:r>
      <w:r w:rsidR="007A4320" w:rsidRPr="003B7F83">
        <w:rPr>
          <w:b/>
        </w:rPr>
        <w:t>.</w:t>
      </w:r>
      <w:r w:rsidR="007A4320" w:rsidRPr="00745228">
        <w:t xml:space="preserve"> </w:t>
      </w:r>
      <w:r w:rsidR="00F61206">
        <w:t>Protein</w:t>
      </w:r>
      <w:r w:rsidR="00933400" w:rsidRPr="00933400">
        <w:t xml:space="preserve"> samples were subjected to </w:t>
      </w:r>
      <w:r w:rsidR="00F61206">
        <w:t xml:space="preserve"> SDS-PAGE (15%) </w:t>
      </w:r>
      <w:r w:rsidR="007A4320" w:rsidRPr="00745228">
        <w:t xml:space="preserve">performed </w:t>
      </w:r>
      <w:r w:rsidR="00B0107F">
        <w:t>using</w:t>
      </w:r>
      <w:r w:rsidR="007A4320" w:rsidRPr="00745228">
        <w:t xml:space="preserve"> </w:t>
      </w:r>
      <w:r w:rsidR="00B0107F">
        <w:t>a</w:t>
      </w:r>
      <w:r w:rsidR="00B0107F" w:rsidRPr="00AB39E8">
        <w:t xml:space="preserve">liquots of </w:t>
      </w:r>
      <w:r w:rsidR="00B0107F">
        <w:t xml:space="preserve">native </w:t>
      </w:r>
      <w:r w:rsidR="00B0107F" w:rsidRPr="00AB39E8">
        <w:t>JHBP (10</w:t>
      </w:r>
      <w:r w:rsidR="00B0107F">
        <w:t> </w:t>
      </w:r>
      <w:r w:rsidR="00B0107F" w:rsidRPr="00AB39E8">
        <w:t>µg</w:t>
      </w:r>
      <w:r w:rsidR="00B0107F">
        <w:t>; line 2</w:t>
      </w:r>
      <w:r w:rsidR="00B0107F" w:rsidRPr="00AB39E8">
        <w:t xml:space="preserve">), </w:t>
      </w:r>
      <w:r w:rsidR="00B0107F">
        <w:t xml:space="preserve">oxidized </w:t>
      </w:r>
      <w:r w:rsidR="00B0107F" w:rsidRPr="00AB39E8">
        <w:t>bovine serum albumin (</w:t>
      </w:r>
      <w:r w:rsidR="00B0107F">
        <w:t>5 </w:t>
      </w:r>
      <w:r w:rsidR="00B0107F" w:rsidRPr="00AB39E8">
        <w:t>µg</w:t>
      </w:r>
      <w:r w:rsidR="00B0107F">
        <w:t xml:space="preserve">; line 3) </w:t>
      </w:r>
      <w:r w:rsidR="00C10305">
        <w:t xml:space="preserve">as </w:t>
      </w:r>
      <w:r w:rsidR="005F542A">
        <w:t xml:space="preserve">a </w:t>
      </w:r>
      <w:r w:rsidR="00C10305">
        <w:t xml:space="preserve">positive control </w:t>
      </w:r>
      <w:r w:rsidR="00B0107F">
        <w:t xml:space="preserve">and </w:t>
      </w:r>
      <w:r w:rsidR="00C10305">
        <w:t>native</w:t>
      </w:r>
      <w:r w:rsidR="00B0107F">
        <w:t xml:space="preserve"> </w:t>
      </w:r>
      <w:r w:rsidR="00B0107F" w:rsidRPr="00AB39E8">
        <w:t>bovine serum albumin (</w:t>
      </w:r>
      <w:r w:rsidR="00B0107F">
        <w:t>10 </w:t>
      </w:r>
      <w:r w:rsidR="00B0107F" w:rsidRPr="00AB39E8">
        <w:t>µg</w:t>
      </w:r>
      <w:r w:rsidR="00B0107F">
        <w:t>; line 4</w:t>
      </w:r>
      <w:r w:rsidR="00B0107F" w:rsidRPr="00AB39E8">
        <w:t>)</w:t>
      </w:r>
      <w:r w:rsidR="00B0107F">
        <w:t xml:space="preserve"> as a negative control</w:t>
      </w:r>
      <w:r w:rsidR="00C10305">
        <w:t>.</w:t>
      </w:r>
      <w:r w:rsidR="00B0107F">
        <w:t xml:space="preserve"> </w:t>
      </w:r>
      <w:r w:rsidR="004A593A">
        <w:t>Anti-</w:t>
      </w:r>
      <w:proofErr w:type="spellStart"/>
      <w:r w:rsidR="00F61206">
        <w:t>dityrosnie</w:t>
      </w:r>
      <w:proofErr w:type="spellEnd"/>
      <w:r w:rsidR="00F61206">
        <w:t xml:space="preserve"> monoclonal antibody was used for Western blot analysis. </w:t>
      </w:r>
      <w:r w:rsidR="00C10305" w:rsidRPr="00C10305">
        <w:t xml:space="preserve">Numbers on the </w:t>
      </w:r>
      <w:r w:rsidR="00C10305">
        <w:t>left (line 1)</w:t>
      </w:r>
      <w:r w:rsidR="00C10305" w:rsidRPr="00C10305">
        <w:t xml:space="preserve"> </w:t>
      </w:r>
      <w:r w:rsidR="00C10305">
        <w:t xml:space="preserve">refer to </w:t>
      </w:r>
      <w:r w:rsidR="00C10305" w:rsidRPr="00C10305">
        <w:t xml:space="preserve">the size of </w:t>
      </w:r>
      <w:r w:rsidR="002E2058">
        <w:t xml:space="preserve">the </w:t>
      </w:r>
      <w:r w:rsidR="00C10305" w:rsidRPr="00C10305">
        <w:t>molecular weight markers</w:t>
      </w:r>
      <w:r w:rsidR="007A4320">
        <w:rPr>
          <w:rFonts w:cstheme="minorHAnsi"/>
        </w:rPr>
        <w:t xml:space="preserve">. </w:t>
      </w:r>
      <w:r w:rsidR="007A4320" w:rsidRPr="00162E41">
        <w:rPr>
          <w:rFonts w:cstheme="minorHAnsi"/>
        </w:rPr>
        <w:t>Arrows</w:t>
      </w:r>
      <w:r w:rsidR="007A4320">
        <w:rPr>
          <w:rFonts w:cstheme="minorHAnsi"/>
        </w:rPr>
        <w:t xml:space="preserve"> </w:t>
      </w:r>
      <w:r w:rsidR="007A4320" w:rsidRPr="00162E41">
        <w:rPr>
          <w:rFonts w:cstheme="minorHAnsi"/>
        </w:rPr>
        <w:t xml:space="preserve">indicate </w:t>
      </w:r>
      <w:r w:rsidR="002E2058">
        <w:rPr>
          <w:rFonts w:cstheme="minorHAnsi"/>
        </w:rPr>
        <w:t xml:space="preserve">the </w:t>
      </w:r>
      <w:r w:rsidR="007A4320" w:rsidRPr="00162E41">
        <w:rPr>
          <w:rFonts w:cstheme="minorHAnsi"/>
        </w:rPr>
        <w:t xml:space="preserve">positions </w:t>
      </w:r>
      <w:r w:rsidR="002E2058">
        <w:rPr>
          <w:rFonts w:cstheme="minorHAnsi"/>
        </w:rPr>
        <w:t>of</w:t>
      </w:r>
      <w:r w:rsidR="007A4320" w:rsidRPr="00162E41">
        <w:rPr>
          <w:rFonts w:cstheme="minorHAnsi"/>
        </w:rPr>
        <w:t xml:space="preserve"> the monomeric </w:t>
      </w:r>
      <w:r w:rsidR="007A4320">
        <w:rPr>
          <w:rFonts w:cstheme="minorHAnsi"/>
        </w:rPr>
        <w:t>JHBP and</w:t>
      </w:r>
      <w:r w:rsidR="007A4320" w:rsidRPr="00162E41">
        <w:rPr>
          <w:rFonts w:cstheme="minorHAnsi"/>
        </w:rPr>
        <w:t xml:space="preserve"> </w:t>
      </w:r>
      <w:proofErr w:type="spellStart"/>
      <w:r w:rsidR="007A4320" w:rsidRPr="00162E41">
        <w:rPr>
          <w:rFonts w:cstheme="minorHAnsi"/>
        </w:rPr>
        <w:t>dimeric</w:t>
      </w:r>
      <w:proofErr w:type="spellEnd"/>
      <w:r w:rsidR="007A4320" w:rsidRPr="00162E41">
        <w:rPr>
          <w:rFonts w:cstheme="minorHAnsi"/>
        </w:rPr>
        <w:t xml:space="preserve"> </w:t>
      </w:r>
      <w:r w:rsidR="007A4320">
        <w:rPr>
          <w:rFonts w:cstheme="minorHAnsi"/>
        </w:rPr>
        <w:t>BSA</w:t>
      </w:r>
      <w:r w:rsidR="002E2058" w:rsidRPr="002E2058">
        <w:rPr>
          <w:rFonts w:cstheme="minorHAnsi"/>
        </w:rPr>
        <w:t xml:space="preserve"> </w:t>
      </w:r>
      <w:r w:rsidR="002E2058">
        <w:rPr>
          <w:rFonts w:cstheme="minorHAnsi"/>
        </w:rPr>
        <w:t>that contained DT</w:t>
      </w:r>
      <w:r w:rsidR="007A4320" w:rsidRPr="00162E41">
        <w:rPr>
          <w:rFonts w:cstheme="minorHAnsi"/>
        </w:rPr>
        <w:t>.</w:t>
      </w:r>
    </w:p>
    <w:p w:rsidR="00C10305" w:rsidRDefault="00C10305" w:rsidP="00C10305">
      <w:pPr>
        <w:tabs>
          <w:tab w:val="left" w:pos="8052"/>
        </w:tabs>
        <w:spacing w:after="0" w:line="480" w:lineRule="auto"/>
        <w:jc w:val="both"/>
        <w:rPr>
          <w:rFonts w:cstheme="minorHAnsi"/>
        </w:rPr>
      </w:pPr>
    </w:p>
    <w:p w:rsidR="00BA73BD" w:rsidRDefault="00BA73BD" w:rsidP="00EE5AF0">
      <w:pPr>
        <w:tabs>
          <w:tab w:val="left" w:pos="8052"/>
        </w:tabs>
        <w:spacing w:after="0" w:line="480" w:lineRule="auto"/>
        <w:jc w:val="both"/>
      </w:pPr>
      <w:r w:rsidRPr="00BA73BD">
        <w:rPr>
          <w:b/>
        </w:rPr>
        <w:lastRenderedPageBreak/>
        <w:t>Fig</w:t>
      </w:r>
      <w:r w:rsidR="003B7F83">
        <w:rPr>
          <w:b/>
        </w:rPr>
        <w:t>ure</w:t>
      </w:r>
      <w:r w:rsidRPr="00BA73BD">
        <w:rPr>
          <w:b/>
        </w:rPr>
        <w:t xml:space="preserve"> </w:t>
      </w:r>
      <w:r w:rsidR="007E2876">
        <w:rPr>
          <w:b/>
        </w:rPr>
        <w:t>4</w:t>
      </w:r>
      <w:r w:rsidRPr="00BA73BD">
        <w:rPr>
          <w:b/>
        </w:rPr>
        <w:t>.</w:t>
      </w:r>
      <w:r w:rsidRPr="00BA73BD">
        <w:t xml:space="preserve"> </w:t>
      </w:r>
      <w:r w:rsidR="00E30A48" w:rsidRPr="00E30A48">
        <w:rPr>
          <w:b/>
        </w:rPr>
        <w:t xml:space="preserve">Far-UV CD spectra </w:t>
      </w:r>
      <w:r w:rsidR="00EE5AF0" w:rsidRPr="00E30A48">
        <w:rPr>
          <w:b/>
        </w:rPr>
        <w:t xml:space="preserve">of </w:t>
      </w:r>
      <w:r w:rsidR="00E30A48" w:rsidRPr="00E30A48">
        <w:rPr>
          <w:b/>
        </w:rPr>
        <w:t>native</w:t>
      </w:r>
      <w:r w:rsidR="00E30A48">
        <w:rPr>
          <w:b/>
        </w:rPr>
        <w:t xml:space="preserve"> and oxidized </w:t>
      </w:r>
      <w:r w:rsidR="00EE5AF0" w:rsidRPr="003B7F83">
        <w:rPr>
          <w:b/>
        </w:rPr>
        <w:t>JHBP.</w:t>
      </w:r>
      <w:r w:rsidR="00EE5AF0">
        <w:t xml:space="preserve"> </w:t>
      </w:r>
      <w:r w:rsidR="00EE5AF0" w:rsidRPr="00CB0B15">
        <w:t xml:space="preserve">Mean residue </w:t>
      </w:r>
      <w:proofErr w:type="spellStart"/>
      <w:r w:rsidR="00EE5AF0" w:rsidRPr="00EE5AF0">
        <w:t>ellipticities</w:t>
      </w:r>
      <w:proofErr w:type="spellEnd"/>
      <w:r w:rsidR="00EE5AF0">
        <w:t xml:space="preserve"> </w:t>
      </w:r>
      <w:r w:rsidR="00EE5AF0" w:rsidRPr="00CB0B15">
        <w:t>([</w:t>
      </w:r>
      <m:oMath>
        <m:r>
          <w:rPr>
            <w:rFonts w:ascii="Cambria Math" w:hAnsi="Cambria Math"/>
          </w:rPr>
          <m:t>θ</m:t>
        </m:r>
      </m:oMath>
      <w:r w:rsidR="00EE5AF0" w:rsidRPr="00CB0B15">
        <w:t>]</w:t>
      </w:r>
      <w:r w:rsidR="00EE5AF0">
        <w:t xml:space="preserve">) </w:t>
      </w:r>
      <w:r w:rsidR="00EE5AF0" w:rsidRPr="00EE5AF0">
        <w:t xml:space="preserve">of </w:t>
      </w:r>
      <w:r w:rsidR="00EE5AF0" w:rsidRPr="00CC7F29">
        <w:t>4</w:t>
      </w:r>
      <w:r w:rsidR="00EE5AF0">
        <w:t> </w:t>
      </w:r>
      <w:proofErr w:type="spellStart"/>
      <w:r w:rsidR="00EE5AF0" w:rsidRPr="00CC7F29">
        <w:t>μM</w:t>
      </w:r>
      <w:proofErr w:type="spellEnd"/>
      <w:r w:rsidR="00EE5AF0" w:rsidRPr="00EE5AF0">
        <w:t xml:space="preserve"> </w:t>
      </w:r>
      <w:r w:rsidR="00EE5AF0">
        <w:t>JHBP samples in</w:t>
      </w:r>
      <w:r w:rsidR="00EE5AF0" w:rsidRPr="0034174E">
        <w:t xml:space="preserve"> 0.</w:t>
      </w:r>
      <w:r w:rsidR="00EE5AF0" w:rsidRPr="0092622E">
        <w:t xml:space="preserve">1 M </w:t>
      </w:r>
      <w:r w:rsidR="007D2018" w:rsidRPr="0092622E">
        <w:t xml:space="preserve">of </w:t>
      </w:r>
      <w:r w:rsidR="00EE5AF0" w:rsidRPr="0092622E">
        <w:t>sodium</w:t>
      </w:r>
      <w:r w:rsidR="00EE5AF0">
        <w:t xml:space="preserve"> phosphate</w:t>
      </w:r>
      <w:r w:rsidR="00EE5AF0" w:rsidRPr="0034174E">
        <w:t xml:space="preserve">, pH </w:t>
      </w:r>
      <w:r w:rsidR="00EE5AF0">
        <w:t>7.2</w:t>
      </w:r>
      <w:r w:rsidR="00EE5AF0" w:rsidRPr="00EE5AF0">
        <w:t xml:space="preserve">, were </w:t>
      </w:r>
      <w:r w:rsidR="00EE5AF0">
        <w:t xml:space="preserve">calculated for </w:t>
      </w:r>
      <w:r w:rsidR="003A5726">
        <w:t xml:space="preserve">native (solid line) and </w:t>
      </w:r>
      <w:proofErr w:type="spellStart"/>
      <w:r w:rsidR="003A5726" w:rsidRPr="00D03990">
        <w:t>photooxid</w:t>
      </w:r>
      <w:r w:rsidR="003A5726">
        <w:t>ized</w:t>
      </w:r>
      <w:proofErr w:type="spellEnd"/>
      <w:r w:rsidR="003A5726" w:rsidRPr="00D03990">
        <w:t xml:space="preserve"> </w:t>
      </w:r>
      <w:r w:rsidR="003A5726">
        <w:t>(dashed line)</w:t>
      </w:r>
      <w:r w:rsidR="00EE5AF0">
        <w:t xml:space="preserve"> protein as </w:t>
      </w:r>
      <w:r w:rsidR="003A5726">
        <w:t>described in Materials and Methods</w:t>
      </w:r>
      <w:r w:rsidR="003A5726" w:rsidRPr="00CB0B15">
        <w:t xml:space="preserve">. </w:t>
      </w:r>
    </w:p>
    <w:p w:rsidR="004247AC" w:rsidRDefault="004247AC" w:rsidP="00BA73BD">
      <w:pPr>
        <w:tabs>
          <w:tab w:val="left" w:pos="8052"/>
        </w:tabs>
        <w:spacing w:after="0" w:line="480" w:lineRule="auto"/>
        <w:jc w:val="both"/>
      </w:pPr>
    </w:p>
    <w:p w:rsidR="007E2876" w:rsidRPr="00976AF8" w:rsidRDefault="004247AC" w:rsidP="007E2876">
      <w:pPr>
        <w:tabs>
          <w:tab w:val="left" w:pos="8052"/>
        </w:tabs>
        <w:spacing w:after="0" w:line="480" w:lineRule="auto"/>
        <w:jc w:val="both"/>
      </w:pPr>
      <w:r w:rsidRPr="004247AC">
        <w:rPr>
          <w:b/>
        </w:rPr>
        <w:t>Fig</w:t>
      </w:r>
      <w:r w:rsidR="003B7F83">
        <w:rPr>
          <w:b/>
        </w:rPr>
        <w:t>ure</w:t>
      </w:r>
      <w:r w:rsidRPr="004247AC">
        <w:rPr>
          <w:b/>
        </w:rPr>
        <w:t xml:space="preserve"> </w:t>
      </w:r>
      <w:r w:rsidR="007E2876">
        <w:rPr>
          <w:b/>
        </w:rPr>
        <w:t>5</w:t>
      </w:r>
      <w:r w:rsidRPr="004247AC">
        <w:rPr>
          <w:b/>
        </w:rPr>
        <w:t>.</w:t>
      </w:r>
      <w:r w:rsidRPr="004247AC">
        <w:t xml:space="preserve"> </w:t>
      </w:r>
      <w:r w:rsidR="005B577E" w:rsidRPr="005B577E">
        <w:rPr>
          <w:b/>
        </w:rPr>
        <w:t>Location of DT in</w:t>
      </w:r>
      <w:r w:rsidR="005B577E">
        <w:t xml:space="preserve"> </w:t>
      </w:r>
      <w:r w:rsidR="00565538" w:rsidRPr="00565538">
        <w:rPr>
          <w:b/>
        </w:rPr>
        <w:t>the p</w:t>
      </w:r>
      <w:r w:rsidR="00E30A48" w:rsidRPr="00565538">
        <w:rPr>
          <w:b/>
        </w:rPr>
        <w:t>rimary</w:t>
      </w:r>
      <w:r w:rsidR="00E30A48">
        <w:rPr>
          <w:b/>
        </w:rPr>
        <w:t xml:space="preserve"> and three-dimensional structure of JHBP</w:t>
      </w:r>
      <w:r w:rsidR="003C6E61" w:rsidRPr="003B7F83">
        <w:rPr>
          <w:b/>
        </w:rPr>
        <w:t>.</w:t>
      </w:r>
      <w:r w:rsidR="003C6E61">
        <w:t xml:space="preserve"> </w:t>
      </w:r>
      <w:r w:rsidR="007E2876" w:rsidRPr="001B347F">
        <w:rPr>
          <w:b/>
        </w:rPr>
        <w:t>(A)</w:t>
      </w:r>
      <w:r w:rsidR="007E2876">
        <w:t xml:space="preserve"> </w:t>
      </w:r>
      <w:r w:rsidR="00C23F70" w:rsidRPr="009C5895">
        <w:t>Th</w:t>
      </w:r>
      <w:r w:rsidR="00C23F70">
        <w:t>e</w:t>
      </w:r>
      <w:r w:rsidR="00C23F70" w:rsidRPr="009C5895">
        <w:t xml:space="preserve"> primary </w:t>
      </w:r>
      <w:r w:rsidR="00AD13C3">
        <w:t>structure</w:t>
      </w:r>
      <w:r w:rsidR="00C23F70" w:rsidRPr="009C5895">
        <w:t xml:space="preserve"> of</w:t>
      </w:r>
      <w:r w:rsidR="00C23F70">
        <w:t xml:space="preserve"> JHBP. </w:t>
      </w:r>
      <w:r w:rsidR="00C23F70" w:rsidRPr="006860F8">
        <w:t>The</w:t>
      </w:r>
      <w:r w:rsidR="00C23F70">
        <w:t xml:space="preserve"> t</w:t>
      </w:r>
      <w:r w:rsidR="00C23F70" w:rsidRPr="006860F8">
        <w:t xml:space="preserve">en </w:t>
      </w:r>
      <w:proofErr w:type="spellStart"/>
      <w:r w:rsidR="00C23F70" w:rsidRPr="006860F8">
        <w:t>tyrosyl</w:t>
      </w:r>
      <w:proofErr w:type="spellEnd"/>
      <w:r w:rsidR="00C23F70" w:rsidRPr="006860F8">
        <w:t xml:space="preserve"> residues are</w:t>
      </w:r>
      <w:r w:rsidR="00AD13C3">
        <w:t xml:space="preserve"> </w:t>
      </w:r>
      <w:r w:rsidR="0042716F">
        <w:t>underlined</w:t>
      </w:r>
      <w:r w:rsidR="0089055A">
        <w:t xml:space="preserve"> – Y128 and Y130 are in red, whereas </w:t>
      </w:r>
      <w:r w:rsidR="00565538">
        <w:t xml:space="preserve">the </w:t>
      </w:r>
      <w:r w:rsidR="0089055A">
        <w:t>remaining Tyr residues are in blue</w:t>
      </w:r>
      <w:r w:rsidR="00AD13C3">
        <w:t xml:space="preserve">, </w:t>
      </w:r>
      <w:r w:rsidR="00C23F70">
        <w:t xml:space="preserve">disulfide bridges are in yellow. </w:t>
      </w:r>
      <w:r w:rsidR="00565538">
        <w:t>The s</w:t>
      </w:r>
      <w:r w:rsidR="00C23F70" w:rsidRPr="00804F0E">
        <w:t>haded region represent</w:t>
      </w:r>
      <w:r w:rsidR="00C23F70">
        <w:t>s</w:t>
      </w:r>
      <w:r w:rsidR="00565538">
        <w:t xml:space="preserve"> the</w:t>
      </w:r>
      <w:r w:rsidR="00C23F70">
        <w:t xml:space="preserve"> G124-E140 peptide </w:t>
      </w:r>
      <w:r w:rsidR="00245850">
        <w:t xml:space="preserve">containing Y128 and Y130 residues, </w:t>
      </w:r>
      <w:r w:rsidR="0042716F">
        <w:t>obtain</w:t>
      </w:r>
      <w:r w:rsidR="00C23F70">
        <w:t xml:space="preserve">ed </w:t>
      </w:r>
      <w:r w:rsidR="00C23F70" w:rsidRPr="006860F8">
        <w:t>after</w:t>
      </w:r>
      <w:r w:rsidR="00C23F70">
        <w:t xml:space="preserve"> </w:t>
      </w:r>
      <w:r w:rsidR="00C23F70" w:rsidRPr="006860F8">
        <w:t xml:space="preserve">cleavage </w:t>
      </w:r>
      <w:r w:rsidR="00565538">
        <w:t xml:space="preserve">of </w:t>
      </w:r>
      <w:r w:rsidR="00C23F70">
        <w:t>JHBP</w:t>
      </w:r>
      <w:r w:rsidR="00C23F70" w:rsidRPr="006860F8">
        <w:t xml:space="preserve"> with </w:t>
      </w:r>
      <w:r w:rsidR="00565538">
        <w:t xml:space="preserve">a </w:t>
      </w:r>
      <w:r w:rsidR="00C23F70" w:rsidRPr="006860F8">
        <w:t>V</w:t>
      </w:r>
      <w:r w:rsidR="00C23F70">
        <w:t>8</w:t>
      </w:r>
      <w:r w:rsidR="00C23F70" w:rsidRPr="006860F8">
        <w:t xml:space="preserve"> protease</w:t>
      </w:r>
      <w:r w:rsidR="0089055A">
        <w:t>.</w:t>
      </w:r>
      <w:r w:rsidR="007E2876">
        <w:t xml:space="preserve"> </w:t>
      </w:r>
      <w:r w:rsidR="007E2876" w:rsidRPr="007E2876">
        <w:rPr>
          <w:b/>
        </w:rPr>
        <w:t>(B)</w:t>
      </w:r>
      <w:r w:rsidR="007E2876" w:rsidRPr="00FE4B09">
        <w:t xml:space="preserve"> </w:t>
      </w:r>
      <w:r w:rsidR="00565538">
        <w:t xml:space="preserve">The </w:t>
      </w:r>
      <w:proofErr w:type="spellStart"/>
      <w:r w:rsidR="007E2876" w:rsidRPr="00445515">
        <w:t>PyMOL</w:t>
      </w:r>
      <w:proofErr w:type="spellEnd"/>
      <w:r w:rsidR="007E2876" w:rsidRPr="00445515">
        <w:t xml:space="preserve">-generated cartoon of the JHBP structure (Protein Data Bank identifier 2rck). </w:t>
      </w:r>
      <w:r w:rsidR="009447A5">
        <w:t>Distances (</w:t>
      </w:r>
      <w:r w:rsidR="009447A5" w:rsidRPr="00445515">
        <w:t>in Å</w:t>
      </w:r>
      <w:r w:rsidR="009447A5">
        <w:t>)</w:t>
      </w:r>
      <w:r w:rsidR="009447A5" w:rsidRPr="00445515">
        <w:t xml:space="preserve"> between </w:t>
      </w:r>
      <w:r w:rsidR="006D5091">
        <w:t xml:space="preserve">the </w:t>
      </w:r>
      <w:r w:rsidR="009447A5" w:rsidRPr="00445515">
        <w:t xml:space="preserve">two </w:t>
      </w:r>
      <w:proofErr w:type="spellStart"/>
      <w:r w:rsidR="009447A5" w:rsidRPr="00445515">
        <w:rPr>
          <w:i/>
        </w:rPr>
        <w:t>ortho</w:t>
      </w:r>
      <w:proofErr w:type="spellEnd"/>
      <w:r w:rsidR="009447A5" w:rsidRPr="00445515">
        <w:t xml:space="preserve"> carbon atoms of the phenyl rings </w:t>
      </w:r>
      <w:r w:rsidR="009447A5">
        <w:t>of</w:t>
      </w:r>
      <w:r w:rsidR="007E2876" w:rsidRPr="00445515">
        <w:t xml:space="preserve"> pairs of </w:t>
      </w:r>
      <w:r w:rsidR="009447A5">
        <w:t xml:space="preserve">the </w:t>
      </w:r>
      <w:r w:rsidR="007E2876" w:rsidRPr="00445515">
        <w:t>adjacent Tyr residues (</w:t>
      </w:r>
      <w:r w:rsidR="00431408" w:rsidRPr="00445515">
        <w:t>black</w:t>
      </w:r>
      <w:r w:rsidR="00431408">
        <w:t xml:space="preserve"> </w:t>
      </w:r>
      <w:r w:rsidR="007E2876">
        <w:t>dashed lines</w:t>
      </w:r>
      <w:r w:rsidR="007E2876" w:rsidRPr="00445515">
        <w:t>) are indicated and labeled.</w:t>
      </w:r>
    </w:p>
    <w:p w:rsidR="00976AF8" w:rsidRDefault="00976AF8" w:rsidP="00BA73BD">
      <w:pPr>
        <w:tabs>
          <w:tab w:val="left" w:pos="8052"/>
        </w:tabs>
        <w:spacing w:after="0" w:line="480" w:lineRule="auto"/>
        <w:jc w:val="both"/>
      </w:pPr>
    </w:p>
    <w:p w:rsidR="00205365" w:rsidRPr="00205365" w:rsidRDefault="00205365" w:rsidP="00205365">
      <w:pPr>
        <w:tabs>
          <w:tab w:val="left" w:pos="8052"/>
        </w:tabs>
        <w:spacing w:after="0" w:line="480" w:lineRule="auto"/>
        <w:jc w:val="both"/>
      </w:pPr>
      <w:r w:rsidRPr="00205365">
        <w:rPr>
          <w:b/>
        </w:rPr>
        <w:t xml:space="preserve">Figure 6. Changes in the G124-E140 peptide mass resulting from JHBP oxidation. </w:t>
      </w:r>
      <w:proofErr w:type="spellStart"/>
      <w:r w:rsidRPr="00205365">
        <w:t>Deconvoluted</w:t>
      </w:r>
      <w:proofErr w:type="spellEnd"/>
      <w:r w:rsidRPr="00205365">
        <w:t xml:space="preserve"> ESI-MS of native </w:t>
      </w:r>
      <w:r w:rsidRPr="00205365">
        <w:rPr>
          <w:b/>
        </w:rPr>
        <w:t>(A)</w:t>
      </w:r>
      <w:r w:rsidRPr="00205365">
        <w:t xml:space="preserve"> and oxidized </w:t>
      </w:r>
      <w:r w:rsidRPr="00205365">
        <w:rPr>
          <w:b/>
        </w:rPr>
        <w:t>(B)</w:t>
      </w:r>
      <w:r w:rsidRPr="00205365">
        <w:t xml:space="preserve"> JHBP peptide at </w:t>
      </w:r>
      <m:oMath>
        <m:f>
          <m:fPr>
            <m:type m:val="lin"/>
            <m:ctrlPr>
              <w:rPr>
                <w:rFonts w:ascii="Cambria Math" w:hAnsi="Cambria Math"/>
                <w:i/>
              </w:rPr>
            </m:ctrlPr>
          </m:fPr>
          <m:num>
            <m:r>
              <w:rPr>
                <w:rFonts w:ascii="Cambria Math" w:hAnsi="Cambria Math"/>
              </w:rPr>
              <m:t>m</m:t>
            </m:r>
          </m:num>
          <m:den>
            <m:r>
              <w:rPr>
                <w:rFonts w:ascii="Cambria Math" w:hAnsi="Cambria Math"/>
              </w:rPr>
              <m:t>z</m:t>
            </m:r>
          </m:den>
        </m:f>
      </m:oMath>
      <w:r w:rsidRPr="00205365">
        <w:t xml:space="preserve"> 873.93 (+2). </w:t>
      </w:r>
      <w:r w:rsidRPr="00205365">
        <w:rPr>
          <w:b/>
        </w:rPr>
        <w:t>(C)</w:t>
      </w:r>
      <w:r w:rsidRPr="00205365">
        <w:t xml:space="preserve"> MS/MS spectrum acquired from the parent ion of </w:t>
      </w:r>
      <m:oMath>
        <m:f>
          <m:fPr>
            <m:type m:val="lin"/>
            <m:ctrlPr>
              <w:rPr>
                <w:rFonts w:ascii="Cambria Math" w:hAnsi="Cambria Math"/>
                <w:i/>
              </w:rPr>
            </m:ctrlPr>
          </m:fPr>
          <m:num>
            <m:r>
              <w:rPr>
                <w:rFonts w:ascii="Cambria Math" w:hAnsi="Cambria Math"/>
              </w:rPr>
              <m:t>m</m:t>
            </m:r>
          </m:num>
          <m:den>
            <m:r>
              <w:rPr>
                <w:rFonts w:ascii="Cambria Math" w:hAnsi="Cambria Math"/>
              </w:rPr>
              <m:t>z</m:t>
            </m:r>
          </m:den>
        </m:f>
      </m:oMath>
      <w:r w:rsidRPr="00205365">
        <w:t> 873.94 (+2), which corresponds in mass to the peptide GGAAYSYSVKTDDKGVE obtained after V8 protease cleavage of JHBP molecule. Only fragments containing +1 ions are shown.</w:t>
      </w:r>
    </w:p>
    <w:p w:rsidR="00E858E9" w:rsidRDefault="00E858E9" w:rsidP="00BA73BD">
      <w:pPr>
        <w:tabs>
          <w:tab w:val="left" w:pos="8052"/>
        </w:tabs>
        <w:spacing w:after="0" w:line="480" w:lineRule="auto"/>
        <w:jc w:val="both"/>
      </w:pPr>
    </w:p>
    <w:p w:rsidR="00E858E9" w:rsidRPr="00BA73BD" w:rsidRDefault="00E858E9" w:rsidP="00BA73BD">
      <w:pPr>
        <w:tabs>
          <w:tab w:val="left" w:pos="8052"/>
        </w:tabs>
        <w:spacing w:after="0" w:line="480" w:lineRule="auto"/>
        <w:jc w:val="both"/>
      </w:pPr>
    </w:p>
    <w:sectPr w:rsidR="00E858E9" w:rsidRPr="00BA73BD" w:rsidSect="006C0809">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1FA9" w:rsidRDefault="00091FA9" w:rsidP="000F64CF">
      <w:pPr>
        <w:spacing w:after="0" w:line="240" w:lineRule="auto"/>
      </w:pPr>
      <w:r>
        <w:separator/>
      </w:r>
    </w:p>
  </w:endnote>
  <w:endnote w:type="continuationSeparator" w:id="0">
    <w:p w:rsidR="00091FA9" w:rsidRDefault="00091FA9" w:rsidP="000F64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54125"/>
      <w:docPartObj>
        <w:docPartGallery w:val="Page Numbers (Bottom of Page)"/>
        <w:docPartUnique/>
      </w:docPartObj>
    </w:sdtPr>
    <w:sdtContent>
      <w:p w:rsidR="002149C1" w:rsidRDefault="002149C1">
        <w:pPr>
          <w:pStyle w:val="Stopka"/>
          <w:jc w:val="right"/>
        </w:pPr>
        <w:r>
          <w:fldChar w:fldCharType="begin"/>
        </w:r>
        <w:r>
          <w:instrText xml:space="preserve"> PAGE   \* MERGEFORMAT </w:instrText>
        </w:r>
        <w:r>
          <w:fldChar w:fldCharType="separate"/>
        </w:r>
        <w:r w:rsidR="00AF4772">
          <w:rPr>
            <w:noProof/>
          </w:rPr>
          <w:t>12</w:t>
        </w:r>
        <w:r>
          <w:rPr>
            <w:noProof/>
          </w:rPr>
          <w:fldChar w:fldCharType="end"/>
        </w:r>
      </w:p>
    </w:sdtContent>
  </w:sdt>
  <w:p w:rsidR="002149C1" w:rsidRDefault="002149C1">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1FA9" w:rsidRDefault="00091FA9" w:rsidP="000F64CF">
      <w:pPr>
        <w:spacing w:after="0" w:line="240" w:lineRule="auto"/>
      </w:pPr>
      <w:r>
        <w:separator/>
      </w:r>
    </w:p>
  </w:footnote>
  <w:footnote w:type="continuationSeparator" w:id="0">
    <w:p w:rsidR="00091FA9" w:rsidRDefault="00091FA9" w:rsidP="000F64C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8F3C31"/>
    <w:multiLevelType w:val="hybridMultilevel"/>
    <w:tmpl w:val="9008172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nsid w:val="4B1E7D99"/>
    <w:multiLevelType w:val="hybridMultilevel"/>
    <w:tmpl w:val="5F98D4D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nsid w:val="67185265"/>
    <w:multiLevelType w:val="hybridMultilevel"/>
    <w:tmpl w:val="983A68CC"/>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Biochem Biophy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Layout&gt;"/>
    <w:docVar w:name="EN.Libraries" w:val="&lt;Libraries&gt;&lt;item db-id=&quot;vedfrpv5cvtxaiez5xqxpst7dzfr9vpwas0d&quot;&gt;Anna_EndNote Library&lt;record-ids&gt;&lt;item&gt;144&lt;/item&gt;&lt;item&gt;147&lt;/item&gt;&lt;item&gt;309&lt;/item&gt;&lt;item&gt;332&lt;/item&gt;&lt;item&gt;372&lt;/item&gt;&lt;item&gt;454&lt;/item&gt;&lt;item&gt;502&lt;/item&gt;&lt;item&gt;555&lt;/item&gt;&lt;item&gt;759&lt;/item&gt;&lt;item&gt;778&lt;/item&gt;&lt;item&gt;1031&lt;/item&gt;&lt;item&gt;1097&lt;/item&gt;&lt;item&gt;1172&lt;/item&gt;&lt;item&gt;1439&lt;/item&gt;&lt;item&gt;1443&lt;/item&gt;&lt;item&gt;1520&lt;/item&gt;&lt;item&gt;1521&lt;/item&gt;&lt;item&gt;1522&lt;/item&gt;&lt;item&gt;2989&lt;/item&gt;&lt;item&gt;2991&lt;/item&gt;&lt;item&gt;2992&lt;/item&gt;&lt;item&gt;2993&lt;/item&gt;&lt;item&gt;2995&lt;/item&gt;&lt;item&gt;2996&lt;/item&gt;&lt;item&gt;2998&lt;/item&gt;&lt;item&gt;3000&lt;/item&gt;&lt;item&gt;3002&lt;/item&gt;&lt;item&gt;3007&lt;/item&gt;&lt;item&gt;3010&lt;/item&gt;&lt;item&gt;3011&lt;/item&gt;&lt;item&gt;3012&lt;/item&gt;&lt;item&gt;3013&lt;/item&gt;&lt;item&gt;3014&lt;/item&gt;&lt;item&gt;3016&lt;/item&gt;&lt;item&gt;3017&lt;/item&gt;&lt;item&gt;3018&lt;/item&gt;&lt;item&gt;3019&lt;/item&gt;&lt;item&gt;3020&lt;/item&gt;&lt;item&gt;3022&lt;/item&gt;&lt;item&gt;3023&lt;/item&gt;&lt;item&gt;3024&lt;/item&gt;&lt;item&gt;3025&lt;/item&gt;&lt;item&gt;3026&lt;/item&gt;&lt;item&gt;3046&lt;/item&gt;&lt;item&gt;3048&lt;/item&gt;&lt;item&gt;3049&lt;/item&gt;&lt;item&gt;3050&lt;/item&gt;&lt;item&gt;3051&lt;/item&gt;&lt;/record-ids&gt;&lt;/item&gt;&lt;/Libraries&gt;"/>
  </w:docVars>
  <w:rsids>
    <w:rsidRoot w:val="00AB117C"/>
    <w:rsid w:val="00000099"/>
    <w:rsid w:val="0000157E"/>
    <w:rsid w:val="00001B57"/>
    <w:rsid w:val="00003505"/>
    <w:rsid w:val="00006427"/>
    <w:rsid w:val="000100AE"/>
    <w:rsid w:val="00010316"/>
    <w:rsid w:val="00010BAD"/>
    <w:rsid w:val="000115A8"/>
    <w:rsid w:val="00011E5D"/>
    <w:rsid w:val="00012DDB"/>
    <w:rsid w:val="0001335C"/>
    <w:rsid w:val="00013B87"/>
    <w:rsid w:val="00014CFE"/>
    <w:rsid w:val="00020B87"/>
    <w:rsid w:val="0002149B"/>
    <w:rsid w:val="00021D59"/>
    <w:rsid w:val="0002304C"/>
    <w:rsid w:val="000231AA"/>
    <w:rsid w:val="0002399B"/>
    <w:rsid w:val="0002444F"/>
    <w:rsid w:val="00026DEC"/>
    <w:rsid w:val="000274AB"/>
    <w:rsid w:val="00027AB3"/>
    <w:rsid w:val="00027B55"/>
    <w:rsid w:val="00027DD6"/>
    <w:rsid w:val="00030E31"/>
    <w:rsid w:val="000324E5"/>
    <w:rsid w:val="00033034"/>
    <w:rsid w:val="000334A8"/>
    <w:rsid w:val="000340B4"/>
    <w:rsid w:val="000349E7"/>
    <w:rsid w:val="0003595C"/>
    <w:rsid w:val="00036240"/>
    <w:rsid w:val="00036CE3"/>
    <w:rsid w:val="00037AF5"/>
    <w:rsid w:val="000405A6"/>
    <w:rsid w:val="000423CB"/>
    <w:rsid w:val="00043B27"/>
    <w:rsid w:val="000443FC"/>
    <w:rsid w:val="00044F04"/>
    <w:rsid w:val="000458BA"/>
    <w:rsid w:val="000459C3"/>
    <w:rsid w:val="00045E93"/>
    <w:rsid w:val="000478C0"/>
    <w:rsid w:val="00047DB3"/>
    <w:rsid w:val="00050C11"/>
    <w:rsid w:val="0005108C"/>
    <w:rsid w:val="00053EEC"/>
    <w:rsid w:val="00054F4D"/>
    <w:rsid w:val="00057D1D"/>
    <w:rsid w:val="00060672"/>
    <w:rsid w:val="00062087"/>
    <w:rsid w:val="000637E4"/>
    <w:rsid w:val="00063FA0"/>
    <w:rsid w:val="000642E1"/>
    <w:rsid w:val="0006493A"/>
    <w:rsid w:val="0006573B"/>
    <w:rsid w:val="00070CFA"/>
    <w:rsid w:val="00070E5E"/>
    <w:rsid w:val="00071228"/>
    <w:rsid w:val="0007168F"/>
    <w:rsid w:val="000761E0"/>
    <w:rsid w:val="0007780A"/>
    <w:rsid w:val="000804C5"/>
    <w:rsid w:val="00081969"/>
    <w:rsid w:val="00082187"/>
    <w:rsid w:val="00084C4D"/>
    <w:rsid w:val="00085091"/>
    <w:rsid w:val="000851FD"/>
    <w:rsid w:val="00085D44"/>
    <w:rsid w:val="000876CE"/>
    <w:rsid w:val="0008791D"/>
    <w:rsid w:val="00087A49"/>
    <w:rsid w:val="00087BF3"/>
    <w:rsid w:val="00091FA9"/>
    <w:rsid w:val="00092FEA"/>
    <w:rsid w:val="000931D1"/>
    <w:rsid w:val="00093665"/>
    <w:rsid w:val="00094DF8"/>
    <w:rsid w:val="000957BF"/>
    <w:rsid w:val="00095CC4"/>
    <w:rsid w:val="00095F8A"/>
    <w:rsid w:val="000979A3"/>
    <w:rsid w:val="000A103D"/>
    <w:rsid w:val="000A139B"/>
    <w:rsid w:val="000A193D"/>
    <w:rsid w:val="000A1E9C"/>
    <w:rsid w:val="000A5D59"/>
    <w:rsid w:val="000A7799"/>
    <w:rsid w:val="000B062E"/>
    <w:rsid w:val="000B0748"/>
    <w:rsid w:val="000B2078"/>
    <w:rsid w:val="000B3809"/>
    <w:rsid w:val="000B501B"/>
    <w:rsid w:val="000B577A"/>
    <w:rsid w:val="000B6838"/>
    <w:rsid w:val="000B69AD"/>
    <w:rsid w:val="000B6C85"/>
    <w:rsid w:val="000B79CF"/>
    <w:rsid w:val="000C03B3"/>
    <w:rsid w:val="000C04C8"/>
    <w:rsid w:val="000C1A96"/>
    <w:rsid w:val="000C1C15"/>
    <w:rsid w:val="000C1D24"/>
    <w:rsid w:val="000C298D"/>
    <w:rsid w:val="000C2A6D"/>
    <w:rsid w:val="000C34EC"/>
    <w:rsid w:val="000C3DCC"/>
    <w:rsid w:val="000C4325"/>
    <w:rsid w:val="000C7706"/>
    <w:rsid w:val="000D212A"/>
    <w:rsid w:val="000D275D"/>
    <w:rsid w:val="000D2881"/>
    <w:rsid w:val="000D2B3C"/>
    <w:rsid w:val="000D3A0E"/>
    <w:rsid w:val="000D530C"/>
    <w:rsid w:val="000D5725"/>
    <w:rsid w:val="000D6125"/>
    <w:rsid w:val="000D6D19"/>
    <w:rsid w:val="000D709A"/>
    <w:rsid w:val="000E214F"/>
    <w:rsid w:val="000E2467"/>
    <w:rsid w:val="000E37CA"/>
    <w:rsid w:val="000E4F09"/>
    <w:rsid w:val="000E6008"/>
    <w:rsid w:val="000E653C"/>
    <w:rsid w:val="000E698B"/>
    <w:rsid w:val="000E7FF0"/>
    <w:rsid w:val="000F0346"/>
    <w:rsid w:val="000F1044"/>
    <w:rsid w:val="000F105A"/>
    <w:rsid w:val="000F1C6D"/>
    <w:rsid w:val="000F336E"/>
    <w:rsid w:val="000F64CF"/>
    <w:rsid w:val="000F70BA"/>
    <w:rsid w:val="000F7A1E"/>
    <w:rsid w:val="00100383"/>
    <w:rsid w:val="001010E1"/>
    <w:rsid w:val="00101E3E"/>
    <w:rsid w:val="00102DF8"/>
    <w:rsid w:val="001037FA"/>
    <w:rsid w:val="001040D1"/>
    <w:rsid w:val="00110124"/>
    <w:rsid w:val="001105B0"/>
    <w:rsid w:val="0011123F"/>
    <w:rsid w:val="00111B92"/>
    <w:rsid w:val="00111F5D"/>
    <w:rsid w:val="00112D63"/>
    <w:rsid w:val="00113508"/>
    <w:rsid w:val="00114BE8"/>
    <w:rsid w:val="00115121"/>
    <w:rsid w:val="00116121"/>
    <w:rsid w:val="00117482"/>
    <w:rsid w:val="00117848"/>
    <w:rsid w:val="00117DE4"/>
    <w:rsid w:val="00120E03"/>
    <w:rsid w:val="001241C8"/>
    <w:rsid w:val="001260EF"/>
    <w:rsid w:val="00126FDE"/>
    <w:rsid w:val="00127BE0"/>
    <w:rsid w:val="00131E04"/>
    <w:rsid w:val="00132127"/>
    <w:rsid w:val="00133178"/>
    <w:rsid w:val="0013489C"/>
    <w:rsid w:val="00135AF9"/>
    <w:rsid w:val="001400C3"/>
    <w:rsid w:val="00140790"/>
    <w:rsid w:val="00141C1C"/>
    <w:rsid w:val="00142464"/>
    <w:rsid w:val="00142F74"/>
    <w:rsid w:val="00144991"/>
    <w:rsid w:val="00145691"/>
    <w:rsid w:val="00145F9B"/>
    <w:rsid w:val="001476A6"/>
    <w:rsid w:val="00152296"/>
    <w:rsid w:val="00155099"/>
    <w:rsid w:val="001558C1"/>
    <w:rsid w:val="001612C6"/>
    <w:rsid w:val="00162ED3"/>
    <w:rsid w:val="00164AE7"/>
    <w:rsid w:val="00165694"/>
    <w:rsid w:val="001669D9"/>
    <w:rsid w:val="00167733"/>
    <w:rsid w:val="0017184C"/>
    <w:rsid w:val="00173A59"/>
    <w:rsid w:val="00175E6F"/>
    <w:rsid w:val="00177E00"/>
    <w:rsid w:val="00181C59"/>
    <w:rsid w:val="0018631C"/>
    <w:rsid w:val="00186C29"/>
    <w:rsid w:val="00187553"/>
    <w:rsid w:val="001879CE"/>
    <w:rsid w:val="00195CA0"/>
    <w:rsid w:val="00196316"/>
    <w:rsid w:val="001A0122"/>
    <w:rsid w:val="001A44BB"/>
    <w:rsid w:val="001A626B"/>
    <w:rsid w:val="001A7DA4"/>
    <w:rsid w:val="001B093C"/>
    <w:rsid w:val="001B10CC"/>
    <w:rsid w:val="001B33FD"/>
    <w:rsid w:val="001B347F"/>
    <w:rsid w:val="001B3C75"/>
    <w:rsid w:val="001B4E5A"/>
    <w:rsid w:val="001B61EA"/>
    <w:rsid w:val="001B712A"/>
    <w:rsid w:val="001B7499"/>
    <w:rsid w:val="001B77B9"/>
    <w:rsid w:val="001B7DE8"/>
    <w:rsid w:val="001C119D"/>
    <w:rsid w:val="001C1607"/>
    <w:rsid w:val="001C237D"/>
    <w:rsid w:val="001C2E34"/>
    <w:rsid w:val="001C34C0"/>
    <w:rsid w:val="001C4C49"/>
    <w:rsid w:val="001C6096"/>
    <w:rsid w:val="001D3C0A"/>
    <w:rsid w:val="001D4687"/>
    <w:rsid w:val="001D54C6"/>
    <w:rsid w:val="001D55AA"/>
    <w:rsid w:val="001D5998"/>
    <w:rsid w:val="001D5D08"/>
    <w:rsid w:val="001E08F1"/>
    <w:rsid w:val="001E160C"/>
    <w:rsid w:val="001E17DD"/>
    <w:rsid w:val="001E200A"/>
    <w:rsid w:val="001E2091"/>
    <w:rsid w:val="001E25CD"/>
    <w:rsid w:val="001E295F"/>
    <w:rsid w:val="001E465F"/>
    <w:rsid w:val="001E4BFE"/>
    <w:rsid w:val="001E5D78"/>
    <w:rsid w:val="001E6894"/>
    <w:rsid w:val="001E6B01"/>
    <w:rsid w:val="001E7019"/>
    <w:rsid w:val="001E7752"/>
    <w:rsid w:val="001E7DA7"/>
    <w:rsid w:val="001F05F6"/>
    <w:rsid w:val="001F1F05"/>
    <w:rsid w:val="001F4185"/>
    <w:rsid w:val="001F5087"/>
    <w:rsid w:val="001F5328"/>
    <w:rsid w:val="001F61D9"/>
    <w:rsid w:val="001F6434"/>
    <w:rsid w:val="002012B9"/>
    <w:rsid w:val="00202822"/>
    <w:rsid w:val="00202DFB"/>
    <w:rsid w:val="00203347"/>
    <w:rsid w:val="002033D5"/>
    <w:rsid w:val="0020351A"/>
    <w:rsid w:val="00203FE3"/>
    <w:rsid w:val="0020500E"/>
    <w:rsid w:val="00205365"/>
    <w:rsid w:val="00205B59"/>
    <w:rsid w:val="00205CC3"/>
    <w:rsid w:val="00206754"/>
    <w:rsid w:val="0020741D"/>
    <w:rsid w:val="00207557"/>
    <w:rsid w:val="00211881"/>
    <w:rsid w:val="00213C56"/>
    <w:rsid w:val="00213FA5"/>
    <w:rsid w:val="002149C1"/>
    <w:rsid w:val="00215F50"/>
    <w:rsid w:val="00216756"/>
    <w:rsid w:val="00216820"/>
    <w:rsid w:val="00221668"/>
    <w:rsid w:val="00223ADF"/>
    <w:rsid w:val="00224EED"/>
    <w:rsid w:val="0022619C"/>
    <w:rsid w:val="00231E55"/>
    <w:rsid w:val="00232EB4"/>
    <w:rsid w:val="0023535B"/>
    <w:rsid w:val="002358E2"/>
    <w:rsid w:val="002371DF"/>
    <w:rsid w:val="002379EB"/>
    <w:rsid w:val="00240303"/>
    <w:rsid w:val="002414AE"/>
    <w:rsid w:val="00245850"/>
    <w:rsid w:val="00246B64"/>
    <w:rsid w:val="002501DA"/>
    <w:rsid w:val="00250A91"/>
    <w:rsid w:val="002512A7"/>
    <w:rsid w:val="0025202A"/>
    <w:rsid w:val="00252A7F"/>
    <w:rsid w:val="00252BD4"/>
    <w:rsid w:val="00254E07"/>
    <w:rsid w:val="00254E4A"/>
    <w:rsid w:val="00255290"/>
    <w:rsid w:val="00255364"/>
    <w:rsid w:val="00255C15"/>
    <w:rsid w:val="00257229"/>
    <w:rsid w:val="00257B06"/>
    <w:rsid w:val="00260DE3"/>
    <w:rsid w:val="002618FF"/>
    <w:rsid w:val="002621D9"/>
    <w:rsid w:val="00262CE1"/>
    <w:rsid w:val="00263D44"/>
    <w:rsid w:val="0026442E"/>
    <w:rsid w:val="00264B86"/>
    <w:rsid w:val="002658A5"/>
    <w:rsid w:val="00266CA7"/>
    <w:rsid w:val="00267EA9"/>
    <w:rsid w:val="00270941"/>
    <w:rsid w:val="002712B8"/>
    <w:rsid w:val="00271FE3"/>
    <w:rsid w:val="00272BA6"/>
    <w:rsid w:val="0027397B"/>
    <w:rsid w:val="0027590F"/>
    <w:rsid w:val="0028090C"/>
    <w:rsid w:val="00280BD0"/>
    <w:rsid w:val="00281450"/>
    <w:rsid w:val="0028232C"/>
    <w:rsid w:val="0028412E"/>
    <w:rsid w:val="00284412"/>
    <w:rsid w:val="00284EE7"/>
    <w:rsid w:val="00284FB1"/>
    <w:rsid w:val="0028565B"/>
    <w:rsid w:val="00292AAC"/>
    <w:rsid w:val="00294ABA"/>
    <w:rsid w:val="00294D2B"/>
    <w:rsid w:val="002976C5"/>
    <w:rsid w:val="00297844"/>
    <w:rsid w:val="00297986"/>
    <w:rsid w:val="002A23B1"/>
    <w:rsid w:val="002A432A"/>
    <w:rsid w:val="002A4638"/>
    <w:rsid w:val="002A5B9D"/>
    <w:rsid w:val="002A61D1"/>
    <w:rsid w:val="002A65A5"/>
    <w:rsid w:val="002A6E50"/>
    <w:rsid w:val="002A7F96"/>
    <w:rsid w:val="002B0517"/>
    <w:rsid w:val="002B0876"/>
    <w:rsid w:val="002B0C4D"/>
    <w:rsid w:val="002B1B0C"/>
    <w:rsid w:val="002B2AF7"/>
    <w:rsid w:val="002B333F"/>
    <w:rsid w:val="002B3C36"/>
    <w:rsid w:val="002B4F1F"/>
    <w:rsid w:val="002B5D8E"/>
    <w:rsid w:val="002C1CEF"/>
    <w:rsid w:val="002C3D38"/>
    <w:rsid w:val="002C4E7D"/>
    <w:rsid w:val="002D2779"/>
    <w:rsid w:val="002D513F"/>
    <w:rsid w:val="002D6DED"/>
    <w:rsid w:val="002D74F0"/>
    <w:rsid w:val="002E2058"/>
    <w:rsid w:val="002E2EBC"/>
    <w:rsid w:val="002E2F34"/>
    <w:rsid w:val="002E3B7D"/>
    <w:rsid w:val="002E41A3"/>
    <w:rsid w:val="002E441F"/>
    <w:rsid w:val="002E4DE4"/>
    <w:rsid w:val="002E6745"/>
    <w:rsid w:val="002F05B5"/>
    <w:rsid w:val="002F07E7"/>
    <w:rsid w:val="002F5B0B"/>
    <w:rsid w:val="00301523"/>
    <w:rsid w:val="003024C0"/>
    <w:rsid w:val="00305BE3"/>
    <w:rsid w:val="00307645"/>
    <w:rsid w:val="00310A23"/>
    <w:rsid w:val="00311A54"/>
    <w:rsid w:val="0031495D"/>
    <w:rsid w:val="003150FC"/>
    <w:rsid w:val="003165AA"/>
    <w:rsid w:val="00316F8D"/>
    <w:rsid w:val="00324461"/>
    <w:rsid w:val="003246C4"/>
    <w:rsid w:val="0032577D"/>
    <w:rsid w:val="00325F4C"/>
    <w:rsid w:val="00330F77"/>
    <w:rsid w:val="00330FF0"/>
    <w:rsid w:val="00330FF4"/>
    <w:rsid w:val="00331EF4"/>
    <w:rsid w:val="00335529"/>
    <w:rsid w:val="0033621D"/>
    <w:rsid w:val="00336879"/>
    <w:rsid w:val="00340576"/>
    <w:rsid w:val="003409A8"/>
    <w:rsid w:val="00342238"/>
    <w:rsid w:val="0034228D"/>
    <w:rsid w:val="00342F19"/>
    <w:rsid w:val="003442F1"/>
    <w:rsid w:val="00344397"/>
    <w:rsid w:val="00344A98"/>
    <w:rsid w:val="00345FEF"/>
    <w:rsid w:val="00351FBB"/>
    <w:rsid w:val="00354D61"/>
    <w:rsid w:val="00354ECA"/>
    <w:rsid w:val="0035502D"/>
    <w:rsid w:val="00355D16"/>
    <w:rsid w:val="00355ED0"/>
    <w:rsid w:val="003576C1"/>
    <w:rsid w:val="00360244"/>
    <w:rsid w:val="003607D1"/>
    <w:rsid w:val="00361DCD"/>
    <w:rsid w:val="00362B5C"/>
    <w:rsid w:val="00362E1F"/>
    <w:rsid w:val="00363DBB"/>
    <w:rsid w:val="00365266"/>
    <w:rsid w:val="003671E9"/>
    <w:rsid w:val="003677A4"/>
    <w:rsid w:val="003704DA"/>
    <w:rsid w:val="003717F4"/>
    <w:rsid w:val="003728D7"/>
    <w:rsid w:val="00372F9D"/>
    <w:rsid w:val="003730DA"/>
    <w:rsid w:val="00376FD9"/>
    <w:rsid w:val="0037738C"/>
    <w:rsid w:val="0037739F"/>
    <w:rsid w:val="003779D1"/>
    <w:rsid w:val="00377B3F"/>
    <w:rsid w:val="003808BA"/>
    <w:rsid w:val="003812E8"/>
    <w:rsid w:val="00385F05"/>
    <w:rsid w:val="00385F6D"/>
    <w:rsid w:val="00385FBF"/>
    <w:rsid w:val="00387D2B"/>
    <w:rsid w:val="00392541"/>
    <w:rsid w:val="003941D7"/>
    <w:rsid w:val="003945B6"/>
    <w:rsid w:val="003956BF"/>
    <w:rsid w:val="00395C86"/>
    <w:rsid w:val="00395EA7"/>
    <w:rsid w:val="00397995"/>
    <w:rsid w:val="003979B1"/>
    <w:rsid w:val="00397E48"/>
    <w:rsid w:val="003A09BD"/>
    <w:rsid w:val="003A1179"/>
    <w:rsid w:val="003A3965"/>
    <w:rsid w:val="003A3E19"/>
    <w:rsid w:val="003A3E85"/>
    <w:rsid w:val="003A5193"/>
    <w:rsid w:val="003A5726"/>
    <w:rsid w:val="003A73FD"/>
    <w:rsid w:val="003B2999"/>
    <w:rsid w:val="003B36DB"/>
    <w:rsid w:val="003B485D"/>
    <w:rsid w:val="003B5F34"/>
    <w:rsid w:val="003B7F83"/>
    <w:rsid w:val="003C5790"/>
    <w:rsid w:val="003C5EDF"/>
    <w:rsid w:val="003C6021"/>
    <w:rsid w:val="003C627F"/>
    <w:rsid w:val="003C639A"/>
    <w:rsid w:val="003C6E61"/>
    <w:rsid w:val="003D2A9D"/>
    <w:rsid w:val="003D66CF"/>
    <w:rsid w:val="003E01E8"/>
    <w:rsid w:val="003E1218"/>
    <w:rsid w:val="003E3061"/>
    <w:rsid w:val="003E54CE"/>
    <w:rsid w:val="003F0C99"/>
    <w:rsid w:val="003F0E5D"/>
    <w:rsid w:val="003F1CC6"/>
    <w:rsid w:val="003F2BC3"/>
    <w:rsid w:val="003F3119"/>
    <w:rsid w:val="00401F90"/>
    <w:rsid w:val="00403AEC"/>
    <w:rsid w:val="00403C80"/>
    <w:rsid w:val="00404241"/>
    <w:rsid w:val="004052D0"/>
    <w:rsid w:val="004072DC"/>
    <w:rsid w:val="00412102"/>
    <w:rsid w:val="00413B16"/>
    <w:rsid w:val="00414998"/>
    <w:rsid w:val="00416141"/>
    <w:rsid w:val="004161C9"/>
    <w:rsid w:val="00417B69"/>
    <w:rsid w:val="00417F60"/>
    <w:rsid w:val="004201F2"/>
    <w:rsid w:val="0042089C"/>
    <w:rsid w:val="004214F7"/>
    <w:rsid w:val="00421659"/>
    <w:rsid w:val="00422728"/>
    <w:rsid w:val="004247AC"/>
    <w:rsid w:val="00424DF7"/>
    <w:rsid w:val="004250BB"/>
    <w:rsid w:val="00426B15"/>
    <w:rsid w:val="0042716F"/>
    <w:rsid w:val="004271F9"/>
    <w:rsid w:val="004303A7"/>
    <w:rsid w:val="00430CD9"/>
    <w:rsid w:val="00431408"/>
    <w:rsid w:val="00434BE2"/>
    <w:rsid w:val="00435E50"/>
    <w:rsid w:val="00437305"/>
    <w:rsid w:val="004373F0"/>
    <w:rsid w:val="00443858"/>
    <w:rsid w:val="00444E27"/>
    <w:rsid w:val="00445515"/>
    <w:rsid w:val="00446420"/>
    <w:rsid w:val="00446B79"/>
    <w:rsid w:val="0045020D"/>
    <w:rsid w:val="004503F9"/>
    <w:rsid w:val="00450E8A"/>
    <w:rsid w:val="00452BB1"/>
    <w:rsid w:val="00453A31"/>
    <w:rsid w:val="00453D95"/>
    <w:rsid w:val="00453FA9"/>
    <w:rsid w:val="004542A4"/>
    <w:rsid w:val="004566DB"/>
    <w:rsid w:val="00457DF3"/>
    <w:rsid w:val="00460622"/>
    <w:rsid w:val="00460795"/>
    <w:rsid w:val="00461409"/>
    <w:rsid w:val="004630FF"/>
    <w:rsid w:val="00463353"/>
    <w:rsid w:val="00464A78"/>
    <w:rsid w:val="00464C40"/>
    <w:rsid w:val="00465EF3"/>
    <w:rsid w:val="00466AC6"/>
    <w:rsid w:val="004674B7"/>
    <w:rsid w:val="00467BBB"/>
    <w:rsid w:val="004717AC"/>
    <w:rsid w:val="00471EB8"/>
    <w:rsid w:val="00473589"/>
    <w:rsid w:val="00473B1A"/>
    <w:rsid w:val="004740B5"/>
    <w:rsid w:val="00475835"/>
    <w:rsid w:val="00476A68"/>
    <w:rsid w:val="00477DD6"/>
    <w:rsid w:val="00482837"/>
    <w:rsid w:val="00482BA4"/>
    <w:rsid w:val="004901A2"/>
    <w:rsid w:val="00492FE9"/>
    <w:rsid w:val="00493682"/>
    <w:rsid w:val="00493E60"/>
    <w:rsid w:val="00495151"/>
    <w:rsid w:val="00497818"/>
    <w:rsid w:val="00497950"/>
    <w:rsid w:val="00497D2A"/>
    <w:rsid w:val="004A0ADF"/>
    <w:rsid w:val="004A1E4E"/>
    <w:rsid w:val="004A286E"/>
    <w:rsid w:val="004A2ED6"/>
    <w:rsid w:val="004A3630"/>
    <w:rsid w:val="004A413D"/>
    <w:rsid w:val="004A593A"/>
    <w:rsid w:val="004A6E1A"/>
    <w:rsid w:val="004B0860"/>
    <w:rsid w:val="004B0D6D"/>
    <w:rsid w:val="004B3DD2"/>
    <w:rsid w:val="004B5BDA"/>
    <w:rsid w:val="004B6464"/>
    <w:rsid w:val="004B6945"/>
    <w:rsid w:val="004C2556"/>
    <w:rsid w:val="004C43D6"/>
    <w:rsid w:val="004C4C14"/>
    <w:rsid w:val="004C62A3"/>
    <w:rsid w:val="004C6701"/>
    <w:rsid w:val="004D03BC"/>
    <w:rsid w:val="004D2088"/>
    <w:rsid w:val="004E249B"/>
    <w:rsid w:val="004E6529"/>
    <w:rsid w:val="004E72D9"/>
    <w:rsid w:val="004E73F1"/>
    <w:rsid w:val="004E7CBC"/>
    <w:rsid w:val="004E7E93"/>
    <w:rsid w:val="004F370F"/>
    <w:rsid w:val="004F406D"/>
    <w:rsid w:val="004F4355"/>
    <w:rsid w:val="004F67B9"/>
    <w:rsid w:val="004F7538"/>
    <w:rsid w:val="005010F6"/>
    <w:rsid w:val="00502CA2"/>
    <w:rsid w:val="005037ED"/>
    <w:rsid w:val="00511B7F"/>
    <w:rsid w:val="00512B1A"/>
    <w:rsid w:val="00513503"/>
    <w:rsid w:val="00513C12"/>
    <w:rsid w:val="00514941"/>
    <w:rsid w:val="00520143"/>
    <w:rsid w:val="005215CC"/>
    <w:rsid w:val="00522CA2"/>
    <w:rsid w:val="00523341"/>
    <w:rsid w:val="00525948"/>
    <w:rsid w:val="00525DB9"/>
    <w:rsid w:val="00526FEF"/>
    <w:rsid w:val="00530D2C"/>
    <w:rsid w:val="00530F4A"/>
    <w:rsid w:val="00531C7F"/>
    <w:rsid w:val="00532A27"/>
    <w:rsid w:val="00541675"/>
    <w:rsid w:val="00541989"/>
    <w:rsid w:val="005426AE"/>
    <w:rsid w:val="00543F30"/>
    <w:rsid w:val="00544E9F"/>
    <w:rsid w:val="00545667"/>
    <w:rsid w:val="00546C1D"/>
    <w:rsid w:val="0054781C"/>
    <w:rsid w:val="00552596"/>
    <w:rsid w:val="0055352A"/>
    <w:rsid w:val="00553D7B"/>
    <w:rsid w:val="0055440B"/>
    <w:rsid w:val="00556059"/>
    <w:rsid w:val="00557713"/>
    <w:rsid w:val="00557D48"/>
    <w:rsid w:val="005617FA"/>
    <w:rsid w:val="00561BEE"/>
    <w:rsid w:val="00564406"/>
    <w:rsid w:val="005649DE"/>
    <w:rsid w:val="00565538"/>
    <w:rsid w:val="005703A0"/>
    <w:rsid w:val="00573859"/>
    <w:rsid w:val="005767E9"/>
    <w:rsid w:val="00576E74"/>
    <w:rsid w:val="00577744"/>
    <w:rsid w:val="0058070B"/>
    <w:rsid w:val="00581F25"/>
    <w:rsid w:val="00582079"/>
    <w:rsid w:val="0058237E"/>
    <w:rsid w:val="0058567B"/>
    <w:rsid w:val="00585DD6"/>
    <w:rsid w:val="00586D00"/>
    <w:rsid w:val="005900A4"/>
    <w:rsid w:val="0059176E"/>
    <w:rsid w:val="005921EA"/>
    <w:rsid w:val="00594259"/>
    <w:rsid w:val="00596CDE"/>
    <w:rsid w:val="005A0EBF"/>
    <w:rsid w:val="005A19A0"/>
    <w:rsid w:val="005A1D2F"/>
    <w:rsid w:val="005A2FD1"/>
    <w:rsid w:val="005A3A47"/>
    <w:rsid w:val="005A56CA"/>
    <w:rsid w:val="005A6C42"/>
    <w:rsid w:val="005A6E8C"/>
    <w:rsid w:val="005A76C9"/>
    <w:rsid w:val="005B0E9D"/>
    <w:rsid w:val="005B47CF"/>
    <w:rsid w:val="005B50C2"/>
    <w:rsid w:val="005B577E"/>
    <w:rsid w:val="005B59B6"/>
    <w:rsid w:val="005B5EB3"/>
    <w:rsid w:val="005B5F64"/>
    <w:rsid w:val="005B6651"/>
    <w:rsid w:val="005B7A43"/>
    <w:rsid w:val="005C1C7B"/>
    <w:rsid w:val="005C3EB1"/>
    <w:rsid w:val="005D34D6"/>
    <w:rsid w:val="005D4393"/>
    <w:rsid w:val="005D46E8"/>
    <w:rsid w:val="005D65DE"/>
    <w:rsid w:val="005D6C89"/>
    <w:rsid w:val="005E0D09"/>
    <w:rsid w:val="005E3581"/>
    <w:rsid w:val="005E360B"/>
    <w:rsid w:val="005E3DBC"/>
    <w:rsid w:val="005E43C7"/>
    <w:rsid w:val="005E50A7"/>
    <w:rsid w:val="005E5682"/>
    <w:rsid w:val="005E5AE7"/>
    <w:rsid w:val="005E6D55"/>
    <w:rsid w:val="005F1B14"/>
    <w:rsid w:val="005F1B2A"/>
    <w:rsid w:val="005F30B7"/>
    <w:rsid w:val="005F542A"/>
    <w:rsid w:val="005F6091"/>
    <w:rsid w:val="005F6483"/>
    <w:rsid w:val="00610153"/>
    <w:rsid w:val="00610AE3"/>
    <w:rsid w:val="00611B9C"/>
    <w:rsid w:val="006125BB"/>
    <w:rsid w:val="00612708"/>
    <w:rsid w:val="0061464B"/>
    <w:rsid w:val="006164B9"/>
    <w:rsid w:val="00617069"/>
    <w:rsid w:val="00617413"/>
    <w:rsid w:val="00617754"/>
    <w:rsid w:val="00622565"/>
    <w:rsid w:val="006228ED"/>
    <w:rsid w:val="006229D1"/>
    <w:rsid w:val="00622C44"/>
    <w:rsid w:val="00622E40"/>
    <w:rsid w:val="0062441B"/>
    <w:rsid w:val="00624490"/>
    <w:rsid w:val="00625FBF"/>
    <w:rsid w:val="006310C9"/>
    <w:rsid w:val="00634A5D"/>
    <w:rsid w:val="00634D78"/>
    <w:rsid w:val="00634E60"/>
    <w:rsid w:val="00635568"/>
    <w:rsid w:val="006401C5"/>
    <w:rsid w:val="00640BB4"/>
    <w:rsid w:val="00641401"/>
    <w:rsid w:val="00641974"/>
    <w:rsid w:val="00641E35"/>
    <w:rsid w:val="00643CF9"/>
    <w:rsid w:val="00644DF8"/>
    <w:rsid w:val="00646AAC"/>
    <w:rsid w:val="006476EF"/>
    <w:rsid w:val="006501B1"/>
    <w:rsid w:val="00651BBB"/>
    <w:rsid w:val="0065216A"/>
    <w:rsid w:val="0065240A"/>
    <w:rsid w:val="006564A4"/>
    <w:rsid w:val="00657271"/>
    <w:rsid w:val="00657BD9"/>
    <w:rsid w:val="0066061A"/>
    <w:rsid w:val="00661045"/>
    <w:rsid w:val="00661DFF"/>
    <w:rsid w:val="00663776"/>
    <w:rsid w:val="00663A33"/>
    <w:rsid w:val="00664499"/>
    <w:rsid w:val="00666561"/>
    <w:rsid w:val="00670C97"/>
    <w:rsid w:val="00673590"/>
    <w:rsid w:val="00673686"/>
    <w:rsid w:val="006736EB"/>
    <w:rsid w:val="006776C8"/>
    <w:rsid w:val="0068033C"/>
    <w:rsid w:val="00681514"/>
    <w:rsid w:val="006817ED"/>
    <w:rsid w:val="00684A32"/>
    <w:rsid w:val="00685F84"/>
    <w:rsid w:val="0069049E"/>
    <w:rsid w:val="00690BFD"/>
    <w:rsid w:val="006911EE"/>
    <w:rsid w:val="006926EF"/>
    <w:rsid w:val="0069331F"/>
    <w:rsid w:val="00693C56"/>
    <w:rsid w:val="00693E4E"/>
    <w:rsid w:val="0069645B"/>
    <w:rsid w:val="006A3936"/>
    <w:rsid w:val="006A504F"/>
    <w:rsid w:val="006A6A28"/>
    <w:rsid w:val="006A6CFC"/>
    <w:rsid w:val="006A721F"/>
    <w:rsid w:val="006A752D"/>
    <w:rsid w:val="006B0801"/>
    <w:rsid w:val="006B13FC"/>
    <w:rsid w:val="006B58A1"/>
    <w:rsid w:val="006B5D89"/>
    <w:rsid w:val="006B66EF"/>
    <w:rsid w:val="006B6CB9"/>
    <w:rsid w:val="006C0809"/>
    <w:rsid w:val="006C21EA"/>
    <w:rsid w:val="006C2212"/>
    <w:rsid w:val="006C2242"/>
    <w:rsid w:val="006C3057"/>
    <w:rsid w:val="006C5043"/>
    <w:rsid w:val="006C70E4"/>
    <w:rsid w:val="006D13A7"/>
    <w:rsid w:val="006D1F09"/>
    <w:rsid w:val="006D42ED"/>
    <w:rsid w:val="006D44C4"/>
    <w:rsid w:val="006D5091"/>
    <w:rsid w:val="006D53A4"/>
    <w:rsid w:val="006D6284"/>
    <w:rsid w:val="006D651A"/>
    <w:rsid w:val="006D667D"/>
    <w:rsid w:val="006D6922"/>
    <w:rsid w:val="006D776E"/>
    <w:rsid w:val="006E0144"/>
    <w:rsid w:val="006E1C1D"/>
    <w:rsid w:val="006E5B09"/>
    <w:rsid w:val="006E6E02"/>
    <w:rsid w:val="006E71A5"/>
    <w:rsid w:val="006F0418"/>
    <w:rsid w:val="006F1607"/>
    <w:rsid w:val="006F2C9C"/>
    <w:rsid w:val="006F3322"/>
    <w:rsid w:val="006F4104"/>
    <w:rsid w:val="006F68E2"/>
    <w:rsid w:val="006F6B57"/>
    <w:rsid w:val="006F744B"/>
    <w:rsid w:val="0070128E"/>
    <w:rsid w:val="00703DA1"/>
    <w:rsid w:val="00704C34"/>
    <w:rsid w:val="00704D55"/>
    <w:rsid w:val="00706DFA"/>
    <w:rsid w:val="007108E0"/>
    <w:rsid w:val="007113B4"/>
    <w:rsid w:val="00711F7D"/>
    <w:rsid w:val="00716A1A"/>
    <w:rsid w:val="00720CB5"/>
    <w:rsid w:val="00724406"/>
    <w:rsid w:val="007248C8"/>
    <w:rsid w:val="007252C4"/>
    <w:rsid w:val="0072754D"/>
    <w:rsid w:val="007276E5"/>
    <w:rsid w:val="007360CC"/>
    <w:rsid w:val="007372C7"/>
    <w:rsid w:val="00744EDD"/>
    <w:rsid w:val="00745188"/>
    <w:rsid w:val="007452C5"/>
    <w:rsid w:val="00745ED4"/>
    <w:rsid w:val="0075118B"/>
    <w:rsid w:val="007552C8"/>
    <w:rsid w:val="0075536D"/>
    <w:rsid w:val="00761247"/>
    <w:rsid w:val="007615D4"/>
    <w:rsid w:val="00762869"/>
    <w:rsid w:val="00763B11"/>
    <w:rsid w:val="00764241"/>
    <w:rsid w:val="00765010"/>
    <w:rsid w:val="007670B7"/>
    <w:rsid w:val="00770620"/>
    <w:rsid w:val="00772CC5"/>
    <w:rsid w:val="00774617"/>
    <w:rsid w:val="007818C2"/>
    <w:rsid w:val="00784C27"/>
    <w:rsid w:val="00784F37"/>
    <w:rsid w:val="00786314"/>
    <w:rsid w:val="00790AC1"/>
    <w:rsid w:val="00791A26"/>
    <w:rsid w:val="00792705"/>
    <w:rsid w:val="00793D6A"/>
    <w:rsid w:val="00794937"/>
    <w:rsid w:val="00795791"/>
    <w:rsid w:val="00797DA4"/>
    <w:rsid w:val="007A0CB2"/>
    <w:rsid w:val="007A342A"/>
    <w:rsid w:val="007A3545"/>
    <w:rsid w:val="007A4320"/>
    <w:rsid w:val="007A5DF0"/>
    <w:rsid w:val="007A76A9"/>
    <w:rsid w:val="007A7DA9"/>
    <w:rsid w:val="007B1229"/>
    <w:rsid w:val="007B3A08"/>
    <w:rsid w:val="007B54B3"/>
    <w:rsid w:val="007B61E4"/>
    <w:rsid w:val="007B6561"/>
    <w:rsid w:val="007B74D4"/>
    <w:rsid w:val="007B752C"/>
    <w:rsid w:val="007C17D3"/>
    <w:rsid w:val="007C2BAF"/>
    <w:rsid w:val="007C3D77"/>
    <w:rsid w:val="007C4961"/>
    <w:rsid w:val="007C5DF8"/>
    <w:rsid w:val="007C7841"/>
    <w:rsid w:val="007D0605"/>
    <w:rsid w:val="007D149A"/>
    <w:rsid w:val="007D2018"/>
    <w:rsid w:val="007D2360"/>
    <w:rsid w:val="007D4CE2"/>
    <w:rsid w:val="007D765A"/>
    <w:rsid w:val="007E02C7"/>
    <w:rsid w:val="007E04B3"/>
    <w:rsid w:val="007E2876"/>
    <w:rsid w:val="007E3AA7"/>
    <w:rsid w:val="007E3BAE"/>
    <w:rsid w:val="007E576D"/>
    <w:rsid w:val="007E5A1D"/>
    <w:rsid w:val="007E7031"/>
    <w:rsid w:val="007E7183"/>
    <w:rsid w:val="007F032F"/>
    <w:rsid w:val="007F207E"/>
    <w:rsid w:val="007F2279"/>
    <w:rsid w:val="007F3437"/>
    <w:rsid w:val="007F792A"/>
    <w:rsid w:val="007F7DF2"/>
    <w:rsid w:val="00801242"/>
    <w:rsid w:val="00802097"/>
    <w:rsid w:val="00802B58"/>
    <w:rsid w:val="008076E1"/>
    <w:rsid w:val="008127B3"/>
    <w:rsid w:val="008144E0"/>
    <w:rsid w:val="00814FE6"/>
    <w:rsid w:val="00815138"/>
    <w:rsid w:val="00815514"/>
    <w:rsid w:val="008201DB"/>
    <w:rsid w:val="00820818"/>
    <w:rsid w:val="00822686"/>
    <w:rsid w:val="008241D0"/>
    <w:rsid w:val="008257F5"/>
    <w:rsid w:val="0082709C"/>
    <w:rsid w:val="00827B25"/>
    <w:rsid w:val="00827FF8"/>
    <w:rsid w:val="00831322"/>
    <w:rsid w:val="00832285"/>
    <w:rsid w:val="00833118"/>
    <w:rsid w:val="0083393F"/>
    <w:rsid w:val="00834294"/>
    <w:rsid w:val="008379FA"/>
    <w:rsid w:val="00837FC6"/>
    <w:rsid w:val="00843818"/>
    <w:rsid w:val="00843F53"/>
    <w:rsid w:val="00844569"/>
    <w:rsid w:val="00846CB7"/>
    <w:rsid w:val="008474C1"/>
    <w:rsid w:val="008502DF"/>
    <w:rsid w:val="0085208F"/>
    <w:rsid w:val="00853438"/>
    <w:rsid w:val="00857D4D"/>
    <w:rsid w:val="00862591"/>
    <w:rsid w:val="00863774"/>
    <w:rsid w:val="00863B3E"/>
    <w:rsid w:val="00864309"/>
    <w:rsid w:val="00864436"/>
    <w:rsid w:val="00866195"/>
    <w:rsid w:val="008662B8"/>
    <w:rsid w:val="00866724"/>
    <w:rsid w:val="0087537A"/>
    <w:rsid w:val="00876600"/>
    <w:rsid w:val="00876C00"/>
    <w:rsid w:val="00880A13"/>
    <w:rsid w:val="008823BF"/>
    <w:rsid w:val="00884F65"/>
    <w:rsid w:val="00885131"/>
    <w:rsid w:val="00886380"/>
    <w:rsid w:val="00886E01"/>
    <w:rsid w:val="0089055A"/>
    <w:rsid w:val="00893898"/>
    <w:rsid w:val="00893C90"/>
    <w:rsid w:val="00894524"/>
    <w:rsid w:val="0089464F"/>
    <w:rsid w:val="008971CB"/>
    <w:rsid w:val="00897873"/>
    <w:rsid w:val="008A16AA"/>
    <w:rsid w:val="008A1FD5"/>
    <w:rsid w:val="008A20F2"/>
    <w:rsid w:val="008A2800"/>
    <w:rsid w:val="008A6E82"/>
    <w:rsid w:val="008A780E"/>
    <w:rsid w:val="008B0C29"/>
    <w:rsid w:val="008B0E71"/>
    <w:rsid w:val="008B3667"/>
    <w:rsid w:val="008B57F7"/>
    <w:rsid w:val="008B604D"/>
    <w:rsid w:val="008B654C"/>
    <w:rsid w:val="008C06AF"/>
    <w:rsid w:val="008C0E90"/>
    <w:rsid w:val="008C755F"/>
    <w:rsid w:val="008C7691"/>
    <w:rsid w:val="008D0712"/>
    <w:rsid w:val="008D0EEA"/>
    <w:rsid w:val="008D58F6"/>
    <w:rsid w:val="008D6518"/>
    <w:rsid w:val="008E0249"/>
    <w:rsid w:val="008E0ADA"/>
    <w:rsid w:val="008E177A"/>
    <w:rsid w:val="008E5164"/>
    <w:rsid w:val="008E57A3"/>
    <w:rsid w:val="008E6AE2"/>
    <w:rsid w:val="008F0B42"/>
    <w:rsid w:val="008F35A0"/>
    <w:rsid w:val="008F484D"/>
    <w:rsid w:val="008F4BD5"/>
    <w:rsid w:val="008F4FC2"/>
    <w:rsid w:val="008F5315"/>
    <w:rsid w:val="008F542A"/>
    <w:rsid w:val="008F5C94"/>
    <w:rsid w:val="008F6DF7"/>
    <w:rsid w:val="008F74EB"/>
    <w:rsid w:val="008F7F0D"/>
    <w:rsid w:val="00900663"/>
    <w:rsid w:val="00900F6F"/>
    <w:rsid w:val="00903D8D"/>
    <w:rsid w:val="009049ED"/>
    <w:rsid w:val="00910B51"/>
    <w:rsid w:val="009113EB"/>
    <w:rsid w:val="00911979"/>
    <w:rsid w:val="00913799"/>
    <w:rsid w:val="009160C8"/>
    <w:rsid w:val="009161E8"/>
    <w:rsid w:val="009164C2"/>
    <w:rsid w:val="009167A9"/>
    <w:rsid w:val="0091696C"/>
    <w:rsid w:val="00920714"/>
    <w:rsid w:val="00923DAB"/>
    <w:rsid w:val="009244EC"/>
    <w:rsid w:val="0092622E"/>
    <w:rsid w:val="00926333"/>
    <w:rsid w:val="00927882"/>
    <w:rsid w:val="00931D4C"/>
    <w:rsid w:val="00932B50"/>
    <w:rsid w:val="00932F03"/>
    <w:rsid w:val="00933400"/>
    <w:rsid w:val="00940334"/>
    <w:rsid w:val="00940CB2"/>
    <w:rsid w:val="00940CEA"/>
    <w:rsid w:val="009447A5"/>
    <w:rsid w:val="00946CD5"/>
    <w:rsid w:val="00950CE2"/>
    <w:rsid w:val="00954094"/>
    <w:rsid w:val="009547BF"/>
    <w:rsid w:val="00955D72"/>
    <w:rsid w:val="0095664E"/>
    <w:rsid w:val="00957184"/>
    <w:rsid w:val="00957FE8"/>
    <w:rsid w:val="00960F3F"/>
    <w:rsid w:val="009615E8"/>
    <w:rsid w:val="0096180D"/>
    <w:rsid w:val="0096248B"/>
    <w:rsid w:val="00963440"/>
    <w:rsid w:val="009637AA"/>
    <w:rsid w:val="009646BC"/>
    <w:rsid w:val="009649D6"/>
    <w:rsid w:val="00966AFA"/>
    <w:rsid w:val="00967602"/>
    <w:rsid w:val="00967893"/>
    <w:rsid w:val="00967C06"/>
    <w:rsid w:val="0097087F"/>
    <w:rsid w:val="00970E8A"/>
    <w:rsid w:val="00972922"/>
    <w:rsid w:val="00974479"/>
    <w:rsid w:val="00974BB5"/>
    <w:rsid w:val="00975189"/>
    <w:rsid w:val="0097609A"/>
    <w:rsid w:val="00976AF8"/>
    <w:rsid w:val="009838A5"/>
    <w:rsid w:val="0098402E"/>
    <w:rsid w:val="00984F1D"/>
    <w:rsid w:val="009856FF"/>
    <w:rsid w:val="00985E90"/>
    <w:rsid w:val="00986416"/>
    <w:rsid w:val="009910E8"/>
    <w:rsid w:val="00991EAE"/>
    <w:rsid w:val="00992F28"/>
    <w:rsid w:val="00994F63"/>
    <w:rsid w:val="0099752D"/>
    <w:rsid w:val="009A5612"/>
    <w:rsid w:val="009A57A0"/>
    <w:rsid w:val="009B06EC"/>
    <w:rsid w:val="009B2CF6"/>
    <w:rsid w:val="009B3922"/>
    <w:rsid w:val="009B6C19"/>
    <w:rsid w:val="009B6EAE"/>
    <w:rsid w:val="009C16D9"/>
    <w:rsid w:val="009C213E"/>
    <w:rsid w:val="009C2919"/>
    <w:rsid w:val="009C464A"/>
    <w:rsid w:val="009C53AB"/>
    <w:rsid w:val="009C5625"/>
    <w:rsid w:val="009C7CD8"/>
    <w:rsid w:val="009D039A"/>
    <w:rsid w:val="009D2422"/>
    <w:rsid w:val="009D3B6C"/>
    <w:rsid w:val="009D6B81"/>
    <w:rsid w:val="009D7031"/>
    <w:rsid w:val="009E1CE9"/>
    <w:rsid w:val="009E3E4C"/>
    <w:rsid w:val="009E5F98"/>
    <w:rsid w:val="009F0513"/>
    <w:rsid w:val="009F0ACC"/>
    <w:rsid w:val="009F14EF"/>
    <w:rsid w:val="009F34D4"/>
    <w:rsid w:val="009F4961"/>
    <w:rsid w:val="009F5C85"/>
    <w:rsid w:val="009F5F56"/>
    <w:rsid w:val="009F6D01"/>
    <w:rsid w:val="00A034A3"/>
    <w:rsid w:val="00A058CE"/>
    <w:rsid w:val="00A0602F"/>
    <w:rsid w:val="00A066B1"/>
    <w:rsid w:val="00A10E6E"/>
    <w:rsid w:val="00A11095"/>
    <w:rsid w:val="00A11B96"/>
    <w:rsid w:val="00A141B6"/>
    <w:rsid w:val="00A14FE4"/>
    <w:rsid w:val="00A15634"/>
    <w:rsid w:val="00A15D63"/>
    <w:rsid w:val="00A16D9B"/>
    <w:rsid w:val="00A16EE7"/>
    <w:rsid w:val="00A176D3"/>
    <w:rsid w:val="00A2064F"/>
    <w:rsid w:val="00A263BC"/>
    <w:rsid w:val="00A26BD6"/>
    <w:rsid w:val="00A30384"/>
    <w:rsid w:val="00A307F6"/>
    <w:rsid w:val="00A311B9"/>
    <w:rsid w:val="00A3279D"/>
    <w:rsid w:val="00A33F5F"/>
    <w:rsid w:val="00A34441"/>
    <w:rsid w:val="00A35319"/>
    <w:rsid w:val="00A40A68"/>
    <w:rsid w:val="00A42E88"/>
    <w:rsid w:val="00A43798"/>
    <w:rsid w:val="00A43C42"/>
    <w:rsid w:val="00A44E80"/>
    <w:rsid w:val="00A46883"/>
    <w:rsid w:val="00A47344"/>
    <w:rsid w:val="00A4752C"/>
    <w:rsid w:val="00A47B20"/>
    <w:rsid w:val="00A50C3B"/>
    <w:rsid w:val="00A517CC"/>
    <w:rsid w:val="00A54B59"/>
    <w:rsid w:val="00A54DED"/>
    <w:rsid w:val="00A57915"/>
    <w:rsid w:val="00A57925"/>
    <w:rsid w:val="00A61D9E"/>
    <w:rsid w:val="00A62812"/>
    <w:rsid w:val="00A63380"/>
    <w:rsid w:val="00A64724"/>
    <w:rsid w:val="00A65BFB"/>
    <w:rsid w:val="00A66B22"/>
    <w:rsid w:val="00A71075"/>
    <w:rsid w:val="00A73DB2"/>
    <w:rsid w:val="00A75E10"/>
    <w:rsid w:val="00A77C21"/>
    <w:rsid w:val="00A81489"/>
    <w:rsid w:val="00A81B87"/>
    <w:rsid w:val="00A82A42"/>
    <w:rsid w:val="00A85198"/>
    <w:rsid w:val="00A8632F"/>
    <w:rsid w:val="00A9007B"/>
    <w:rsid w:val="00A90839"/>
    <w:rsid w:val="00A9191C"/>
    <w:rsid w:val="00A96B2A"/>
    <w:rsid w:val="00AA383B"/>
    <w:rsid w:val="00AA70D8"/>
    <w:rsid w:val="00AB0343"/>
    <w:rsid w:val="00AB117C"/>
    <w:rsid w:val="00AB3F8C"/>
    <w:rsid w:val="00AB6295"/>
    <w:rsid w:val="00AB7873"/>
    <w:rsid w:val="00AC15B6"/>
    <w:rsid w:val="00AC1BEF"/>
    <w:rsid w:val="00AC2BE4"/>
    <w:rsid w:val="00AC2BF0"/>
    <w:rsid w:val="00AC406D"/>
    <w:rsid w:val="00AC5461"/>
    <w:rsid w:val="00AC56C2"/>
    <w:rsid w:val="00AC667A"/>
    <w:rsid w:val="00AC71A8"/>
    <w:rsid w:val="00AD011D"/>
    <w:rsid w:val="00AD079D"/>
    <w:rsid w:val="00AD13C3"/>
    <w:rsid w:val="00AD6C1E"/>
    <w:rsid w:val="00AD6F00"/>
    <w:rsid w:val="00AE02AF"/>
    <w:rsid w:val="00AE11E5"/>
    <w:rsid w:val="00AE3367"/>
    <w:rsid w:val="00AE3607"/>
    <w:rsid w:val="00AE48BC"/>
    <w:rsid w:val="00AE59B8"/>
    <w:rsid w:val="00AE63D2"/>
    <w:rsid w:val="00AE723E"/>
    <w:rsid w:val="00AF0F21"/>
    <w:rsid w:val="00AF18E3"/>
    <w:rsid w:val="00AF21F4"/>
    <w:rsid w:val="00AF3172"/>
    <w:rsid w:val="00AF3E14"/>
    <w:rsid w:val="00AF4345"/>
    <w:rsid w:val="00AF4772"/>
    <w:rsid w:val="00AF774F"/>
    <w:rsid w:val="00B0107F"/>
    <w:rsid w:val="00B01A7C"/>
    <w:rsid w:val="00B045CB"/>
    <w:rsid w:val="00B0467B"/>
    <w:rsid w:val="00B0560A"/>
    <w:rsid w:val="00B06209"/>
    <w:rsid w:val="00B067DC"/>
    <w:rsid w:val="00B1216A"/>
    <w:rsid w:val="00B1276A"/>
    <w:rsid w:val="00B12E4B"/>
    <w:rsid w:val="00B15F39"/>
    <w:rsid w:val="00B170B0"/>
    <w:rsid w:val="00B171F9"/>
    <w:rsid w:val="00B174C3"/>
    <w:rsid w:val="00B2018A"/>
    <w:rsid w:val="00B20887"/>
    <w:rsid w:val="00B222A8"/>
    <w:rsid w:val="00B2398A"/>
    <w:rsid w:val="00B26026"/>
    <w:rsid w:val="00B3102E"/>
    <w:rsid w:val="00B31958"/>
    <w:rsid w:val="00B31E61"/>
    <w:rsid w:val="00B33C61"/>
    <w:rsid w:val="00B35B9C"/>
    <w:rsid w:val="00B37527"/>
    <w:rsid w:val="00B41BE4"/>
    <w:rsid w:val="00B43D7D"/>
    <w:rsid w:val="00B44BF9"/>
    <w:rsid w:val="00B44C10"/>
    <w:rsid w:val="00B46431"/>
    <w:rsid w:val="00B47896"/>
    <w:rsid w:val="00B47D24"/>
    <w:rsid w:val="00B51314"/>
    <w:rsid w:val="00B535AC"/>
    <w:rsid w:val="00B53EC9"/>
    <w:rsid w:val="00B567C1"/>
    <w:rsid w:val="00B57505"/>
    <w:rsid w:val="00B635B4"/>
    <w:rsid w:val="00B636DC"/>
    <w:rsid w:val="00B637F9"/>
    <w:rsid w:val="00B63EF4"/>
    <w:rsid w:val="00B6411E"/>
    <w:rsid w:val="00B6430E"/>
    <w:rsid w:val="00B65C7A"/>
    <w:rsid w:val="00B66499"/>
    <w:rsid w:val="00B66B1D"/>
    <w:rsid w:val="00B71C21"/>
    <w:rsid w:val="00B7211E"/>
    <w:rsid w:val="00B73154"/>
    <w:rsid w:val="00B73E52"/>
    <w:rsid w:val="00B7646F"/>
    <w:rsid w:val="00B8068B"/>
    <w:rsid w:val="00B82C12"/>
    <w:rsid w:val="00B8381C"/>
    <w:rsid w:val="00B839A8"/>
    <w:rsid w:val="00B83D29"/>
    <w:rsid w:val="00B83FB0"/>
    <w:rsid w:val="00B84EC2"/>
    <w:rsid w:val="00B85CD1"/>
    <w:rsid w:val="00B87262"/>
    <w:rsid w:val="00B908E7"/>
    <w:rsid w:val="00B920CB"/>
    <w:rsid w:val="00B926B0"/>
    <w:rsid w:val="00B927C3"/>
    <w:rsid w:val="00B92C55"/>
    <w:rsid w:val="00B92EBD"/>
    <w:rsid w:val="00B933A1"/>
    <w:rsid w:val="00B9366F"/>
    <w:rsid w:val="00B94640"/>
    <w:rsid w:val="00B94FB7"/>
    <w:rsid w:val="00B9636D"/>
    <w:rsid w:val="00BA2E94"/>
    <w:rsid w:val="00BA6D07"/>
    <w:rsid w:val="00BA72AC"/>
    <w:rsid w:val="00BA73BD"/>
    <w:rsid w:val="00BB012E"/>
    <w:rsid w:val="00BB3C73"/>
    <w:rsid w:val="00BB62D8"/>
    <w:rsid w:val="00BC1013"/>
    <w:rsid w:val="00BC13C9"/>
    <w:rsid w:val="00BC2668"/>
    <w:rsid w:val="00BC2F5C"/>
    <w:rsid w:val="00BC3F5B"/>
    <w:rsid w:val="00BC48B9"/>
    <w:rsid w:val="00BC4A3F"/>
    <w:rsid w:val="00BD102C"/>
    <w:rsid w:val="00BD486A"/>
    <w:rsid w:val="00BD4B8E"/>
    <w:rsid w:val="00BD5B74"/>
    <w:rsid w:val="00BD6562"/>
    <w:rsid w:val="00BD66C4"/>
    <w:rsid w:val="00BE014B"/>
    <w:rsid w:val="00BE2101"/>
    <w:rsid w:val="00BE299D"/>
    <w:rsid w:val="00BE2CA5"/>
    <w:rsid w:val="00BE2CEE"/>
    <w:rsid w:val="00BE36A0"/>
    <w:rsid w:val="00BE374E"/>
    <w:rsid w:val="00BE7B9F"/>
    <w:rsid w:val="00BF018F"/>
    <w:rsid w:val="00BF109D"/>
    <w:rsid w:val="00BF1ABE"/>
    <w:rsid w:val="00BF1C20"/>
    <w:rsid w:val="00BF1F88"/>
    <w:rsid w:val="00BF5692"/>
    <w:rsid w:val="00BF57FB"/>
    <w:rsid w:val="00BF5C28"/>
    <w:rsid w:val="00BF6814"/>
    <w:rsid w:val="00BF73A4"/>
    <w:rsid w:val="00BF7518"/>
    <w:rsid w:val="00BF7FB5"/>
    <w:rsid w:val="00C01E4C"/>
    <w:rsid w:val="00C02E1D"/>
    <w:rsid w:val="00C038AC"/>
    <w:rsid w:val="00C04AF5"/>
    <w:rsid w:val="00C04FDB"/>
    <w:rsid w:val="00C0679F"/>
    <w:rsid w:val="00C06D3D"/>
    <w:rsid w:val="00C10086"/>
    <w:rsid w:val="00C10305"/>
    <w:rsid w:val="00C145E2"/>
    <w:rsid w:val="00C1625B"/>
    <w:rsid w:val="00C170AF"/>
    <w:rsid w:val="00C20D1B"/>
    <w:rsid w:val="00C20D48"/>
    <w:rsid w:val="00C20F8F"/>
    <w:rsid w:val="00C2331E"/>
    <w:rsid w:val="00C23385"/>
    <w:rsid w:val="00C23A2E"/>
    <w:rsid w:val="00C23C9E"/>
    <w:rsid w:val="00C23F70"/>
    <w:rsid w:val="00C23FAF"/>
    <w:rsid w:val="00C24014"/>
    <w:rsid w:val="00C240EE"/>
    <w:rsid w:val="00C245FD"/>
    <w:rsid w:val="00C251C0"/>
    <w:rsid w:val="00C263C2"/>
    <w:rsid w:val="00C30E7C"/>
    <w:rsid w:val="00C319AA"/>
    <w:rsid w:val="00C33552"/>
    <w:rsid w:val="00C33621"/>
    <w:rsid w:val="00C33AFC"/>
    <w:rsid w:val="00C351FD"/>
    <w:rsid w:val="00C36E41"/>
    <w:rsid w:val="00C401CE"/>
    <w:rsid w:val="00C40953"/>
    <w:rsid w:val="00C416E7"/>
    <w:rsid w:val="00C421AA"/>
    <w:rsid w:val="00C43A2E"/>
    <w:rsid w:val="00C44D19"/>
    <w:rsid w:val="00C451AC"/>
    <w:rsid w:val="00C452EF"/>
    <w:rsid w:val="00C45AB2"/>
    <w:rsid w:val="00C467D3"/>
    <w:rsid w:val="00C51703"/>
    <w:rsid w:val="00C5193C"/>
    <w:rsid w:val="00C52F7D"/>
    <w:rsid w:val="00C550EF"/>
    <w:rsid w:val="00C55371"/>
    <w:rsid w:val="00C5595B"/>
    <w:rsid w:val="00C56E0B"/>
    <w:rsid w:val="00C56F9D"/>
    <w:rsid w:val="00C5736E"/>
    <w:rsid w:val="00C5742B"/>
    <w:rsid w:val="00C57AF6"/>
    <w:rsid w:val="00C60F14"/>
    <w:rsid w:val="00C60FF2"/>
    <w:rsid w:val="00C61270"/>
    <w:rsid w:val="00C61349"/>
    <w:rsid w:val="00C61AA3"/>
    <w:rsid w:val="00C62303"/>
    <w:rsid w:val="00C6244B"/>
    <w:rsid w:val="00C63BBA"/>
    <w:rsid w:val="00C671A0"/>
    <w:rsid w:val="00C7008C"/>
    <w:rsid w:val="00C70F66"/>
    <w:rsid w:val="00C71925"/>
    <w:rsid w:val="00C7382E"/>
    <w:rsid w:val="00C7439B"/>
    <w:rsid w:val="00C7468C"/>
    <w:rsid w:val="00C751E3"/>
    <w:rsid w:val="00C769CC"/>
    <w:rsid w:val="00C80284"/>
    <w:rsid w:val="00C8073B"/>
    <w:rsid w:val="00C81268"/>
    <w:rsid w:val="00C82B0C"/>
    <w:rsid w:val="00C83D63"/>
    <w:rsid w:val="00C869B0"/>
    <w:rsid w:val="00C91A52"/>
    <w:rsid w:val="00C91AC5"/>
    <w:rsid w:val="00C92432"/>
    <w:rsid w:val="00C94387"/>
    <w:rsid w:val="00C944BC"/>
    <w:rsid w:val="00C95F11"/>
    <w:rsid w:val="00C96289"/>
    <w:rsid w:val="00C9742A"/>
    <w:rsid w:val="00C97D39"/>
    <w:rsid w:val="00CA1159"/>
    <w:rsid w:val="00CA15C5"/>
    <w:rsid w:val="00CA3582"/>
    <w:rsid w:val="00CB010C"/>
    <w:rsid w:val="00CB0C70"/>
    <w:rsid w:val="00CB1B87"/>
    <w:rsid w:val="00CB1EE0"/>
    <w:rsid w:val="00CB22FD"/>
    <w:rsid w:val="00CB3F2E"/>
    <w:rsid w:val="00CB48C9"/>
    <w:rsid w:val="00CB505E"/>
    <w:rsid w:val="00CB5E0F"/>
    <w:rsid w:val="00CC07C8"/>
    <w:rsid w:val="00CC2209"/>
    <w:rsid w:val="00CC4B10"/>
    <w:rsid w:val="00CC6040"/>
    <w:rsid w:val="00CC6FDB"/>
    <w:rsid w:val="00CC7DBE"/>
    <w:rsid w:val="00CC7F29"/>
    <w:rsid w:val="00CD115F"/>
    <w:rsid w:val="00CD1AF4"/>
    <w:rsid w:val="00CD4173"/>
    <w:rsid w:val="00CD5E46"/>
    <w:rsid w:val="00CD73B7"/>
    <w:rsid w:val="00CD74B2"/>
    <w:rsid w:val="00CD7C24"/>
    <w:rsid w:val="00CE14C3"/>
    <w:rsid w:val="00CE15AD"/>
    <w:rsid w:val="00CE3960"/>
    <w:rsid w:val="00CE4AD6"/>
    <w:rsid w:val="00CE55D5"/>
    <w:rsid w:val="00CF12D2"/>
    <w:rsid w:val="00CF256F"/>
    <w:rsid w:val="00CF2F4B"/>
    <w:rsid w:val="00CF331A"/>
    <w:rsid w:val="00CF4B94"/>
    <w:rsid w:val="00CF672A"/>
    <w:rsid w:val="00D02561"/>
    <w:rsid w:val="00D07D07"/>
    <w:rsid w:val="00D136BA"/>
    <w:rsid w:val="00D13EA5"/>
    <w:rsid w:val="00D1408C"/>
    <w:rsid w:val="00D153C8"/>
    <w:rsid w:val="00D1563E"/>
    <w:rsid w:val="00D207B8"/>
    <w:rsid w:val="00D21148"/>
    <w:rsid w:val="00D21623"/>
    <w:rsid w:val="00D236BC"/>
    <w:rsid w:val="00D24513"/>
    <w:rsid w:val="00D24D6D"/>
    <w:rsid w:val="00D24EDD"/>
    <w:rsid w:val="00D26752"/>
    <w:rsid w:val="00D27149"/>
    <w:rsid w:val="00D27406"/>
    <w:rsid w:val="00D27C4F"/>
    <w:rsid w:val="00D27DDC"/>
    <w:rsid w:val="00D30B70"/>
    <w:rsid w:val="00D30D4E"/>
    <w:rsid w:val="00D31B93"/>
    <w:rsid w:val="00D373B6"/>
    <w:rsid w:val="00D42C24"/>
    <w:rsid w:val="00D4361B"/>
    <w:rsid w:val="00D4478D"/>
    <w:rsid w:val="00D45DF1"/>
    <w:rsid w:val="00D54AB6"/>
    <w:rsid w:val="00D55758"/>
    <w:rsid w:val="00D55828"/>
    <w:rsid w:val="00D56720"/>
    <w:rsid w:val="00D56905"/>
    <w:rsid w:val="00D60A71"/>
    <w:rsid w:val="00D63E84"/>
    <w:rsid w:val="00D63F68"/>
    <w:rsid w:val="00D664F2"/>
    <w:rsid w:val="00D7018C"/>
    <w:rsid w:val="00D704BC"/>
    <w:rsid w:val="00D71999"/>
    <w:rsid w:val="00D72C99"/>
    <w:rsid w:val="00D72DD2"/>
    <w:rsid w:val="00D734A6"/>
    <w:rsid w:val="00D742B5"/>
    <w:rsid w:val="00D76205"/>
    <w:rsid w:val="00D76C20"/>
    <w:rsid w:val="00D77CF8"/>
    <w:rsid w:val="00D84B57"/>
    <w:rsid w:val="00D85ABA"/>
    <w:rsid w:val="00D86716"/>
    <w:rsid w:val="00D92B64"/>
    <w:rsid w:val="00D9348B"/>
    <w:rsid w:val="00D93BCA"/>
    <w:rsid w:val="00D93EB9"/>
    <w:rsid w:val="00D9552D"/>
    <w:rsid w:val="00D9583F"/>
    <w:rsid w:val="00D961B4"/>
    <w:rsid w:val="00D96402"/>
    <w:rsid w:val="00D965F7"/>
    <w:rsid w:val="00D97AD5"/>
    <w:rsid w:val="00DA0420"/>
    <w:rsid w:val="00DA0BE9"/>
    <w:rsid w:val="00DA0E3D"/>
    <w:rsid w:val="00DA0F65"/>
    <w:rsid w:val="00DA17D9"/>
    <w:rsid w:val="00DA1C17"/>
    <w:rsid w:val="00DA472A"/>
    <w:rsid w:val="00DA49F8"/>
    <w:rsid w:val="00DA5211"/>
    <w:rsid w:val="00DA59F7"/>
    <w:rsid w:val="00DA603F"/>
    <w:rsid w:val="00DA6A64"/>
    <w:rsid w:val="00DA7E2B"/>
    <w:rsid w:val="00DB28FB"/>
    <w:rsid w:val="00DB5830"/>
    <w:rsid w:val="00DC4939"/>
    <w:rsid w:val="00DC4D7E"/>
    <w:rsid w:val="00DC5991"/>
    <w:rsid w:val="00DC6D81"/>
    <w:rsid w:val="00DC78F9"/>
    <w:rsid w:val="00DD13C9"/>
    <w:rsid w:val="00DD2A31"/>
    <w:rsid w:val="00DD41E9"/>
    <w:rsid w:val="00DD778F"/>
    <w:rsid w:val="00DE0A00"/>
    <w:rsid w:val="00DE0A1D"/>
    <w:rsid w:val="00DE1A5D"/>
    <w:rsid w:val="00DE4A14"/>
    <w:rsid w:val="00DE4A93"/>
    <w:rsid w:val="00DE62C8"/>
    <w:rsid w:val="00DE72E7"/>
    <w:rsid w:val="00DE7A01"/>
    <w:rsid w:val="00DE7E20"/>
    <w:rsid w:val="00DF2A44"/>
    <w:rsid w:val="00DF3410"/>
    <w:rsid w:val="00DF36B4"/>
    <w:rsid w:val="00DF4133"/>
    <w:rsid w:val="00DF568D"/>
    <w:rsid w:val="00DF5BF3"/>
    <w:rsid w:val="00DF7A93"/>
    <w:rsid w:val="00E00A4F"/>
    <w:rsid w:val="00E02D7A"/>
    <w:rsid w:val="00E06D19"/>
    <w:rsid w:val="00E06EE7"/>
    <w:rsid w:val="00E074EA"/>
    <w:rsid w:val="00E10813"/>
    <w:rsid w:val="00E11CE1"/>
    <w:rsid w:val="00E1278F"/>
    <w:rsid w:val="00E16266"/>
    <w:rsid w:val="00E17F34"/>
    <w:rsid w:val="00E213BA"/>
    <w:rsid w:val="00E240AF"/>
    <w:rsid w:val="00E26B9F"/>
    <w:rsid w:val="00E30A48"/>
    <w:rsid w:val="00E31866"/>
    <w:rsid w:val="00E32790"/>
    <w:rsid w:val="00E32E62"/>
    <w:rsid w:val="00E332E4"/>
    <w:rsid w:val="00E338D4"/>
    <w:rsid w:val="00E3482D"/>
    <w:rsid w:val="00E35779"/>
    <w:rsid w:val="00E3764B"/>
    <w:rsid w:val="00E379D6"/>
    <w:rsid w:val="00E421A0"/>
    <w:rsid w:val="00E42D3E"/>
    <w:rsid w:val="00E4374A"/>
    <w:rsid w:val="00E460C6"/>
    <w:rsid w:val="00E466F3"/>
    <w:rsid w:val="00E46A79"/>
    <w:rsid w:val="00E46CCD"/>
    <w:rsid w:val="00E55056"/>
    <w:rsid w:val="00E552B8"/>
    <w:rsid w:val="00E6002E"/>
    <w:rsid w:val="00E60926"/>
    <w:rsid w:val="00E616B5"/>
    <w:rsid w:val="00E64AA9"/>
    <w:rsid w:val="00E65205"/>
    <w:rsid w:val="00E7272D"/>
    <w:rsid w:val="00E75FC9"/>
    <w:rsid w:val="00E761E3"/>
    <w:rsid w:val="00E77D31"/>
    <w:rsid w:val="00E80855"/>
    <w:rsid w:val="00E809E3"/>
    <w:rsid w:val="00E82828"/>
    <w:rsid w:val="00E8505A"/>
    <w:rsid w:val="00E858E9"/>
    <w:rsid w:val="00E9004D"/>
    <w:rsid w:val="00E91130"/>
    <w:rsid w:val="00E94673"/>
    <w:rsid w:val="00E948F6"/>
    <w:rsid w:val="00E972CA"/>
    <w:rsid w:val="00E97603"/>
    <w:rsid w:val="00EA0CEA"/>
    <w:rsid w:val="00EA11C8"/>
    <w:rsid w:val="00EA27B9"/>
    <w:rsid w:val="00EA4BF4"/>
    <w:rsid w:val="00EA5EC9"/>
    <w:rsid w:val="00EB24CD"/>
    <w:rsid w:val="00EB3145"/>
    <w:rsid w:val="00EB3969"/>
    <w:rsid w:val="00EB4574"/>
    <w:rsid w:val="00EB5A1A"/>
    <w:rsid w:val="00EC007C"/>
    <w:rsid w:val="00EC3941"/>
    <w:rsid w:val="00EC47EE"/>
    <w:rsid w:val="00EC4EB5"/>
    <w:rsid w:val="00EC4FE9"/>
    <w:rsid w:val="00ED3575"/>
    <w:rsid w:val="00ED738D"/>
    <w:rsid w:val="00ED7AA9"/>
    <w:rsid w:val="00EE020E"/>
    <w:rsid w:val="00EE2582"/>
    <w:rsid w:val="00EE59BE"/>
    <w:rsid w:val="00EE5AF0"/>
    <w:rsid w:val="00EE7A29"/>
    <w:rsid w:val="00EF09A4"/>
    <w:rsid w:val="00EF13EB"/>
    <w:rsid w:val="00EF1C81"/>
    <w:rsid w:val="00EF63B5"/>
    <w:rsid w:val="00EF78A5"/>
    <w:rsid w:val="00EF7BAE"/>
    <w:rsid w:val="00F00582"/>
    <w:rsid w:val="00F0117A"/>
    <w:rsid w:val="00F027E3"/>
    <w:rsid w:val="00F02E5B"/>
    <w:rsid w:val="00F03262"/>
    <w:rsid w:val="00F03AF0"/>
    <w:rsid w:val="00F05295"/>
    <w:rsid w:val="00F06BBA"/>
    <w:rsid w:val="00F13B65"/>
    <w:rsid w:val="00F14097"/>
    <w:rsid w:val="00F14724"/>
    <w:rsid w:val="00F14FF2"/>
    <w:rsid w:val="00F159D6"/>
    <w:rsid w:val="00F15BDB"/>
    <w:rsid w:val="00F16857"/>
    <w:rsid w:val="00F16DF5"/>
    <w:rsid w:val="00F26134"/>
    <w:rsid w:val="00F26B04"/>
    <w:rsid w:val="00F277C4"/>
    <w:rsid w:val="00F313CF"/>
    <w:rsid w:val="00F33B05"/>
    <w:rsid w:val="00F3564C"/>
    <w:rsid w:val="00F35683"/>
    <w:rsid w:val="00F372E1"/>
    <w:rsid w:val="00F37C90"/>
    <w:rsid w:val="00F42CB4"/>
    <w:rsid w:val="00F42EE9"/>
    <w:rsid w:val="00F4444D"/>
    <w:rsid w:val="00F44623"/>
    <w:rsid w:val="00F448BE"/>
    <w:rsid w:val="00F455BC"/>
    <w:rsid w:val="00F45FFE"/>
    <w:rsid w:val="00F464F4"/>
    <w:rsid w:val="00F47BCB"/>
    <w:rsid w:val="00F504EC"/>
    <w:rsid w:val="00F50DD4"/>
    <w:rsid w:val="00F522B4"/>
    <w:rsid w:val="00F5572D"/>
    <w:rsid w:val="00F55DB0"/>
    <w:rsid w:val="00F55E1F"/>
    <w:rsid w:val="00F61206"/>
    <w:rsid w:val="00F61FA5"/>
    <w:rsid w:val="00F64E1F"/>
    <w:rsid w:val="00F66240"/>
    <w:rsid w:val="00F677F2"/>
    <w:rsid w:val="00F70204"/>
    <w:rsid w:val="00F72988"/>
    <w:rsid w:val="00F72ECE"/>
    <w:rsid w:val="00F7326D"/>
    <w:rsid w:val="00F74356"/>
    <w:rsid w:val="00F76ACB"/>
    <w:rsid w:val="00F8152A"/>
    <w:rsid w:val="00F82493"/>
    <w:rsid w:val="00F8526C"/>
    <w:rsid w:val="00F85C49"/>
    <w:rsid w:val="00F85D70"/>
    <w:rsid w:val="00F85E3B"/>
    <w:rsid w:val="00F87965"/>
    <w:rsid w:val="00F87F44"/>
    <w:rsid w:val="00F91096"/>
    <w:rsid w:val="00F9139D"/>
    <w:rsid w:val="00F91A7E"/>
    <w:rsid w:val="00F921DB"/>
    <w:rsid w:val="00F92627"/>
    <w:rsid w:val="00F96033"/>
    <w:rsid w:val="00F96B5F"/>
    <w:rsid w:val="00F96FF5"/>
    <w:rsid w:val="00F97454"/>
    <w:rsid w:val="00FA101B"/>
    <w:rsid w:val="00FA23C0"/>
    <w:rsid w:val="00FA6114"/>
    <w:rsid w:val="00FA6E08"/>
    <w:rsid w:val="00FA7D86"/>
    <w:rsid w:val="00FB35D7"/>
    <w:rsid w:val="00FB38D5"/>
    <w:rsid w:val="00FB3A39"/>
    <w:rsid w:val="00FB3CA2"/>
    <w:rsid w:val="00FB4F9C"/>
    <w:rsid w:val="00FB643C"/>
    <w:rsid w:val="00FB7589"/>
    <w:rsid w:val="00FB7A13"/>
    <w:rsid w:val="00FC0102"/>
    <w:rsid w:val="00FC2348"/>
    <w:rsid w:val="00FC399E"/>
    <w:rsid w:val="00FC3AF5"/>
    <w:rsid w:val="00FC3EF9"/>
    <w:rsid w:val="00FC47F2"/>
    <w:rsid w:val="00FC55C0"/>
    <w:rsid w:val="00FC5F7B"/>
    <w:rsid w:val="00FC7197"/>
    <w:rsid w:val="00FD0662"/>
    <w:rsid w:val="00FD18F7"/>
    <w:rsid w:val="00FD21BD"/>
    <w:rsid w:val="00FD2F59"/>
    <w:rsid w:val="00FD3CFD"/>
    <w:rsid w:val="00FD4879"/>
    <w:rsid w:val="00FD52DD"/>
    <w:rsid w:val="00FE1883"/>
    <w:rsid w:val="00FE1E2F"/>
    <w:rsid w:val="00FE3987"/>
    <w:rsid w:val="00FE3AF8"/>
    <w:rsid w:val="00FE3B50"/>
    <w:rsid w:val="00FE404C"/>
    <w:rsid w:val="00FE4B09"/>
    <w:rsid w:val="00FE5474"/>
    <w:rsid w:val="00FE6493"/>
    <w:rsid w:val="00FE6A5B"/>
    <w:rsid w:val="00FF0C37"/>
    <w:rsid w:val="00FF0EA1"/>
    <w:rsid w:val="00FF1A2D"/>
    <w:rsid w:val="00FF391F"/>
    <w:rsid w:val="00FF503A"/>
    <w:rsid w:val="00FF5161"/>
    <w:rsid w:val="00FF6D22"/>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style>
  <w:style w:type="paragraph" w:styleId="Nagwek3">
    <w:name w:val="heading 3"/>
    <w:basedOn w:val="Normalny"/>
    <w:link w:val="Nagwek3Znak"/>
    <w:uiPriority w:val="9"/>
    <w:qFormat/>
    <w:rsid w:val="0064197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0F70BA"/>
    <w:pPr>
      <w:ind w:left="720"/>
      <w:contextualSpacing/>
    </w:pPr>
  </w:style>
  <w:style w:type="character" w:customStyle="1" w:styleId="shorttext">
    <w:name w:val="short_text"/>
    <w:basedOn w:val="Domylnaczcionkaakapitu"/>
    <w:rsid w:val="008B604D"/>
  </w:style>
  <w:style w:type="character" w:styleId="Tekstzastpczy">
    <w:name w:val="Placeholder Text"/>
    <w:basedOn w:val="Domylnaczcionkaakapitu"/>
    <w:uiPriority w:val="99"/>
    <w:semiHidden/>
    <w:rsid w:val="000A1E9C"/>
    <w:rPr>
      <w:color w:val="808080"/>
    </w:rPr>
  </w:style>
  <w:style w:type="paragraph" w:styleId="Tekstdymka">
    <w:name w:val="Balloon Text"/>
    <w:basedOn w:val="Normalny"/>
    <w:link w:val="TekstdymkaZnak"/>
    <w:uiPriority w:val="99"/>
    <w:semiHidden/>
    <w:unhideWhenUsed/>
    <w:rsid w:val="000A1E9C"/>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0A1E9C"/>
    <w:rPr>
      <w:rFonts w:ascii="Tahoma" w:hAnsi="Tahoma" w:cs="Tahoma"/>
      <w:sz w:val="16"/>
      <w:szCs w:val="16"/>
    </w:rPr>
  </w:style>
  <w:style w:type="character" w:styleId="Hipercze">
    <w:name w:val="Hyperlink"/>
    <w:basedOn w:val="Domylnaczcionkaakapitu"/>
    <w:uiPriority w:val="99"/>
    <w:unhideWhenUsed/>
    <w:rsid w:val="00541675"/>
    <w:rPr>
      <w:color w:val="0000FF" w:themeColor="hyperlink"/>
      <w:u w:val="single"/>
    </w:rPr>
  </w:style>
  <w:style w:type="character" w:customStyle="1" w:styleId="def">
    <w:name w:val="def"/>
    <w:basedOn w:val="Domylnaczcionkaakapitu"/>
    <w:rsid w:val="00BC2668"/>
  </w:style>
  <w:style w:type="character" w:customStyle="1" w:styleId="longtext">
    <w:name w:val="long_text"/>
    <w:basedOn w:val="Domylnaczcionkaakapitu"/>
    <w:rsid w:val="00FF503A"/>
  </w:style>
  <w:style w:type="character" w:customStyle="1" w:styleId="mediumtext">
    <w:name w:val="medium_text"/>
    <w:basedOn w:val="Domylnaczcionkaakapitu"/>
    <w:rsid w:val="009C53AB"/>
  </w:style>
  <w:style w:type="paragraph" w:styleId="Nagwek">
    <w:name w:val="header"/>
    <w:basedOn w:val="Normalny"/>
    <w:link w:val="NagwekZnak"/>
    <w:uiPriority w:val="99"/>
    <w:semiHidden/>
    <w:unhideWhenUsed/>
    <w:rsid w:val="000F64CF"/>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0F64CF"/>
  </w:style>
  <w:style w:type="paragraph" w:styleId="Stopka">
    <w:name w:val="footer"/>
    <w:basedOn w:val="Normalny"/>
    <w:link w:val="StopkaZnak"/>
    <w:uiPriority w:val="99"/>
    <w:unhideWhenUsed/>
    <w:rsid w:val="000F64CF"/>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0F64CF"/>
  </w:style>
  <w:style w:type="character" w:customStyle="1" w:styleId="hps">
    <w:name w:val="hps"/>
    <w:basedOn w:val="Domylnaczcionkaakapitu"/>
    <w:rsid w:val="00467BBB"/>
  </w:style>
  <w:style w:type="character" w:styleId="Uwydatnienie">
    <w:name w:val="Emphasis"/>
    <w:basedOn w:val="Domylnaczcionkaakapitu"/>
    <w:uiPriority w:val="20"/>
    <w:qFormat/>
    <w:rsid w:val="00B0107F"/>
    <w:rPr>
      <w:i/>
      <w:iCs/>
    </w:rPr>
  </w:style>
  <w:style w:type="paragraph" w:styleId="NormalnyWeb">
    <w:name w:val="Normal (Web)"/>
    <w:basedOn w:val="Normalny"/>
    <w:uiPriority w:val="99"/>
    <w:unhideWhenUsed/>
    <w:rsid w:val="002149C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varticle">
    <w:name w:val="svarticle"/>
    <w:basedOn w:val="Normalny"/>
    <w:rsid w:val="002149C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mallcaps">
    <w:name w:val="smallcaps"/>
    <w:basedOn w:val="Domylnaczcionkaakapitu"/>
    <w:rsid w:val="00641974"/>
  </w:style>
  <w:style w:type="character" w:customStyle="1" w:styleId="Nagwek3Znak">
    <w:name w:val="Nagłówek 3 Znak"/>
    <w:basedOn w:val="Domylnaczcionkaakapitu"/>
    <w:link w:val="Nagwek3"/>
    <w:uiPriority w:val="9"/>
    <w:rsid w:val="00641974"/>
    <w:rPr>
      <w:rFonts w:ascii="Times New Roman" w:eastAsia="Times New Roman" w:hAnsi="Times New Roman" w:cs="Times New Roman"/>
      <w:b/>
      <w:bCs/>
      <w:sz w:val="27"/>
      <w:szCs w:val="27"/>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style>
  <w:style w:type="paragraph" w:styleId="Nagwek3">
    <w:name w:val="heading 3"/>
    <w:basedOn w:val="Normalny"/>
    <w:link w:val="Nagwek3Znak"/>
    <w:uiPriority w:val="9"/>
    <w:qFormat/>
    <w:rsid w:val="0064197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0F70BA"/>
    <w:pPr>
      <w:ind w:left="720"/>
      <w:contextualSpacing/>
    </w:pPr>
  </w:style>
  <w:style w:type="character" w:customStyle="1" w:styleId="shorttext">
    <w:name w:val="short_text"/>
    <w:basedOn w:val="Domylnaczcionkaakapitu"/>
    <w:rsid w:val="008B604D"/>
  </w:style>
  <w:style w:type="character" w:styleId="Tekstzastpczy">
    <w:name w:val="Placeholder Text"/>
    <w:basedOn w:val="Domylnaczcionkaakapitu"/>
    <w:uiPriority w:val="99"/>
    <w:semiHidden/>
    <w:rsid w:val="000A1E9C"/>
    <w:rPr>
      <w:color w:val="808080"/>
    </w:rPr>
  </w:style>
  <w:style w:type="paragraph" w:styleId="Tekstdymka">
    <w:name w:val="Balloon Text"/>
    <w:basedOn w:val="Normalny"/>
    <w:link w:val="TekstdymkaZnak"/>
    <w:uiPriority w:val="99"/>
    <w:semiHidden/>
    <w:unhideWhenUsed/>
    <w:rsid w:val="000A1E9C"/>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0A1E9C"/>
    <w:rPr>
      <w:rFonts w:ascii="Tahoma" w:hAnsi="Tahoma" w:cs="Tahoma"/>
      <w:sz w:val="16"/>
      <w:szCs w:val="16"/>
    </w:rPr>
  </w:style>
  <w:style w:type="character" w:styleId="Hipercze">
    <w:name w:val="Hyperlink"/>
    <w:basedOn w:val="Domylnaczcionkaakapitu"/>
    <w:uiPriority w:val="99"/>
    <w:unhideWhenUsed/>
    <w:rsid w:val="00541675"/>
    <w:rPr>
      <w:color w:val="0000FF" w:themeColor="hyperlink"/>
      <w:u w:val="single"/>
    </w:rPr>
  </w:style>
  <w:style w:type="character" w:customStyle="1" w:styleId="def">
    <w:name w:val="def"/>
    <w:basedOn w:val="Domylnaczcionkaakapitu"/>
    <w:rsid w:val="00BC2668"/>
  </w:style>
  <w:style w:type="character" w:customStyle="1" w:styleId="longtext">
    <w:name w:val="long_text"/>
    <w:basedOn w:val="Domylnaczcionkaakapitu"/>
    <w:rsid w:val="00FF503A"/>
  </w:style>
  <w:style w:type="character" w:customStyle="1" w:styleId="mediumtext">
    <w:name w:val="medium_text"/>
    <w:basedOn w:val="Domylnaczcionkaakapitu"/>
    <w:rsid w:val="009C53AB"/>
  </w:style>
  <w:style w:type="paragraph" w:styleId="Nagwek">
    <w:name w:val="header"/>
    <w:basedOn w:val="Normalny"/>
    <w:link w:val="NagwekZnak"/>
    <w:uiPriority w:val="99"/>
    <w:semiHidden/>
    <w:unhideWhenUsed/>
    <w:rsid w:val="000F64CF"/>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0F64CF"/>
  </w:style>
  <w:style w:type="paragraph" w:styleId="Stopka">
    <w:name w:val="footer"/>
    <w:basedOn w:val="Normalny"/>
    <w:link w:val="StopkaZnak"/>
    <w:uiPriority w:val="99"/>
    <w:unhideWhenUsed/>
    <w:rsid w:val="000F64CF"/>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0F64CF"/>
  </w:style>
  <w:style w:type="character" w:customStyle="1" w:styleId="hps">
    <w:name w:val="hps"/>
    <w:basedOn w:val="Domylnaczcionkaakapitu"/>
    <w:rsid w:val="00467BBB"/>
  </w:style>
  <w:style w:type="character" w:styleId="Uwydatnienie">
    <w:name w:val="Emphasis"/>
    <w:basedOn w:val="Domylnaczcionkaakapitu"/>
    <w:uiPriority w:val="20"/>
    <w:qFormat/>
    <w:rsid w:val="00B0107F"/>
    <w:rPr>
      <w:i/>
      <w:iCs/>
    </w:rPr>
  </w:style>
  <w:style w:type="paragraph" w:styleId="NormalnyWeb">
    <w:name w:val="Normal (Web)"/>
    <w:basedOn w:val="Normalny"/>
    <w:uiPriority w:val="99"/>
    <w:unhideWhenUsed/>
    <w:rsid w:val="002149C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varticle">
    <w:name w:val="svarticle"/>
    <w:basedOn w:val="Normalny"/>
    <w:rsid w:val="002149C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mallcaps">
    <w:name w:val="smallcaps"/>
    <w:basedOn w:val="Domylnaczcionkaakapitu"/>
    <w:rsid w:val="00641974"/>
  </w:style>
  <w:style w:type="character" w:customStyle="1" w:styleId="Nagwek3Znak">
    <w:name w:val="Nagłówek 3 Znak"/>
    <w:basedOn w:val="Domylnaczcionkaakapitu"/>
    <w:link w:val="Nagwek3"/>
    <w:uiPriority w:val="9"/>
    <w:rsid w:val="00641974"/>
    <w:rPr>
      <w:rFonts w:ascii="Times New Roman" w:eastAsia="Times New Roman" w:hAnsi="Times New Roman" w:cs="Times New Roman"/>
      <w:b/>
      <w:bCs/>
      <w:sz w:val="27"/>
      <w:szCs w:val="27"/>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949060">
      <w:bodyDiv w:val="1"/>
      <w:marLeft w:val="0"/>
      <w:marRight w:val="0"/>
      <w:marTop w:val="0"/>
      <w:marBottom w:val="0"/>
      <w:divBdr>
        <w:top w:val="none" w:sz="0" w:space="0" w:color="auto"/>
        <w:left w:val="none" w:sz="0" w:space="0" w:color="auto"/>
        <w:bottom w:val="none" w:sz="0" w:space="0" w:color="auto"/>
        <w:right w:val="none" w:sz="0" w:space="0" w:color="auto"/>
      </w:divBdr>
    </w:div>
    <w:div w:id="112941000">
      <w:bodyDiv w:val="1"/>
      <w:marLeft w:val="0"/>
      <w:marRight w:val="0"/>
      <w:marTop w:val="0"/>
      <w:marBottom w:val="0"/>
      <w:divBdr>
        <w:top w:val="none" w:sz="0" w:space="0" w:color="auto"/>
        <w:left w:val="none" w:sz="0" w:space="0" w:color="auto"/>
        <w:bottom w:val="none" w:sz="0" w:space="0" w:color="auto"/>
        <w:right w:val="none" w:sz="0" w:space="0" w:color="auto"/>
      </w:divBdr>
    </w:div>
    <w:div w:id="136843539">
      <w:bodyDiv w:val="1"/>
      <w:marLeft w:val="0"/>
      <w:marRight w:val="0"/>
      <w:marTop w:val="0"/>
      <w:marBottom w:val="0"/>
      <w:divBdr>
        <w:top w:val="none" w:sz="0" w:space="0" w:color="auto"/>
        <w:left w:val="none" w:sz="0" w:space="0" w:color="auto"/>
        <w:bottom w:val="none" w:sz="0" w:space="0" w:color="auto"/>
        <w:right w:val="none" w:sz="0" w:space="0" w:color="auto"/>
      </w:divBdr>
    </w:div>
    <w:div w:id="301541612">
      <w:bodyDiv w:val="1"/>
      <w:marLeft w:val="0"/>
      <w:marRight w:val="0"/>
      <w:marTop w:val="0"/>
      <w:marBottom w:val="0"/>
      <w:divBdr>
        <w:top w:val="none" w:sz="0" w:space="0" w:color="auto"/>
        <w:left w:val="none" w:sz="0" w:space="0" w:color="auto"/>
        <w:bottom w:val="none" w:sz="0" w:space="0" w:color="auto"/>
        <w:right w:val="none" w:sz="0" w:space="0" w:color="auto"/>
      </w:divBdr>
    </w:div>
    <w:div w:id="445395079">
      <w:bodyDiv w:val="1"/>
      <w:marLeft w:val="0"/>
      <w:marRight w:val="0"/>
      <w:marTop w:val="0"/>
      <w:marBottom w:val="0"/>
      <w:divBdr>
        <w:top w:val="none" w:sz="0" w:space="0" w:color="auto"/>
        <w:left w:val="none" w:sz="0" w:space="0" w:color="auto"/>
        <w:bottom w:val="none" w:sz="0" w:space="0" w:color="auto"/>
        <w:right w:val="none" w:sz="0" w:space="0" w:color="auto"/>
      </w:divBdr>
      <w:divsChild>
        <w:div w:id="1345400853">
          <w:marLeft w:val="0"/>
          <w:marRight w:val="0"/>
          <w:marTop w:val="0"/>
          <w:marBottom w:val="0"/>
          <w:divBdr>
            <w:top w:val="none" w:sz="0" w:space="0" w:color="auto"/>
            <w:left w:val="none" w:sz="0" w:space="0" w:color="auto"/>
            <w:bottom w:val="none" w:sz="0" w:space="0" w:color="auto"/>
            <w:right w:val="none" w:sz="0" w:space="0" w:color="auto"/>
          </w:divBdr>
          <w:divsChild>
            <w:div w:id="194585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9393051">
      <w:bodyDiv w:val="1"/>
      <w:marLeft w:val="0"/>
      <w:marRight w:val="0"/>
      <w:marTop w:val="0"/>
      <w:marBottom w:val="0"/>
      <w:divBdr>
        <w:top w:val="none" w:sz="0" w:space="0" w:color="auto"/>
        <w:left w:val="none" w:sz="0" w:space="0" w:color="auto"/>
        <w:bottom w:val="none" w:sz="0" w:space="0" w:color="auto"/>
        <w:right w:val="none" w:sz="0" w:space="0" w:color="auto"/>
      </w:divBdr>
    </w:div>
    <w:div w:id="590940115">
      <w:bodyDiv w:val="1"/>
      <w:marLeft w:val="0"/>
      <w:marRight w:val="0"/>
      <w:marTop w:val="0"/>
      <w:marBottom w:val="0"/>
      <w:divBdr>
        <w:top w:val="none" w:sz="0" w:space="0" w:color="auto"/>
        <w:left w:val="none" w:sz="0" w:space="0" w:color="auto"/>
        <w:bottom w:val="none" w:sz="0" w:space="0" w:color="auto"/>
        <w:right w:val="none" w:sz="0" w:space="0" w:color="auto"/>
      </w:divBdr>
    </w:div>
    <w:div w:id="1313170709">
      <w:bodyDiv w:val="1"/>
      <w:marLeft w:val="0"/>
      <w:marRight w:val="0"/>
      <w:marTop w:val="0"/>
      <w:marBottom w:val="0"/>
      <w:divBdr>
        <w:top w:val="none" w:sz="0" w:space="0" w:color="auto"/>
        <w:left w:val="none" w:sz="0" w:space="0" w:color="auto"/>
        <w:bottom w:val="none" w:sz="0" w:space="0" w:color="auto"/>
        <w:right w:val="none" w:sz="0" w:space="0" w:color="auto"/>
      </w:divBdr>
      <w:divsChild>
        <w:div w:id="1637177479">
          <w:marLeft w:val="0"/>
          <w:marRight w:val="0"/>
          <w:marTop w:val="0"/>
          <w:marBottom w:val="0"/>
          <w:divBdr>
            <w:top w:val="none" w:sz="0" w:space="0" w:color="auto"/>
            <w:left w:val="none" w:sz="0" w:space="0" w:color="auto"/>
            <w:bottom w:val="none" w:sz="0" w:space="0" w:color="auto"/>
            <w:right w:val="none" w:sz="0" w:space="0" w:color="auto"/>
          </w:divBdr>
          <w:divsChild>
            <w:div w:id="27159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195916">
      <w:bodyDiv w:val="1"/>
      <w:marLeft w:val="0"/>
      <w:marRight w:val="0"/>
      <w:marTop w:val="0"/>
      <w:marBottom w:val="0"/>
      <w:divBdr>
        <w:top w:val="none" w:sz="0" w:space="0" w:color="auto"/>
        <w:left w:val="none" w:sz="0" w:space="0" w:color="auto"/>
        <w:bottom w:val="none" w:sz="0" w:space="0" w:color="auto"/>
        <w:right w:val="none" w:sz="0" w:space="0" w:color="auto"/>
      </w:divBdr>
    </w:div>
    <w:div w:id="1981688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ciencedirect.com/science/article/pii/S0003986111003584" TargetMode="External"/><Relationship Id="rId18" Type="http://schemas.openxmlformats.org/officeDocument/2006/relationships/hyperlink" Target="http://www.sciencedirect.com/science/article/pii/S0003986111003584" TargetMode="External"/><Relationship Id="rId26" Type="http://schemas.openxmlformats.org/officeDocument/2006/relationships/hyperlink" Target="http://www.sciencedirect.com/science/article/pii/S0003986111003584" TargetMode="External"/><Relationship Id="rId39" Type="http://schemas.openxmlformats.org/officeDocument/2006/relationships/hyperlink" Target="http://www.sciencedirect.com/science/article/pii/S0003986111003584" TargetMode="External"/><Relationship Id="rId3" Type="http://schemas.openxmlformats.org/officeDocument/2006/relationships/styles" Target="styles.xml"/><Relationship Id="rId21" Type="http://schemas.openxmlformats.org/officeDocument/2006/relationships/hyperlink" Target="http://www.sciencedirect.com/science/article/pii/S0003986111003584" TargetMode="External"/><Relationship Id="rId34" Type="http://schemas.openxmlformats.org/officeDocument/2006/relationships/hyperlink" Target="http://www.sciencedirect.com/science/article/pii/S0003986111003584" TargetMode="External"/><Relationship Id="rId42" Type="http://schemas.openxmlformats.org/officeDocument/2006/relationships/hyperlink" Target="http://www.sciencedirect.com/science/article/pii/S0003986111003584" TargetMode="External"/><Relationship Id="rId7" Type="http://schemas.openxmlformats.org/officeDocument/2006/relationships/footnotes" Target="footnotes.xml"/><Relationship Id="rId12" Type="http://schemas.openxmlformats.org/officeDocument/2006/relationships/hyperlink" Target="http://www.sciencedirect.com/science/article/pii/S0003986111003584" TargetMode="External"/><Relationship Id="rId17" Type="http://schemas.openxmlformats.org/officeDocument/2006/relationships/hyperlink" Target="http://www.sciencedirect.com/science/article/pii/S0003986111003584" TargetMode="External"/><Relationship Id="rId25" Type="http://schemas.openxmlformats.org/officeDocument/2006/relationships/hyperlink" Target="http://www.sciencedirect.com/science/article/pii/S0003986111003584" TargetMode="External"/><Relationship Id="rId33" Type="http://schemas.openxmlformats.org/officeDocument/2006/relationships/hyperlink" Target="http://www.sciencedirect.com/science/article/pii/S0003986111003584" TargetMode="External"/><Relationship Id="rId38" Type="http://schemas.openxmlformats.org/officeDocument/2006/relationships/hyperlink" Target="http://www.sciencedirect.com/science/article/pii/S0003986111003584" TargetMode="External"/><Relationship Id="rId2" Type="http://schemas.openxmlformats.org/officeDocument/2006/relationships/numbering" Target="numbering.xml"/><Relationship Id="rId16" Type="http://schemas.openxmlformats.org/officeDocument/2006/relationships/hyperlink" Target="http://www.sciencedirect.com/science/article/pii/S0003986111003584" TargetMode="External"/><Relationship Id="rId20" Type="http://schemas.openxmlformats.org/officeDocument/2006/relationships/hyperlink" Target="http://www.sciencedirect.com/science/article/pii/S0003986111003584" TargetMode="External"/><Relationship Id="rId29" Type="http://schemas.openxmlformats.org/officeDocument/2006/relationships/hyperlink" Target="http://www.sciencedirect.com/science/article/pii/S0003986111003584" TargetMode="External"/><Relationship Id="rId41" Type="http://schemas.openxmlformats.org/officeDocument/2006/relationships/image" Target="media/image1.g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ciencedirect.com/science/article/pii/S0003986111003584" TargetMode="External"/><Relationship Id="rId24" Type="http://schemas.openxmlformats.org/officeDocument/2006/relationships/hyperlink" Target="http://www.sciencedirect.com/science/article/pii/S0003986111003584" TargetMode="External"/><Relationship Id="rId32" Type="http://schemas.openxmlformats.org/officeDocument/2006/relationships/hyperlink" Target="http://www.sciencedirect.com/science/article/pii/S0003986111003584" TargetMode="External"/><Relationship Id="rId37" Type="http://schemas.openxmlformats.org/officeDocument/2006/relationships/hyperlink" Target="http://www.sciencedirect.com/science/article/pii/S0003986111003584" TargetMode="External"/><Relationship Id="rId40" Type="http://schemas.openxmlformats.org/officeDocument/2006/relationships/hyperlink" Target="http://www.sciencedirect.com/science/article/pii/S0003986111003584" TargetMode="Externa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sciencedirect.com/science/article/pii/S0003986111003584" TargetMode="External"/><Relationship Id="rId23" Type="http://schemas.openxmlformats.org/officeDocument/2006/relationships/hyperlink" Target="http://www.sciencedirect.com/science/article/pii/S0003986111003584" TargetMode="External"/><Relationship Id="rId28" Type="http://schemas.openxmlformats.org/officeDocument/2006/relationships/hyperlink" Target="http://www.sciencedirect.com/science/article/pii/S0003986111003584" TargetMode="External"/><Relationship Id="rId36" Type="http://schemas.openxmlformats.org/officeDocument/2006/relationships/hyperlink" Target="http://www.sciencedirect.com/science/article/pii/S0003986111003584" TargetMode="External"/><Relationship Id="rId10" Type="http://schemas.openxmlformats.org/officeDocument/2006/relationships/footer" Target="footer1.xml"/><Relationship Id="rId19" Type="http://schemas.openxmlformats.org/officeDocument/2006/relationships/hyperlink" Target="http://www.sciencedirect.com/science/article/pii/S0003986111003584" TargetMode="External"/><Relationship Id="rId31" Type="http://schemas.openxmlformats.org/officeDocument/2006/relationships/hyperlink" Target="http://www.sciencedirect.com/science/article/pii/S0003986111003584" TargetMode="Externa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sciencedirect.com/science/article/pii/S0003986111003584" TargetMode="External"/><Relationship Id="rId14" Type="http://schemas.openxmlformats.org/officeDocument/2006/relationships/hyperlink" Target="http://www.sciencedirect.com/science/article/pii/S0003986111003584" TargetMode="External"/><Relationship Id="rId22" Type="http://schemas.openxmlformats.org/officeDocument/2006/relationships/hyperlink" Target="http://www.sciencedirect.com/science/article/pii/S0003986111003584" TargetMode="External"/><Relationship Id="rId27" Type="http://schemas.openxmlformats.org/officeDocument/2006/relationships/hyperlink" Target="http://www.sciencedirect.com/science/article/pii/S0003986111003584" TargetMode="External"/><Relationship Id="rId30" Type="http://schemas.openxmlformats.org/officeDocument/2006/relationships/hyperlink" Target="http://www.sciencedirect.com/science/article/pii/S0003986111003584" TargetMode="External"/><Relationship Id="rId35" Type="http://schemas.openxmlformats.org/officeDocument/2006/relationships/hyperlink" Target="http://www.sciencedirect.com/science/article/pii/S0003986111003584" TargetMode="External"/><Relationship Id="rId43" Type="http://schemas.openxmlformats.org/officeDocument/2006/relationships/hyperlink" Target="http://www.sciencedirect.com/science/article/pii/S0003986111003584"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EE4BC4-6470-4897-8CD3-9A25EDBE3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0360</Words>
  <Characters>59056</Characters>
  <Application>Microsoft Office Word</Application>
  <DocSecurity>0</DocSecurity>
  <Lines>492</Lines>
  <Paragraphs>138</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692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minika</dc:creator>
  <cp:lastModifiedBy>Ewa</cp:lastModifiedBy>
  <cp:revision>2</cp:revision>
  <cp:lastPrinted>2013-04-02T13:04:00Z</cp:lastPrinted>
  <dcterms:created xsi:type="dcterms:W3CDTF">2013-04-02T13:55:00Z</dcterms:created>
  <dcterms:modified xsi:type="dcterms:W3CDTF">2013-04-02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HUBNKftH"/&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noteType" value="0"/&gt;&lt;/prefs&gt;&lt;/data&gt;</vt:lpwstr>
  </property>
</Properties>
</file>